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D95B96" w14:textId="3F2F5EEC" w:rsidR="00FC1EED" w:rsidRPr="00727486" w:rsidRDefault="00FC1EED" w:rsidP="00FC1EED">
      <w:pPr>
        <w:spacing w:line="312" w:lineRule="auto"/>
        <w:ind w:firstLine="482"/>
        <w:jc w:val="center"/>
        <w:rPr>
          <w:b/>
          <w:bCs/>
          <w:color w:val="000000" w:themeColor="text1"/>
          <w:szCs w:val="28"/>
        </w:rPr>
      </w:pPr>
      <w:r w:rsidRPr="00727486">
        <w:rPr>
          <w:b/>
          <w:bCs/>
          <w:color w:val="000000" w:themeColor="text1"/>
          <w:szCs w:val="28"/>
        </w:rPr>
        <w:t xml:space="preserve">Assessing the heterogeneity of </w:t>
      </w:r>
      <w:r w:rsidR="00210C7A" w:rsidRPr="00727486">
        <w:rPr>
          <w:b/>
          <w:bCs/>
          <w:color w:val="000000" w:themeColor="text1"/>
          <w:szCs w:val="28"/>
        </w:rPr>
        <w:t xml:space="preserve">Chinese </w:t>
      </w:r>
      <w:r w:rsidRPr="00727486">
        <w:rPr>
          <w:b/>
          <w:bCs/>
          <w:color w:val="000000" w:themeColor="text1"/>
          <w:szCs w:val="28"/>
        </w:rPr>
        <w:t>scale</w:t>
      </w:r>
      <w:r w:rsidRPr="00727486">
        <w:rPr>
          <w:rFonts w:hint="eastAsia"/>
          <w:b/>
          <w:bCs/>
          <w:color w:val="000000" w:themeColor="text1"/>
          <w:szCs w:val="28"/>
        </w:rPr>
        <w:t>s</w:t>
      </w:r>
      <w:r w:rsidRPr="00727486">
        <w:rPr>
          <w:b/>
          <w:bCs/>
          <w:color w:val="000000" w:themeColor="text1"/>
          <w:szCs w:val="28"/>
        </w:rPr>
        <w:t xml:space="preserve"> for </w:t>
      </w:r>
      <w:r w:rsidR="00210C7A" w:rsidRPr="00727486">
        <w:rPr>
          <w:b/>
          <w:bCs/>
          <w:color w:val="000000" w:themeColor="text1"/>
          <w:szCs w:val="28"/>
        </w:rPr>
        <w:t xml:space="preserve">screening </w:t>
      </w:r>
      <w:r w:rsidRPr="00727486">
        <w:rPr>
          <w:b/>
          <w:bCs/>
          <w:color w:val="000000" w:themeColor="text1"/>
          <w:szCs w:val="28"/>
        </w:rPr>
        <w:t>depression</w:t>
      </w:r>
      <w:r w:rsidR="00210C7A" w:rsidRPr="00727486">
        <w:rPr>
          <w:b/>
          <w:bCs/>
          <w:color w:val="000000" w:themeColor="text1"/>
          <w:szCs w:val="28"/>
        </w:rPr>
        <w:t xml:space="preserve"> </w:t>
      </w:r>
      <w:r w:rsidR="00232753" w:rsidRPr="00727486">
        <w:rPr>
          <w:rFonts w:hint="eastAsia"/>
          <w:b/>
          <w:bCs/>
          <w:color w:val="000000" w:themeColor="text1"/>
          <w:szCs w:val="28"/>
        </w:rPr>
        <w:t>among</w:t>
      </w:r>
      <w:r w:rsidR="00232753" w:rsidRPr="00727486">
        <w:rPr>
          <w:b/>
          <w:bCs/>
          <w:color w:val="000000" w:themeColor="text1"/>
          <w:szCs w:val="28"/>
        </w:rPr>
        <w:t xml:space="preserve"> </w:t>
      </w:r>
      <w:r w:rsidR="00581EEE" w:rsidRPr="00727486">
        <w:rPr>
          <w:rFonts w:hint="eastAsia"/>
          <w:b/>
          <w:bCs/>
          <w:color w:val="000000" w:themeColor="text1"/>
          <w:szCs w:val="28"/>
        </w:rPr>
        <w:t>children</w:t>
      </w:r>
      <w:r w:rsidR="00F06805">
        <w:rPr>
          <w:b/>
          <w:bCs/>
          <w:color w:val="000000" w:themeColor="text1"/>
          <w:szCs w:val="28"/>
        </w:rPr>
        <w:t xml:space="preserve"> </w:t>
      </w:r>
      <w:r w:rsidR="00F06805">
        <w:rPr>
          <w:rFonts w:hint="eastAsia"/>
          <w:b/>
          <w:bCs/>
          <w:color w:val="000000" w:themeColor="text1"/>
          <w:szCs w:val="28"/>
        </w:rPr>
        <w:t>and</w:t>
      </w:r>
      <w:r w:rsidR="00F06805">
        <w:rPr>
          <w:b/>
          <w:bCs/>
          <w:color w:val="000000" w:themeColor="text1"/>
          <w:szCs w:val="28"/>
        </w:rPr>
        <w:t xml:space="preserve"> </w:t>
      </w:r>
      <w:commentRangeStart w:id="0"/>
      <w:r w:rsidR="00581EEE" w:rsidRPr="00727486">
        <w:rPr>
          <w:b/>
          <w:bCs/>
          <w:color w:val="000000" w:themeColor="text1"/>
          <w:szCs w:val="28"/>
        </w:rPr>
        <w:t>adolescents</w:t>
      </w:r>
      <w:commentRangeEnd w:id="0"/>
      <w:r w:rsidR="0009025B">
        <w:rPr>
          <w:rStyle w:val="a9"/>
        </w:rPr>
        <w:commentReference w:id="0"/>
      </w:r>
    </w:p>
    <w:p w14:paraId="37F50405" w14:textId="680D32BC" w:rsidR="00D84BCB" w:rsidRPr="00727486" w:rsidRDefault="00537C36" w:rsidP="00D84BCB">
      <w:pPr>
        <w:spacing w:line="312" w:lineRule="auto"/>
        <w:ind w:firstLine="480"/>
        <w:jc w:val="center"/>
        <w:rPr>
          <w:color w:val="000000" w:themeColor="text1"/>
          <w:szCs w:val="24"/>
        </w:rPr>
      </w:pPr>
      <w:proofErr w:type="spellStart"/>
      <w:r>
        <w:rPr>
          <w:rFonts w:hint="eastAsia"/>
          <w:color w:val="000000" w:themeColor="text1"/>
          <w:szCs w:val="24"/>
        </w:rPr>
        <w:t>Hao</w:t>
      </w:r>
      <w:r>
        <w:rPr>
          <w:color w:val="000000" w:themeColor="text1"/>
          <w:szCs w:val="24"/>
        </w:rPr>
        <w:t>yuan</w:t>
      </w:r>
      <w:proofErr w:type="spellEnd"/>
      <w:r>
        <w:rPr>
          <w:color w:val="000000" w:themeColor="text1"/>
          <w:szCs w:val="24"/>
        </w:rPr>
        <w:t xml:space="preserve"> Wang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Mengzhen</w:t>
      </w:r>
      <w:proofErr w:type="spellEnd"/>
      <w:r>
        <w:rPr>
          <w:color w:val="000000" w:themeColor="text1"/>
          <w:szCs w:val="24"/>
        </w:rPr>
        <w:t xml:space="preserve"> Hu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Liuqing</w:t>
      </w:r>
      <w:proofErr w:type="spellEnd"/>
      <w:r>
        <w:rPr>
          <w:color w:val="000000" w:themeColor="text1"/>
          <w:szCs w:val="24"/>
        </w:rPr>
        <w:t xml:space="preserve"> Tian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Weibiao</w:t>
      </w:r>
      <w:proofErr w:type="spellEnd"/>
      <w:r>
        <w:rPr>
          <w:color w:val="000000" w:themeColor="text1"/>
          <w:szCs w:val="24"/>
        </w:rPr>
        <w:t xml:space="preserve"> Liu </w:t>
      </w:r>
      <w:r w:rsidR="00D84BCB" w:rsidRPr="00727486">
        <w:rPr>
          <w:color w:val="000000" w:themeColor="text1"/>
          <w:szCs w:val="24"/>
          <w:vertAlign w:val="superscript"/>
        </w:rPr>
        <w:t>1</w:t>
      </w:r>
      <w:r w:rsidR="00D84BCB" w:rsidRPr="00727486">
        <w:rPr>
          <w:color w:val="000000" w:themeColor="text1"/>
          <w:szCs w:val="24"/>
        </w:rPr>
        <w:t xml:space="preserve">, </w:t>
      </w:r>
      <w:r>
        <w:rPr>
          <w:color w:val="000000" w:themeColor="text1"/>
          <w:szCs w:val="24"/>
        </w:rPr>
        <w:t>Yuanyuan An</w:t>
      </w:r>
      <w:r w:rsidR="00D84BCB" w:rsidRPr="00727486">
        <w:rPr>
          <w:color w:val="000000" w:themeColor="text1"/>
          <w:szCs w:val="24"/>
          <w:vertAlign w:val="superscript"/>
        </w:rPr>
        <w:t>1</w:t>
      </w:r>
      <w:r w:rsidR="00D84BCB" w:rsidRPr="00727486">
        <w:rPr>
          <w:color w:val="000000" w:themeColor="text1"/>
          <w:szCs w:val="24"/>
        </w:rPr>
        <w:t xml:space="preserve">, </w:t>
      </w:r>
      <w:r>
        <w:rPr>
          <w:rFonts w:hint="eastAsia"/>
          <w:color w:val="000000" w:themeColor="text1"/>
          <w:szCs w:val="24"/>
        </w:rPr>
        <w:t>Y</w:t>
      </w:r>
      <w:r>
        <w:rPr>
          <w:color w:val="000000" w:themeColor="text1"/>
          <w:szCs w:val="24"/>
        </w:rPr>
        <w:t xml:space="preserve">ing Li </w:t>
      </w:r>
      <w:r w:rsidR="00D84BCB" w:rsidRPr="00727486">
        <w:rPr>
          <w:color w:val="000000" w:themeColor="text1"/>
          <w:szCs w:val="24"/>
          <w:vertAlign w:val="superscript"/>
        </w:rPr>
        <w:t>2</w:t>
      </w:r>
      <w:r w:rsidR="00D84BCB" w:rsidRPr="00727486">
        <w:rPr>
          <w:color w:val="000000" w:themeColor="text1"/>
          <w:szCs w:val="24"/>
        </w:rPr>
        <w:t xml:space="preserve">, </w:t>
      </w:r>
      <w:r>
        <w:rPr>
          <w:color w:val="000000" w:themeColor="text1"/>
          <w:szCs w:val="24"/>
        </w:rPr>
        <w:t xml:space="preserve">Hu Chuan-Peng </w:t>
      </w:r>
      <w:r w:rsidR="00D84BCB" w:rsidRPr="00727486">
        <w:rPr>
          <w:color w:val="000000" w:themeColor="text1"/>
          <w:szCs w:val="24"/>
          <w:vertAlign w:val="superscript"/>
        </w:rPr>
        <w:t>1#</w:t>
      </w:r>
    </w:p>
    <w:p w14:paraId="1EE8B120" w14:textId="77777777" w:rsidR="00C65729" w:rsidRDefault="00D84BCB" w:rsidP="00D84BCB">
      <w:pPr>
        <w:spacing w:line="312" w:lineRule="auto"/>
        <w:ind w:firstLine="480"/>
        <w:jc w:val="center"/>
        <w:rPr>
          <w:color w:val="000000" w:themeColor="text1"/>
          <w:szCs w:val="24"/>
          <w:vertAlign w:val="superscript"/>
        </w:rPr>
      </w:pPr>
      <w:r w:rsidRPr="00727486">
        <w:rPr>
          <w:color w:val="000000" w:themeColor="text1"/>
          <w:szCs w:val="24"/>
        </w:rPr>
        <w:t>(</w:t>
      </w:r>
      <w:r w:rsidRPr="00727486">
        <w:rPr>
          <w:color w:val="000000" w:themeColor="text1"/>
          <w:szCs w:val="24"/>
          <w:vertAlign w:val="superscript"/>
        </w:rPr>
        <w:t>1</w:t>
      </w:r>
      <w:r w:rsidR="00537C36">
        <w:rPr>
          <w:rFonts w:hint="eastAsia"/>
          <w:color w:val="000000" w:themeColor="text1"/>
          <w:szCs w:val="24"/>
        </w:rPr>
        <w:t>S</w:t>
      </w:r>
      <w:r w:rsidR="00537C36">
        <w:rPr>
          <w:color w:val="000000" w:themeColor="text1"/>
          <w:szCs w:val="24"/>
        </w:rPr>
        <w:t>chool of Psychology, Nanjing Normal University, Nanjing, China</w:t>
      </w:r>
      <w:r w:rsidRPr="00727486">
        <w:rPr>
          <w:color w:val="000000" w:themeColor="text1"/>
          <w:szCs w:val="24"/>
        </w:rPr>
        <w:t xml:space="preserve">; </w:t>
      </w:r>
      <w:r w:rsidRPr="00727486">
        <w:rPr>
          <w:color w:val="000000" w:themeColor="text1"/>
          <w:szCs w:val="24"/>
          <w:vertAlign w:val="superscript"/>
        </w:rPr>
        <w:t>2</w:t>
      </w:r>
    </w:p>
    <w:p w14:paraId="4DA7F381" w14:textId="23E4AF84" w:rsidR="00D84BCB" w:rsidRPr="00727486" w:rsidRDefault="00C65729" w:rsidP="00C65729">
      <w:pPr>
        <w:spacing w:line="312" w:lineRule="auto"/>
        <w:ind w:firstLine="480"/>
        <w:jc w:val="center"/>
        <w:rPr>
          <w:color w:val="000000" w:themeColor="text1"/>
          <w:szCs w:val="24"/>
        </w:rPr>
      </w:pPr>
      <w:r w:rsidRPr="00C65729">
        <w:rPr>
          <w:color w:val="000000" w:themeColor="text1"/>
          <w:szCs w:val="24"/>
        </w:rPr>
        <w:t>Department of Psychiatry, Beijing Children’s Hospital, Capital Medical University</w:t>
      </w:r>
      <w:r>
        <w:rPr>
          <w:rFonts w:hint="eastAsia"/>
          <w:color w:val="000000" w:themeColor="text1"/>
          <w:szCs w:val="24"/>
        </w:rPr>
        <w:t xml:space="preserve">, </w:t>
      </w:r>
      <w:r w:rsidRPr="00C65729">
        <w:rPr>
          <w:color w:val="000000" w:themeColor="text1"/>
          <w:szCs w:val="24"/>
        </w:rPr>
        <w:t>Beijing</w:t>
      </w:r>
      <w:r>
        <w:rPr>
          <w:rFonts w:hint="eastAsia"/>
          <w:color w:val="000000" w:themeColor="text1"/>
          <w:szCs w:val="24"/>
        </w:rPr>
        <w:t xml:space="preserve">, </w:t>
      </w:r>
      <w:r w:rsidRPr="00C65729">
        <w:rPr>
          <w:color w:val="000000" w:themeColor="text1"/>
          <w:szCs w:val="24"/>
        </w:rPr>
        <w:t>China</w:t>
      </w:r>
      <w:r w:rsidR="00D84BCB" w:rsidRPr="00727486">
        <w:rPr>
          <w:color w:val="000000" w:themeColor="text1"/>
          <w:szCs w:val="24"/>
        </w:rPr>
        <w:t>)</w:t>
      </w:r>
    </w:p>
    <w:p w14:paraId="03B9397B" w14:textId="77777777" w:rsidR="00D84BCB" w:rsidRPr="00727486" w:rsidRDefault="00D84BCB" w:rsidP="00FC1EED">
      <w:pPr>
        <w:spacing w:line="312" w:lineRule="auto"/>
        <w:ind w:firstLine="480"/>
        <w:jc w:val="center"/>
        <w:rPr>
          <w:color w:val="000000" w:themeColor="text1"/>
          <w:szCs w:val="24"/>
        </w:rPr>
      </w:pPr>
    </w:p>
    <w:p w14:paraId="2FE56990" w14:textId="77777777" w:rsidR="00FC1EED" w:rsidRPr="00727486" w:rsidRDefault="00FC1EED" w:rsidP="00FC1EED">
      <w:pPr>
        <w:spacing w:line="312" w:lineRule="auto"/>
        <w:ind w:firstLineChars="1200" w:firstLine="2891"/>
        <w:rPr>
          <w:b/>
          <w:bCs/>
          <w:color w:val="000000" w:themeColor="text1"/>
          <w:szCs w:val="24"/>
        </w:rPr>
      </w:pPr>
      <w:proofErr w:type="spellStart"/>
      <w:r w:rsidRPr="00727486">
        <w:rPr>
          <w:rFonts w:hint="eastAsia"/>
          <w:b/>
          <w:bCs/>
          <w:color w:val="000000" w:themeColor="text1"/>
          <w:szCs w:val="24"/>
        </w:rPr>
        <w:t>Credi</w:t>
      </w:r>
      <w:r w:rsidRPr="00727486">
        <w:rPr>
          <w:b/>
          <w:bCs/>
          <w:color w:val="000000" w:themeColor="text1"/>
          <w:szCs w:val="24"/>
        </w:rPr>
        <w:t>T</w:t>
      </w:r>
      <w:proofErr w:type="spellEnd"/>
      <w:r w:rsidRPr="00727486">
        <w:rPr>
          <w:b/>
          <w:bCs/>
          <w:color w:val="000000" w:themeColor="text1"/>
          <w:szCs w:val="24"/>
        </w:rPr>
        <w:t xml:space="preserve"> A</w:t>
      </w:r>
      <w:r w:rsidRPr="00727486">
        <w:rPr>
          <w:rFonts w:hint="eastAsia"/>
          <w:b/>
          <w:bCs/>
          <w:color w:val="000000" w:themeColor="text1"/>
          <w:szCs w:val="24"/>
        </w:rPr>
        <w:t>uthor</w:t>
      </w:r>
      <w:r w:rsidRPr="00727486">
        <w:rPr>
          <w:b/>
          <w:bCs/>
          <w:color w:val="000000" w:themeColor="text1"/>
          <w:szCs w:val="24"/>
        </w:rPr>
        <w:t xml:space="preserve"> S</w:t>
      </w:r>
      <w:r w:rsidRPr="00727486">
        <w:rPr>
          <w:rFonts w:hint="eastAsia"/>
          <w:b/>
          <w:bCs/>
          <w:color w:val="000000" w:themeColor="text1"/>
          <w:szCs w:val="24"/>
        </w:rPr>
        <w:t>tatement</w:t>
      </w:r>
    </w:p>
    <w:p w14:paraId="0F0F7901" w14:textId="699984AC" w:rsidR="00FC1EED" w:rsidRPr="00C337F1" w:rsidRDefault="00FC1EED" w:rsidP="00C337F1">
      <w:pPr>
        <w:spacing w:line="312" w:lineRule="auto"/>
        <w:ind w:firstLine="482"/>
        <w:rPr>
          <w:b/>
          <w:bCs/>
          <w:color w:val="000000" w:themeColor="text1"/>
          <w:szCs w:val="24"/>
        </w:rPr>
      </w:pPr>
      <w:proofErr w:type="spellStart"/>
      <w:r w:rsidRPr="00727486">
        <w:rPr>
          <w:b/>
          <w:bCs/>
          <w:color w:val="000000" w:themeColor="text1"/>
          <w:szCs w:val="24"/>
        </w:rPr>
        <w:t>H</w:t>
      </w:r>
      <w:r w:rsidRPr="00727486">
        <w:rPr>
          <w:rFonts w:hint="eastAsia"/>
          <w:b/>
          <w:bCs/>
          <w:color w:val="000000" w:themeColor="text1"/>
          <w:szCs w:val="24"/>
        </w:rPr>
        <w:t>ao</w:t>
      </w:r>
      <w:r w:rsidR="00C337F1">
        <w:rPr>
          <w:rFonts w:hint="eastAsia"/>
          <w:b/>
          <w:bCs/>
          <w:color w:val="000000" w:themeColor="text1"/>
          <w:szCs w:val="24"/>
        </w:rPr>
        <w:t>y</w:t>
      </w:r>
      <w:r w:rsidRPr="00727486">
        <w:rPr>
          <w:rFonts w:hint="eastAsia"/>
          <w:b/>
          <w:bCs/>
          <w:color w:val="000000" w:themeColor="text1"/>
          <w:szCs w:val="24"/>
        </w:rPr>
        <w:t>uan</w:t>
      </w:r>
      <w:proofErr w:type="spellEnd"/>
      <w:r w:rsidR="00C337F1">
        <w:rPr>
          <w:rFonts w:hint="eastAsia"/>
          <w:b/>
          <w:bCs/>
          <w:color w:val="000000" w:themeColor="text1"/>
          <w:szCs w:val="24"/>
        </w:rPr>
        <w:t xml:space="preserve"> </w:t>
      </w:r>
      <w:r w:rsidR="00C337F1" w:rsidRPr="00727486">
        <w:rPr>
          <w:rFonts w:hint="eastAsia"/>
          <w:b/>
          <w:bCs/>
          <w:color w:val="000000" w:themeColor="text1"/>
          <w:szCs w:val="24"/>
        </w:rPr>
        <w:t>Wang</w:t>
      </w:r>
      <w:r w:rsidRPr="00727486">
        <w:rPr>
          <w:rFonts w:hint="eastAsia"/>
          <w:b/>
          <w:bCs/>
          <w:color w:val="000000" w:themeColor="text1"/>
          <w:szCs w:val="24"/>
        </w:rPr>
        <w:t>：</w:t>
      </w:r>
      <w:r w:rsidRPr="00727486">
        <w:rPr>
          <w:color w:val="000000" w:themeColor="text1"/>
          <w:szCs w:val="24"/>
        </w:rPr>
        <w:t>Conceptualization</w:t>
      </w:r>
      <w:r w:rsidRPr="00727486">
        <w:rPr>
          <w:rFonts w:hint="eastAsia"/>
          <w:color w:val="000000" w:themeColor="text1"/>
          <w:szCs w:val="24"/>
        </w:rPr>
        <w:t>,</w:t>
      </w:r>
      <w:r w:rsidRPr="00727486">
        <w:rPr>
          <w:color w:val="000000" w:themeColor="text1"/>
          <w:szCs w:val="24"/>
        </w:rPr>
        <w:t xml:space="preserve"> Data curation, </w:t>
      </w:r>
      <w:bookmarkStart w:id="1" w:name="OLE_LINK2"/>
      <w:r w:rsidRPr="00727486">
        <w:rPr>
          <w:color w:val="000000" w:themeColor="text1"/>
          <w:szCs w:val="24"/>
        </w:rPr>
        <w:t xml:space="preserve">Investigation, </w:t>
      </w:r>
      <w:bookmarkEnd w:id="1"/>
      <w:r w:rsidRPr="00727486">
        <w:rPr>
          <w:color w:val="000000" w:themeColor="text1"/>
          <w:szCs w:val="24"/>
        </w:rPr>
        <w:t>Writing - Original Draft</w:t>
      </w:r>
      <w:r w:rsidRPr="00727486">
        <w:rPr>
          <w:rFonts w:hint="eastAsia"/>
          <w:color w:val="000000" w:themeColor="text1"/>
          <w:szCs w:val="24"/>
        </w:rPr>
        <w:t>.</w:t>
      </w:r>
      <w:r w:rsidRPr="00727486">
        <w:rPr>
          <w:color w:val="000000" w:themeColor="text1"/>
          <w:szCs w:val="24"/>
        </w:rPr>
        <w:t xml:space="preserve"> </w:t>
      </w:r>
      <w:proofErr w:type="spellStart"/>
      <w:r w:rsidRPr="00727486">
        <w:rPr>
          <w:b/>
          <w:bCs/>
          <w:color w:val="000000" w:themeColor="text1"/>
          <w:szCs w:val="24"/>
        </w:rPr>
        <w:t>M</w:t>
      </w:r>
      <w:r w:rsidRPr="00727486">
        <w:rPr>
          <w:rFonts w:hint="eastAsia"/>
          <w:b/>
          <w:bCs/>
          <w:color w:val="000000" w:themeColor="text1"/>
          <w:szCs w:val="24"/>
        </w:rPr>
        <w:t>eng</w:t>
      </w:r>
      <w:r w:rsidR="00C337F1">
        <w:rPr>
          <w:rFonts w:hint="eastAsia"/>
          <w:b/>
          <w:bCs/>
          <w:color w:val="000000" w:themeColor="text1"/>
          <w:szCs w:val="24"/>
        </w:rPr>
        <w:t>z</w:t>
      </w:r>
      <w:r w:rsidRPr="00727486">
        <w:rPr>
          <w:rFonts w:hint="eastAsia"/>
          <w:b/>
          <w:bCs/>
          <w:color w:val="000000" w:themeColor="text1"/>
          <w:szCs w:val="24"/>
        </w:rPr>
        <w:t>hen</w:t>
      </w:r>
      <w:proofErr w:type="spellEnd"/>
      <w:r w:rsidR="00C337F1">
        <w:rPr>
          <w:rFonts w:hint="eastAsia"/>
          <w:b/>
          <w:bCs/>
          <w:color w:val="000000" w:themeColor="text1"/>
          <w:szCs w:val="24"/>
        </w:rPr>
        <w:t xml:space="preserve"> </w:t>
      </w:r>
      <w:r w:rsidR="00C337F1" w:rsidRPr="00727486">
        <w:rPr>
          <w:rFonts w:hint="eastAsia"/>
          <w:b/>
          <w:bCs/>
          <w:color w:val="000000" w:themeColor="text1"/>
          <w:szCs w:val="24"/>
        </w:rPr>
        <w:t>Hu</w:t>
      </w:r>
      <w:r w:rsidRPr="00727486">
        <w:rPr>
          <w:rFonts w:hint="eastAsia"/>
          <w:b/>
          <w:bCs/>
          <w:color w:val="000000" w:themeColor="text1"/>
          <w:szCs w:val="24"/>
        </w:rPr>
        <w:t>：</w:t>
      </w:r>
      <w:r w:rsidRPr="00727486">
        <w:rPr>
          <w:color w:val="000000" w:themeColor="text1"/>
          <w:szCs w:val="24"/>
        </w:rPr>
        <w:t>Data curation, Visualization</w:t>
      </w:r>
      <w:r w:rsidRPr="00727486">
        <w:rPr>
          <w:rFonts w:hint="eastAsia"/>
          <w:color w:val="000000" w:themeColor="text1"/>
          <w:szCs w:val="24"/>
        </w:rPr>
        <w:t>,</w:t>
      </w:r>
      <w:r w:rsidRPr="00727486">
        <w:rPr>
          <w:color w:val="000000" w:themeColor="text1"/>
          <w:szCs w:val="24"/>
        </w:rPr>
        <w:t xml:space="preserve"> Investigation.</w:t>
      </w:r>
      <w:r w:rsidRPr="00727486">
        <w:rPr>
          <w:b/>
          <w:bCs/>
          <w:color w:val="000000" w:themeColor="text1"/>
          <w:szCs w:val="24"/>
        </w:rPr>
        <w:t xml:space="preserve"> </w:t>
      </w:r>
      <w:proofErr w:type="spellStart"/>
      <w:r w:rsidRPr="00727486">
        <w:rPr>
          <w:b/>
          <w:bCs/>
          <w:color w:val="000000" w:themeColor="text1"/>
          <w:szCs w:val="24"/>
        </w:rPr>
        <w:t>Liu</w:t>
      </w:r>
      <w:r w:rsidR="00C337F1">
        <w:rPr>
          <w:rFonts w:hint="eastAsia"/>
          <w:b/>
          <w:bCs/>
          <w:color w:val="000000" w:themeColor="text1"/>
          <w:szCs w:val="24"/>
        </w:rPr>
        <w:t>q</w:t>
      </w:r>
      <w:r w:rsidRPr="00727486">
        <w:rPr>
          <w:b/>
          <w:bCs/>
          <w:color w:val="000000" w:themeColor="text1"/>
          <w:szCs w:val="24"/>
        </w:rPr>
        <w:t>ing</w:t>
      </w:r>
      <w:proofErr w:type="spellEnd"/>
      <w:r w:rsidR="00C337F1">
        <w:rPr>
          <w:rFonts w:hint="eastAsia"/>
          <w:b/>
          <w:bCs/>
          <w:color w:val="000000" w:themeColor="text1"/>
          <w:szCs w:val="24"/>
        </w:rPr>
        <w:t xml:space="preserve"> </w:t>
      </w:r>
      <w:r w:rsidR="00C337F1" w:rsidRPr="00727486">
        <w:rPr>
          <w:b/>
          <w:bCs/>
          <w:color w:val="000000" w:themeColor="text1"/>
          <w:szCs w:val="24"/>
        </w:rPr>
        <w:t>Tian</w:t>
      </w:r>
      <w:r w:rsidRPr="00727486">
        <w:rPr>
          <w:b/>
          <w:bCs/>
          <w:color w:val="000000" w:themeColor="text1"/>
          <w:szCs w:val="24"/>
        </w:rPr>
        <w:t>:</w:t>
      </w:r>
      <w:r w:rsidRPr="00727486">
        <w:rPr>
          <w:color w:val="000000" w:themeColor="text1"/>
          <w:szCs w:val="24"/>
        </w:rPr>
        <w:t xml:space="preserve"> Investigation.</w:t>
      </w:r>
      <w:r w:rsidR="00C337F1">
        <w:rPr>
          <w:rFonts w:hint="eastAsia"/>
          <w:color w:val="000000" w:themeColor="text1"/>
          <w:szCs w:val="24"/>
        </w:rPr>
        <w:t xml:space="preserve"> </w:t>
      </w:r>
      <w:proofErr w:type="spellStart"/>
      <w:r w:rsidRPr="00727486">
        <w:rPr>
          <w:b/>
          <w:bCs/>
          <w:color w:val="000000" w:themeColor="text1"/>
          <w:szCs w:val="24"/>
        </w:rPr>
        <w:t>Wei</w:t>
      </w:r>
      <w:r w:rsidR="00C337F1">
        <w:rPr>
          <w:rFonts w:hint="eastAsia"/>
          <w:b/>
          <w:bCs/>
          <w:color w:val="000000" w:themeColor="text1"/>
          <w:szCs w:val="24"/>
        </w:rPr>
        <w:t>b</w:t>
      </w:r>
      <w:r w:rsidRPr="00727486">
        <w:rPr>
          <w:b/>
          <w:bCs/>
          <w:color w:val="000000" w:themeColor="text1"/>
          <w:szCs w:val="24"/>
        </w:rPr>
        <w:t>iao</w:t>
      </w:r>
      <w:proofErr w:type="spellEnd"/>
      <w:r w:rsidR="00C337F1">
        <w:rPr>
          <w:rFonts w:hint="eastAsia"/>
          <w:b/>
          <w:bCs/>
          <w:color w:val="000000" w:themeColor="text1"/>
          <w:szCs w:val="24"/>
        </w:rPr>
        <w:t xml:space="preserve"> </w:t>
      </w:r>
      <w:r w:rsidR="00C337F1" w:rsidRPr="00727486">
        <w:rPr>
          <w:b/>
          <w:bCs/>
          <w:color w:val="000000" w:themeColor="text1"/>
          <w:szCs w:val="24"/>
        </w:rPr>
        <w:t>Liu</w:t>
      </w:r>
      <w:r w:rsidRPr="00727486">
        <w:rPr>
          <w:b/>
          <w:bCs/>
          <w:color w:val="000000" w:themeColor="text1"/>
          <w:szCs w:val="24"/>
        </w:rPr>
        <w:t xml:space="preserve">: </w:t>
      </w:r>
      <w:r w:rsidRPr="00727486">
        <w:rPr>
          <w:color w:val="000000" w:themeColor="text1"/>
          <w:szCs w:val="24"/>
        </w:rPr>
        <w:t>Investigation.</w:t>
      </w:r>
      <w:r w:rsidRPr="00727486">
        <w:rPr>
          <w:rFonts w:hint="eastAsia"/>
          <w:b/>
          <w:bCs/>
          <w:color w:val="000000" w:themeColor="text1"/>
          <w:szCs w:val="24"/>
        </w:rPr>
        <w:t xml:space="preserve"> </w:t>
      </w:r>
      <w:r w:rsidRPr="00727486">
        <w:rPr>
          <w:b/>
          <w:bCs/>
          <w:color w:val="000000" w:themeColor="text1"/>
          <w:szCs w:val="24"/>
        </w:rPr>
        <w:t>Yuanyuan An:</w:t>
      </w:r>
      <w:r w:rsidRPr="00727486">
        <w:rPr>
          <w:color w:val="000000" w:themeColor="text1"/>
          <w:szCs w:val="24"/>
        </w:rPr>
        <w:t xml:space="preserve"> Writing- Reviewing and Editing.</w:t>
      </w:r>
      <w:r w:rsidRPr="00727486">
        <w:rPr>
          <w:b/>
          <w:bCs/>
          <w:color w:val="000000" w:themeColor="text1"/>
          <w:szCs w:val="24"/>
        </w:rPr>
        <w:t xml:space="preserve"> Ying Li:</w:t>
      </w:r>
      <w:r w:rsidRPr="00727486">
        <w:rPr>
          <w:color w:val="000000" w:themeColor="text1"/>
          <w:szCs w:val="24"/>
        </w:rPr>
        <w:t xml:space="preserve"> </w:t>
      </w:r>
      <w:r w:rsidR="00D84BCB" w:rsidRPr="00727486">
        <w:rPr>
          <w:color w:val="000000" w:themeColor="text1"/>
          <w:szCs w:val="24"/>
        </w:rPr>
        <w:t xml:space="preserve">Investigation, </w:t>
      </w:r>
      <w:r w:rsidRPr="00727486">
        <w:rPr>
          <w:color w:val="000000" w:themeColor="text1"/>
          <w:szCs w:val="24"/>
        </w:rPr>
        <w:t>Writing- Reviewing</w:t>
      </w:r>
      <w:r w:rsidR="00D84BCB" w:rsidRPr="00727486">
        <w:rPr>
          <w:color w:val="000000" w:themeColor="text1"/>
          <w:szCs w:val="24"/>
        </w:rPr>
        <w:t>,</w:t>
      </w:r>
      <w:r w:rsidRPr="00727486">
        <w:rPr>
          <w:color w:val="000000" w:themeColor="text1"/>
          <w:szCs w:val="24"/>
        </w:rPr>
        <w:t xml:space="preserve"> and Editing.</w:t>
      </w:r>
      <w:r w:rsidRPr="00727486">
        <w:rPr>
          <w:b/>
          <w:bCs/>
          <w:color w:val="000000" w:themeColor="text1"/>
          <w:szCs w:val="24"/>
        </w:rPr>
        <w:t xml:space="preserve"> C</w:t>
      </w:r>
      <w:r w:rsidRPr="00727486">
        <w:rPr>
          <w:rFonts w:hint="eastAsia"/>
          <w:b/>
          <w:bCs/>
          <w:color w:val="000000" w:themeColor="text1"/>
          <w:szCs w:val="24"/>
        </w:rPr>
        <w:t>huan</w:t>
      </w:r>
      <w:r w:rsidR="00C337F1">
        <w:rPr>
          <w:rFonts w:hint="eastAsia"/>
          <w:b/>
          <w:bCs/>
          <w:color w:val="000000" w:themeColor="text1"/>
          <w:szCs w:val="24"/>
        </w:rPr>
        <w:t>-</w:t>
      </w:r>
      <w:r w:rsidRPr="00727486">
        <w:rPr>
          <w:b/>
          <w:bCs/>
          <w:color w:val="000000" w:themeColor="text1"/>
          <w:szCs w:val="24"/>
        </w:rPr>
        <w:t>P</w:t>
      </w:r>
      <w:r w:rsidRPr="00727486">
        <w:rPr>
          <w:rFonts w:hint="eastAsia"/>
          <w:b/>
          <w:bCs/>
          <w:color w:val="000000" w:themeColor="text1"/>
          <w:szCs w:val="24"/>
        </w:rPr>
        <w:t>eng</w:t>
      </w:r>
      <w:r w:rsidR="00C337F1">
        <w:rPr>
          <w:rFonts w:hint="eastAsia"/>
          <w:b/>
          <w:bCs/>
          <w:color w:val="000000" w:themeColor="text1"/>
          <w:szCs w:val="24"/>
        </w:rPr>
        <w:t xml:space="preserve"> </w:t>
      </w:r>
      <w:r w:rsidR="00C337F1" w:rsidRPr="00727486">
        <w:rPr>
          <w:rFonts w:hint="eastAsia"/>
          <w:b/>
          <w:bCs/>
          <w:color w:val="000000" w:themeColor="text1"/>
          <w:szCs w:val="24"/>
        </w:rPr>
        <w:t>Hu</w:t>
      </w:r>
      <w:r w:rsidRPr="00727486">
        <w:rPr>
          <w:rFonts w:hint="eastAsia"/>
          <w:b/>
          <w:bCs/>
          <w:color w:val="000000" w:themeColor="text1"/>
          <w:szCs w:val="24"/>
        </w:rPr>
        <w:t>：</w:t>
      </w:r>
      <w:r w:rsidR="00D84BCB" w:rsidRPr="00727486">
        <w:rPr>
          <w:color w:val="000000" w:themeColor="text1"/>
          <w:szCs w:val="24"/>
        </w:rPr>
        <w:t>Conceptualization</w:t>
      </w:r>
      <w:r w:rsidR="00D84BCB" w:rsidRPr="00727486">
        <w:rPr>
          <w:rFonts w:hint="eastAsia"/>
          <w:color w:val="000000" w:themeColor="text1"/>
          <w:szCs w:val="24"/>
        </w:rPr>
        <w:t>,</w:t>
      </w:r>
      <w:r w:rsidR="00D84BCB" w:rsidRPr="00727486">
        <w:rPr>
          <w:color w:val="000000" w:themeColor="text1"/>
          <w:szCs w:val="24"/>
        </w:rPr>
        <w:t xml:space="preserve"> </w:t>
      </w:r>
      <w:r w:rsidRPr="00727486">
        <w:rPr>
          <w:color w:val="000000" w:themeColor="text1"/>
          <w:szCs w:val="24"/>
        </w:rPr>
        <w:t>Supervision</w:t>
      </w:r>
      <w:r w:rsidRPr="00727486">
        <w:rPr>
          <w:b/>
          <w:bCs/>
          <w:color w:val="000000" w:themeColor="text1"/>
          <w:szCs w:val="24"/>
        </w:rPr>
        <w:t xml:space="preserve">, </w:t>
      </w:r>
      <w:r w:rsidR="00D84BCB" w:rsidRPr="00727486">
        <w:rPr>
          <w:color w:val="000000" w:themeColor="text1"/>
          <w:szCs w:val="24"/>
        </w:rPr>
        <w:t xml:space="preserve">Investigation, </w:t>
      </w:r>
      <w:r w:rsidRPr="00727486">
        <w:rPr>
          <w:color w:val="000000" w:themeColor="text1"/>
          <w:szCs w:val="24"/>
        </w:rPr>
        <w:t>Project administration, Writing-Reviewing and Editing.</w:t>
      </w:r>
    </w:p>
    <w:p w14:paraId="5FA1DDF9" w14:textId="77777777" w:rsidR="00FC1EED" w:rsidRPr="00727486" w:rsidRDefault="00FC1EED" w:rsidP="00FC1EED">
      <w:pPr>
        <w:spacing w:line="312" w:lineRule="auto"/>
        <w:ind w:firstLine="480"/>
        <w:rPr>
          <w:color w:val="000000" w:themeColor="text1"/>
          <w:szCs w:val="24"/>
        </w:rPr>
      </w:pPr>
    </w:p>
    <w:p w14:paraId="5FCD85A7" w14:textId="4F150671" w:rsidR="00FC1EED" w:rsidRPr="00727486" w:rsidRDefault="00FC1EED" w:rsidP="00FC1EED">
      <w:pPr>
        <w:spacing w:line="312" w:lineRule="auto"/>
        <w:ind w:firstLine="480"/>
        <w:rPr>
          <w:color w:val="000000" w:themeColor="text1"/>
          <w:szCs w:val="24"/>
        </w:rPr>
      </w:pPr>
      <w:r w:rsidRPr="00727486">
        <w:rPr>
          <w:color w:val="000000" w:themeColor="text1"/>
          <w:szCs w:val="24"/>
        </w:rPr>
        <w:t xml:space="preserve">Corresponding author: Hu Chuan-Peng, email: </w:t>
      </w:r>
      <w:hyperlink r:id="rId12" w:history="1">
        <w:r w:rsidR="00D84BCB" w:rsidRPr="00727486">
          <w:rPr>
            <w:rStyle w:val="af0"/>
            <w:color w:val="000000" w:themeColor="text1"/>
            <w:szCs w:val="24"/>
          </w:rPr>
          <w:t>hcp4715@hotmail.com</w:t>
        </w:r>
      </w:hyperlink>
    </w:p>
    <w:p w14:paraId="670BB754" w14:textId="77777777" w:rsidR="00D84BCB" w:rsidRPr="00727486" w:rsidRDefault="00D84BCB" w:rsidP="00FC1EED">
      <w:pPr>
        <w:spacing w:line="312" w:lineRule="auto"/>
        <w:ind w:firstLine="482"/>
        <w:rPr>
          <w:b/>
          <w:bCs/>
          <w:color w:val="000000" w:themeColor="text1"/>
          <w:szCs w:val="24"/>
        </w:rPr>
      </w:pPr>
    </w:p>
    <w:p w14:paraId="1B5EF559" w14:textId="6E44D570" w:rsidR="00FC1EED" w:rsidRPr="00727486" w:rsidRDefault="00FC1EED" w:rsidP="00E04CA1">
      <w:pPr>
        <w:pStyle w:val="1"/>
        <w:jc w:val="left"/>
        <w:rPr>
          <w:color w:val="000000" w:themeColor="text1"/>
        </w:rPr>
      </w:pPr>
      <w:commentRangeStart w:id="2"/>
      <w:commentRangeStart w:id="3"/>
      <w:r w:rsidRPr="00727486">
        <w:rPr>
          <w:color w:val="000000" w:themeColor="text1"/>
        </w:rPr>
        <w:t xml:space="preserve">1. </w:t>
      </w:r>
      <w:r w:rsidR="00C25402" w:rsidRPr="00727486">
        <w:rPr>
          <w:color w:val="000000" w:themeColor="text1"/>
        </w:rPr>
        <w:t>Introduction</w:t>
      </w:r>
      <w:commentRangeEnd w:id="2"/>
      <w:r w:rsidR="000E7FEB">
        <w:rPr>
          <w:rStyle w:val="a9"/>
          <w:b w:val="0"/>
          <w:bCs w:val="0"/>
          <w:kern w:val="2"/>
        </w:rPr>
        <w:commentReference w:id="2"/>
      </w:r>
      <w:commentRangeEnd w:id="3"/>
      <w:r w:rsidR="000C6D43">
        <w:rPr>
          <w:rStyle w:val="a9"/>
          <w:b w:val="0"/>
          <w:bCs w:val="0"/>
          <w:kern w:val="2"/>
        </w:rPr>
        <w:commentReference w:id="3"/>
      </w:r>
    </w:p>
    <w:p w14:paraId="687C16BB" w14:textId="5BB42149" w:rsidR="00ED40EF" w:rsidRPr="00727486" w:rsidRDefault="00ED40EF" w:rsidP="00ED40EF">
      <w:pPr>
        <w:ind w:firstLine="0"/>
        <w:rPr>
          <w:rFonts w:ascii="宋体" w:hAnsi="宋体" w:cs="宋体"/>
          <w:color w:val="000000" w:themeColor="text1"/>
          <w:szCs w:val="24"/>
        </w:rPr>
      </w:pPr>
      <w:r w:rsidRPr="00727486">
        <w:rPr>
          <w:color w:val="000000" w:themeColor="text1"/>
        </w:rPr>
        <w:t>[</w:t>
      </w:r>
      <w:r w:rsidR="002D0709" w:rsidRPr="00727486">
        <w:rPr>
          <w:rFonts w:hint="eastAsia"/>
          <w:color w:val="000000" w:themeColor="text1"/>
        </w:rPr>
        <w:t>儿童青少年</w:t>
      </w:r>
      <w:r w:rsidRPr="00727486">
        <w:rPr>
          <w:rFonts w:ascii="宋体" w:hAnsi="宋体" w:cs="宋体" w:hint="eastAsia"/>
          <w:color w:val="000000" w:themeColor="text1"/>
          <w:szCs w:val="24"/>
        </w:rPr>
        <w:t>抑郁障碍的严重性（</w:t>
      </w:r>
      <w:r w:rsidR="000B3DBD">
        <w:rPr>
          <w:rFonts w:ascii="宋体" w:hAnsi="宋体" w:cs="宋体" w:hint="eastAsia"/>
          <w:color w:val="000000" w:themeColor="text1"/>
          <w:szCs w:val="24"/>
        </w:rPr>
        <w:t>自杀率</w:t>
      </w:r>
      <w:r w:rsidRPr="00727486">
        <w:rPr>
          <w:rFonts w:ascii="宋体" w:hAnsi="宋体" w:cs="宋体" w:hint="eastAsia"/>
          <w:color w:val="000000" w:themeColor="text1"/>
          <w:szCs w:val="24"/>
        </w:rPr>
        <w:t>）]</w:t>
      </w:r>
    </w:p>
    <w:p w14:paraId="13C860C5" w14:textId="75DEC386" w:rsidR="001E1E97" w:rsidRDefault="00F066EC" w:rsidP="001A0036">
      <w:bookmarkStart w:id="4" w:name="OLE_LINK28"/>
      <w:bookmarkStart w:id="5" w:name="OLE_LINK63"/>
      <w:r w:rsidRPr="00727486">
        <w:t xml:space="preserve">Major depression, a highly prevalent mental disorder, imposes substantial personal, social, and economic burdens both in China </w:t>
      </w:r>
      <w:bookmarkEnd w:id="4"/>
      <w:r w:rsidR="00AD4C94">
        <w:fldChar w:fldCharType="begin"/>
      </w:r>
      <w:r w:rsidR="00B9680E">
        <w:instrText xml:space="preserve"> ADDIN ZOTERO_ITEM CSL_CITATION {"citationID":"JconLYAv","properties":{"formattedCitation":"(Fu &amp; Zhang, 2023)","plainCitation":"(Fu &amp; Zhang, 2023)","noteIndex":0},"citationItems":[{"id":307,"uris":["http://zotero.org/users/local/eoP0LvSC/items/8L92BE7G"],"itemData":{"id":307,"type":"book","edition":"1","event-place":"BeiJing","publisher":"Social Sciences Academic Press","publisher-place":"BeiJing","title":"BLUE BOOK OF MENTAL HEALTH REPORT ON NATIONAL MENTAL HEALTH DEVELOPMENT IN CHINA (2021-2O22)","author":[{"family":"Fu","given":"Xiaolan"},{"family":"Zhang","given":"kan"}],"issued":{"date-parts":[["2023"]]}}}],"schema":"https://github.com/citation-style-language/schema/raw/master/csl-citation.json"} </w:instrText>
      </w:r>
      <w:r w:rsidR="00AD4C94">
        <w:fldChar w:fldCharType="separate"/>
      </w:r>
      <w:r w:rsidR="00B9680E" w:rsidRPr="00B9680E">
        <w:t>(</w:t>
      </w:r>
      <w:r w:rsidR="00B9680E" w:rsidRPr="008767E0">
        <w:rPr>
          <w:rStyle w:val="zoteroCitation"/>
        </w:rPr>
        <w:t>Fu &amp; Zhang, 2023</w:t>
      </w:r>
      <w:r w:rsidR="00B9680E" w:rsidRPr="00B9680E">
        <w:t>)</w:t>
      </w:r>
      <w:r w:rsidR="00AD4C94">
        <w:fldChar w:fldCharType="end"/>
      </w:r>
      <w:r w:rsidR="00D406FD">
        <w:t xml:space="preserve"> </w:t>
      </w:r>
      <w:r w:rsidR="008105F7" w:rsidRPr="00727486">
        <w:t xml:space="preserve">and </w:t>
      </w:r>
      <w:r w:rsidR="003B4D78" w:rsidRPr="00727486">
        <w:rPr>
          <w:rFonts w:hint="eastAsia"/>
        </w:rPr>
        <w:t>g</w:t>
      </w:r>
      <w:r w:rsidR="003B4D78" w:rsidRPr="00727486">
        <w:t>lobally</w:t>
      </w:r>
      <w:r w:rsidR="00822103">
        <w:rPr>
          <w:rFonts w:hint="eastAsia"/>
        </w:rPr>
        <w:t xml:space="preserve"> </w:t>
      </w:r>
      <w:r w:rsidR="003B4D78" w:rsidRPr="00727486">
        <w:fldChar w:fldCharType="begin"/>
      </w:r>
      <w:r w:rsidR="00B9680E">
        <w:instrText xml:space="preserve"> ADDIN ZOTERO_ITEM CSL_CITATION {"citationID":"iyUT7sgI","properties":{"formattedCitation":"(Herrman et al., 2022; McGrath et al., 2023)","plainCitation":"(Herrman et al., 2022; McGrath et al., 2023)","noteIndex":0},"citationItems":[{"id":255,"uris":["http://zotero.org/users/local/eoP0LvSC/items/TGKU4F6K"],"itemData":{"id":255,"type":"article-journal","container-title":"The Lancet","DOI":"10.1016/S0140-6736(21)02141-3","ISSN":"01406736","issue":"10328","journalAbbreviation":"The Lancet","language":"en","page":"957-1022","source":"DOI.org (Crossref)","title":"Time for united action on depression: a Lancet–World Psychiatric Association Commission","title-short":"Time for united action on depression","volume":"399","author":[{"family":"Herrman","given":"Helen"},{"family":"Patel","given":"Vikram"},{"family":"Kieling","given":"Christian"},{"family":"Berk","given":"Michael"},{"family":"Buchweitz","given":"Claudia"},{"family":"Cuijpers","given":"Pim"},{"family":"Furukawa","given":"Toshiaki A"},{"family":"Kessler","given":"Ronald C"},{"family":"Kohrt","given":"Brandon A"},{"family":"Maj","given":"Mario"},{"family":"McGorry","given":"Patrick"},{"family":"Reynolds","given":"Charles F"},{"family":"Weissman","given":"Myrna M"},{"family":"Chibanda","given":"Dixon"},{"family":"Dowrick","given":"Christopher"},{"family":"Howard","given":"Louise M"},{"family":"Hoven","given":"Christina W"},{"family":"Knapp","given":"Martin"},{"family":"Mayberg","given":"Helen S"},{"family":"Penninx","given":"Brenda W J H"},{"family":"Xiao","given":"Shuiyuan"},{"family":"Trivedi","given":"Madhukar"},{"family":"Uher","given":"Rudolf"},{"family":"Vijayakumar","given":"Lakshmi"},{"family":"Wolpert","given":"Miranda"}],"issued":{"date-parts":[["2022",3]]}},"label":"page"},{"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label":"page"}],"schema":"https://github.com/citation-style-language/schema/raw/master/csl-citation.json"} </w:instrText>
      </w:r>
      <w:r w:rsidR="003B4D78" w:rsidRPr="00727486">
        <w:fldChar w:fldCharType="separate"/>
      </w:r>
      <w:r w:rsidR="00B9680E" w:rsidRPr="00B9680E">
        <w:t>(</w:t>
      </w:r>
      <w:r w:rsidR="00B9680E" w:rsidRPr="008767E0">
        <w:rPr>
          <w:rStyle w:val="zoteroCitation"/>
        </w:rPr>
        <w:t>Herrman et al., 2022; McGrath et al., 2023</w:t>
      </w:r>
      <w:r w:rsidR="00B9680E" w:rsidRPr="00B9680E">
        <w:t>)</w:t>
      </w:r>
      <w:r w:rsidR="003B4D78" w:rsidRPr="00727486">
        <w:fldChar w:fldCharType="end"/>
      </w:r>
      <w:r w:rsidR="009F6A66" w:rsidRPr="00727486">
        <w:t xml:space="preserve">. </w:t>
      </w:r>
      <w:bookmarkStart w:id="6" w:name="OLE_LINK39"/>
      <w:bookmarkStart w:id="7" w:name="OLE_LINK41"/>
      <w:r w:rsidR="00727486" w:rsidRPr="00727486">
        <w:t xml:space="preserve">Adolescence is a critical period for the </w:t>
      </w:r>
      <w:r w:rsidR="00727486" w:rsidRPr="00727486">
        <w:rPr>
          <w:rFonts w:hint="eastAsia"/>
        </w:rPr>
        <w:t>onset</w:t>
      </w:r>
      <w:r w:rsidR="00727486" w:rsidRPr="00727486">
        <w:t xml:space="preserve"> of depression: </w:t>
      </w:r>
      <w:r w:rsidR="001340CF" w:rsidRPr="00727486">
        <w:t>depression can occur as early as the age of 10</w:t>
      </w:r>
      <w:r w:rsidR="003B4D78" w:rsidRPr="00727486">
        <w:t xml:space="preserve"> (</w:t>
      </w:r>
      <w:r w:rsidR="003B4D78" w:rsidRPr="00727486">
        <w:fldChar w:fldCharType="begin"/>
      </w:r>
      <w:r w:rsidR="00DA1F25">
        <w:instrText xml:space="preserve"> ADDIN ZOTERO_ITEM CSL_CITATION {"citationID":"dCy4zeKq","properties":{"custom":"Dattani (2022)","formattedCitation":"Dattani (2022)","plainCitation":"Dattani (2022)","dontUpdate":true,"noteIndex":0},"citationItems":[{"id":342,"uris":["http://zotero.org/users/local/eoP0LvSC/items/34MXPQ6X"],"itemData":{"id":342,"type":"article-journal","container-title":"Our World in Data","language":"en","title":"At what age do people experience depression for the first time?","URL":"https://ourworldindata.org/depression-age-of-onset","author":[{"family":"Dattani","given":"Saloni"}],"issued":{"date-parts":[["2022"]]}}}],"schema":"https://github.com/citation-style-language/schema/raw/master/csl-citation.json"} </w:instrText>
      </w:r>
      <w:r w:rsidR="003B4D78" w:rsidRPr="00727486">
        <w:fldChar w:fldCharType="separate"/>
      </w:r>
      <w:r w:rsidR="003B4D78" w:rsidRPr="008767E0">
        <w:rPr>
          <w:rStyle w:val="zoteroCitation"/>
        </w:rPr>
        <w:t>Dattani</w:t>
      </w:r>
      <w:r w:rsidR="008105F7" w:rsidRPr="008767E0">
        <w:rPr>
          <w:rStyle w:val="zoteroCitation"/>
        </w:rPr>
        <w:t xml:space="preserve">, </w:t>
      </w:r>
      <w:r w:rsidR="003B4D78" w:rsidRPr="008767E0">
        <w:rPr>
          <w:rStyle w:val="zoteroCitation"/>
        </w:rPr>
        <w:t>2022)</w:t>
      </w:r>
      <w:r w:rsidR="003B4D78" w:rsidRPr="00727486">
        <w:fldChar w:fldCharType="end"/>
      </w:r>
      <w:r w:rsidR="001340CF" w:rsidRPr="00727486">
        <w:t xml:space="preserve">, with a peak onset at 19.5 years </w:t>
      </w:r>
      <w:r w:rsidR="00E76C9F" w:rsidRPr="00727486">
        <w:fldChar w:fldCharType="begin"/>
      </w:r>
      <w:r w:rsidR="00B9680E">
        <w:instrText xml:space="preserve"> ADDIN ZOTERO_ITEM CSL_CITATION {"citationID":"veroqjKa","properties":{"formattedCitation":"(Solmi et al., 2022)","plainCitation":"(Solmi et al., 2022)","noteIndex":0},"citationItems":[{"id":334,"uris":["http://zotero.org/users/local/eoP0LvSC/items/CEXF39JR"],"itemData":{"id":334,"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ﬁed in PubMed/Web of Science (up to 16/05/2020) (PROSPERO:CRD42019143015). Co-primary outcomes were the proportion of individuals with onset of mental disorders before age 14, 18, 25, and peak age at onset, for any mental disorder and across International Classiﬁcation of Diseases 11 diagnostic blocks. Median age at onset of speciﬁ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ﬁ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ﬁcant difference emerged by sex, or deﬁnition of age of onset. Median age at onset for speciﬁc mental disorders mapped on a time continuum, from phobias/separation anxiety/autism spectrum disorder/attention deﬁcit hyperactivity disorder/social anxiety (8-13 years) to anorexia nervosa/bulimia nervosa/obsessive-compulsive/binge eating/cannabis use disorders (17-22 years), followed by schizophrenia, personality, panic and alcohol use disorders (25-27 years), and ﬁnally post-traumatic/depressive/generalized anxiety/bipolar/acute and transient psychotic disorders (30-35 years), with overlap among groups and no signiﬁcant clustering. These results inform the timing of good mental health promotion/preventive/early intervention, updating the current mental health system structured around a child/adult service schism at age 18.","container-title":"Molecular Psychiatry","DOI":"10.1038/s41380-021-01161-7","ISSN":"1359-4184, 1476-5578","issue":"1","journalAbbreviation":"Mol Psychiatry","language":"en","page":"281-295","source":"DOI.org (Crossref)","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E76C9F" w:rsidRPr="00727486">
        <w:fldChar w:fldCharType="separate"/>
      </w:r>
      <w:r w:rsidR="00B9680E" w:rsidRPr="00B9680E">
        <w:t>(</w:t>
      </w:r>
      <w:r w:rsidR="00B9680E" w:rsidRPr="008767E0">
        <w:rPr>
          <w:rStyle w:val="zoteroCitation"/>
        </w:rPr>
        <w:t>Solmi et al., 2022</w:t>
      </w:r>
      <w:r w:rsidR="00B9680E" w:rsidRPr="00B9680E">
        <w:t>)</w:t>
      </w:r>
      <w:r w:rsidR="00E76C9F" w:rsidRPr="00727486">
        <w:fldChar w:fldCharType="end"/>
      </w:r>
      <w:r w:rsidR="00E76C9F" w:rsidRPr="00727486">
        <w:t>.</w:t>
      </w:r>
      <w:bookmarkStart w:id="8" w:name="OLE_LINK52"/>
      <w:r w:rsidR="00E76C9F" w:rsidRPr="00727486">
        <w:t xml:space="preserve"> </w:t>
      </w:r>
      <w:bookmarkStart w:id="9" w:name="OLE_LINK54"/>
      <w:bookmarkStart w:id="10" w:name="OLE_LINK55"/>
      <w:bookmarkStart w:id="11" w:name="OLE_LINK37"/>
      <w:bookmarkEnd w:id="6"/>
      <w:bookmarkEnd w:id="7"/>
      <w:r w:rsidR="00727486" w:rsidRPr="00727486">
        <w:t>Moreover, depression during the adolescence also</w:t>
      </w:r>
      <w:r w:rsidR="001340CF" w:rsidRPr="00727486">
        <w:t xml:space="preserve"> </w:t>
      </w:r>
      <w:r w:rsidR="00727486" w:rsidRPr="00727486">
        <w:t>accompanied</w:t>
      </w:r>
      <w:r w:rsidR="001340CF" w:rsidRPr="00727486">
        <w:t xml:space="preserve"> with self-harm and suicide </w:t>
      </w:r>
      <w:bookmarkEnd w:id="9"/>
      <w:r w:rsidR="00BC4A9C" w:rsidRPr="00727486">
        <w:fldChar w:fldCharType="begin"/>
      </w:r>
      <w:r w:rsidR="00B9680E">
        <w:instrText xml:space="preserve"> ADDIN ZOTERO_ITEM CSL_CITATION {"citationID":"vQkHE94R","properties":{"formattedCitation":"(Zeynep Ba\\uc0\\u351{}g\\uc0\\u246{}ze et al., 2021)","plainCitation":"(Zeynep Başgöze et al., 2021)","noteIndex":0},"citationItems":[{"id":376,"uris":["http://zotero.org/users/local/eoP0LvSC/items/M37ZHVYK"],"itemData":{"id":376,"type":"article-journal","abstract":"Depression, non-suicidal self-injury (NSSI), and suicidal thoughts and behaviors (STB) often emerge during adolescence. Despite considerable overlap in clinical presentation, risk factors, and implicated neurobiology, there is also evidence for divergence in terms of precursors, correlates, and outcomes. The complex interrelationships amongst these three clinical domains require considering both shared and divergent patterns of risk for depression, NSSI, and STB; a clearer understanding of these developmental trajectories will be needed to guide optimization and tailoring of early interventions.","container-title":"Journal of Psychiatry and Brain Science","DOI":"10.20900/jpbs.20210018","ISSN":"2398385X","journalAbbreviation":"J Psychiatry Brain Sci","language":"en","source":"DOI.org (Crossref)","title":"Depression, Non-Suicidal Self-Injury, and Suicidality in Adolescents: Common and Distinct Precursors, Correlates, and Outcomes","title-short":"Depression, Non-Suicidal Self-Injury, and Suicidality in Adolescents","URL":"https://jpbs.hapres.com/htmls/JPBS_1435_Detail.html","author":[{"literal":"Zeynep Başgöze"},{"literal":"Andrea Wiglesworth"},{"literal":"Katherine A. Carosella"},{"literal":"Bonnie Klimes-Dougan"},{"literal":"Kathryn R. Cullen"}],"accessed":{"date-parts":[["2024",1,15]]},"issued":{"date-parts":[["2021"]]}}}],"schema":"https://github.com/citation-style-language/schema/raw/master/csl-citation.json"} </w:instrText>
      </w:r>
      <w:r w:rsidR="00BC4A9C" w:rsidRPr="00727486">
        <w:fldChar w:fldCharType="separate"/>
      </w:r>
      <w:r w:rsidR="00B9680E" w:rsidRPr="00B9680E">
        <w:rPr>
          <w:kern w:val="0"/>
          <w:szCs w:val="24"/>
        </w:rPr>
        <w:t>(</w:t>
      </w:r>
      <w:r w:rsidR="00B9680E" w:rsidRPr="008767E0">
        <w:rPr>
          <w:rStyle w:val="zoteroCitation"/>
        </w:rPr>
        <w:t>Zeynep Başgöze et al., 2021</w:t>
      </w:r>
      <w:r w:rsidR="00B9680E" w:rsidRPr="00B9680E">
        <w:rPr>
          <w:kern w:val="0"/>
          <w:szCs w:val="24"/>
        </w:rPr>
        <w:t>)</w:t>
      </w:r>
      <w:r w:rsidR="00BC4A9C" w:rsidRPr="00727486">
        <w:fldChar w:fldCharType="end"/>
      </w:r>
      <w:r w:rsidR="001340CF" w:rsidRPr="00727486">
        <w:t>, resulting in over 800,000 deaths annually among individuals aged 15</w:t>
      </w:r>
      <w:r w:rsidR="00FD7C1D">
        <w:t xml:space="preserve"> </w:t>
      </w:r>
      <w:r w:rsidR="001340CF" w:rsidRPr="00727486">
        <w:t>-</w:t>
      </w:r>
      <w:r w:rsidR="00FD7C1D">
        <w:t xml:space="preserve"> </w:t>
      </w:r>
      <w:r w:rsidR="001340CF" w:rsidRPr="00727486">
        <w:t xml:space="preserve">29 </w:t>
      </w:r>
      <w:r w:rsidR="00EC117F" w:rsidRPr="00727486">
        <w:fldChar w:fldCharType="begin"/>
      </w:r>
      <w:r w:rsidR="00B9680E">
        <w:instrText xml:space="preserve"> ADDIN ZOTERO_ITEM CSL_CITATION {"citationID":"cZlqCAnd","properties":{"formattedCitation":"(Amaltinga &amp; Mbinta, 2020)","plainCitation":"(Amaltinga &amp; Mbinta, 2020)","noteIndex":0},"citationItems":[{"id":438,"uris":["http://zotero.org/users/local/eoP0LvSC/items/MS9U978Z"],"itemData":{"id":438,"type":"article-journal","abstract":"Although depression is a major concern for global health, understanding of this phenomenon has been limited since most of the empirical studies address personal characteristics without much consideration to larger environmental contexts for adolescents globally. The objective was to review factors associated with depression among young people. The researchers adopted a narrative review of selected peer reviewed articles on depression with a focus on the factors associated with depression among young people. The papers were selected according to the six World Health Organization (WHO) regions. The results show that females were at greater risk of depression compared to their male counterparts. Also, genetic predisposition as a result of maternal rumination was a factor for depression among young people in all WHO regions. Past history of depressive symptoms, uncontrollable negative life events, and family-related stressful events contributed significantly to depression among young people. Finally, the study recommends that mental health services at primary healthcare level be prioritized in all Low and Middle-Income countries (LMICs) to help identify and handle early cases of mental health in young people.","container-title":"International Journal Of Community Medicine And Public Health","DOI":"10.18203/2394-6040.ijcmph20203949","ISSN":"2394-6040, 2394-6032","issue":"9","journalAbbreviation":"Int J Community Med Public Health","language":"en","page":"3711","source":"DOI.org (Crossref)","title":"Factors associated with depression among young people globally: a narrative review","title-short":"Factors associated with depression among young people globally","volume":"7","author":[{"family":"Amaltinga","given":"Awuni Prosper Mandela"},{"family":"Mbinta","given":"James Fenibe"}],"issued":{"date-parts":[["2020",8,28]]}}}],"schema":"https://github.com/citation-style-language/schema/raw/master/csl-citation.json"} </w:instrText>
      </w:r>
      <w:r w:rsidR="00EC117F" w:rsidRPr="00727486">
        <w:fldChar w:fldCharType="separate"/>
      </w:r>
      <w:r w:rsidR="00B9680E" w:rsidRPr="00B9680E">
        <w:t>(</w:t>
      </w:r>
      <w:r w:rsidR="00B9680E" w:rsidRPr="008767E0">
        <w:rPr>
          <w:rStyle w:val="zoteroCitation"/>
        </w:rPr>
        <w:t>Amaltinga &amp; Mbinta, 2020</w:t>
      </w:r>
      <w:r w:rsidR="00B9680E" w:rsidRPr="00B9680E">
        <w:t>)</w:t>
      </w:r>
      <w:r w:rsidR="00EC117F" w:rsidRPr="00727486">
        <w:fldChar w:fldCharType="end"/>
      </w:r>
      <w:r w:rsidR="00EC117F" w:rsidRPr="00727486">
        <w:t>.</w:t>
      </w:r>
      <w:bookmarkEnd w:id="8"/>
      <w:bookmarkEnd w:id="10"/>
      <w:r w:rsidR="00B3266B" w:rsidRPr="00727486">
        <w:t xml:space="preserve"> </w:t>
      </w:r>
      <w:bookmarkStart w:id="12" w:name="OLE_LINK32"/>
      <w:bookmarkStart w:id="13" w:name="OLE_LINK3"/>
      <w:r w:rsidR="001340CF" w:rsidRPr="00727486">
        <w:t>The prevention and alleviation of depression are urgent issues in China</w:t>
      </w:r>
      <w:bookmarkEnd w:id="12"/>
      <w:r w:rsidR="00D406FD">
        <w:t xml:space="preserve"> </w:t>
      </w:r>
      <w:r w:rsidR="00A94B5C">
        <w:fldChar w:fldCharType="begin"/>
      </w:r>
      <w:r w:rsidR="00B9680E">
        <w:instrText xml:space="preserve"> ADDIN ZOTERO_ITEM CSL_CITATION {"citationID":"iCrNelJm","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A94B5C">
        <w:fldChar w:fldCharType="separate"/>
      </w:r>
      <w:r w:rsidR="00B9680E" w:rsidRPr="00B9680E">
        <w:t>(</w:t>
      </w:r>
      <w:r w:rsidR="00B9680E" w:rsidRPr="008767E0">
        <w:rPr>
          <w:rStyle w:val="zoteroCitation"/>
        </w:rPr>
        <w:t>Ma et al., 2023</w:t>
      </w:r>
      <w:r w:rsidR="00B9680E" w:rsidRPr="00B9680E">
        <w:t>)</w:t>
      </w:r>
      <w:r w:rsidR="00A94B5C">
        <w:fldChar w:fldCharType="end"/>
      </w:r>
      <w:r w:rsidR="00A94B5C">
        <w:rPr>
          <w:rFonts w:hint="eastAsia"/>
        </w:rPr>
        <w:t xml:space="preserve"> </w:t>
      </w:r>
      <w:r w:rsidR="008105F7" w:rsidRPr="00727486">
        <w:t>and globally</w:t>
      </w:r>
      <w:r w:rsidR="006556F1" w:rsidRPr="00727486">
        <w:t xml:space="preserve"> </w:t>
      </w:r>
      <w:r w:rsidR="006556F1" w:rsidRPr="00727486">
        <w:fldChar w:fldCharType="begin"/>
      </w:r>
      <w:r w:rsidR="00B9680E">
        <w:instrText xml:space="preserve"> ADDIN ZOTERO_ITEM CSL_CITATION {"citationID":"dCzKufCr","properties":{"formattedCitation":"(UNICEF China, 2021)","plainCitation":"(UNICEF China, 2021)","noteIndex":0},"citationItems":[{"id":495,"uris":["http://zotero.org/users/local/eoP0LvSC/items/8IX269RL"],"itemData":{"id":495,"type":"webpage","language":"en","title":"ADOLESCENT MENTAL HEALTH A UNICEF PRIORITY FOR 2021-2025","URL":"https://china.un.org/en/176907-adolescent-mental-health","author":[{"literal":"UNICEF China"}],"issued":{"date-parts":[["2021"]]}}}],"schema":"https://github.com/citation-style-language/schema/raw/master/csl-citation.json"} </w:instrText>
      </w:r>
      <w:r w:rsidR="006556F1" w:rsidRPr="00727486">
        <w:fldChar w:fldCharType="separate"/>
      </w:r>
      <w:r w:rsidR="00B9680E" w:rsidRPr="00B9680E">
        <w:t>(</w:t>
      </w:r>
      <w:r w:rsidR="00B9680E" w:rsidRPr="008767E0">
        <w:rPr>
          <w:rStyle w:val="zoteroCitation"/>
        </w:rPr>
        <w:t>UNICEF China, 2021</w:t>
      </w:r>
      <w:r w:rsidR="00B9680E" w:rsidRPr="00B9680E">
        <w:t>)</w:t>
      </w:r>
      <w:r w:rsidR="006556F1" w:rsidRPr="00727486">
        <w:fldChar w:fldCharType="end"/>
      </w:r>
      <w:r w:rsidR="00E76C9F" w:rsidRPr="00727486">
        <w:t xml:space="preserve">. </w:t>
      </w:r>
      <w:bookmarkStart w:id="14" w:name="OLE_LINK22"/>
      <w:bookmarkEnd w:id="13"/>
    </w:p>
    <w:p w14:paraId="135BCE86" w14:textId="5A7611DD" w:rsidR="000B3DBD" w:rsidRPr="000B3DBD" w:rsidRDefault="000B3DBD" w:rsidP="000B3DBD">
      <w:pPr>
        <w:ind w:firstLine="0"/>
        <w:rPr>
          <w:color w:val="000000" w:themeColor="text1"/>
        </w:rPr>
      </w:pPr>
      <w:r>
        <w:rPr>
          <w:rFonts w:hint="eastAsia"/>
          <w:color w:val="000000" w:themeColor="text1"/>
        </w:rPr>
        <w:t>[</w:t>
      </w:r>
      <w:r>
        <w:rPr>
          <w:rFonts w:hint="eastAsia"/>
          <w:color w:val="000000" w:themeColor="text1"/>
        </w:rPr>
        <w:t>不同测量方法抑郁患病率不同</w:t>
      </w:r>
      <w:r>
        <w:rPr>
          <w:rFonts w:hint="eastAsia"/>
          <w:color w:val="000000" w:themeColor="text1"/>
        </w:rPr>
        <w:t>]</w:t>
      </w:r>
    </w:p>
    <w:p w14:paraId="6912EEC7" w14:textId="4A115B43" w:rsidR="00BB2F4A" w:rsidRDefault="00910F56" w:rsidP="001A0036">
      <w:bookmarkStart w:id="15" w:name="OLE_LINK25"/>
      <w:bookmarkStart w:id="16" w:name="OLE_LINK34"/>
      <w:r w:rsidRPr="00727486">
        <w:t xml:space="preserve">While </w:t>
      </w:r>
      <w:bookmarkStart w:id="17" w:name="OLE_LINK33"/>
      <w:r w:rsidRPr="00727486">
        <w:t>the effectiveness of interventions has garnered significant attentio</w:t>
      </w:r>
      <w:bookmarkEnd w:id="15"/>
      <w:r w:rsidRPr="00727486">
        <w:t>n</w:t>
      </w:r>
      <w:bookmarkEnd w:id="14"/>
      <w:bookmarkEnd w:id="17"/>
      <w:r w:rsidR="00D406FD">
        <w:t xml:space="preserve"> </w:t>
      </w:r>
      <w:r w:rsidR="001E1E97">
        <w:lastRenderedPageBreak/>
        <w:fldChar w:fldCharType="begin"/>
      </w:r>
      <w:r w:rsidR="00B9680E">
        <w:instrText xml:space="preserve"> ADDIN ZOTERO_ITEM CSL_CITATION {"citationID":"wdRZjYKm","properties":{"formattedCitation":"(Cuijpers et al., 2020)","plainCitation":"(Cuijpers et al., 2020)","noteIndex":0},"citationItems":[{"id":747,"uris":["http://zotero.org/users/local/eoP0LvSC/items/5WPKPARQ"],"itemData":{"id":747,"type":"article-journal","container-title":"The Lancet Psychiatry","DOI":"10.1016/S2215-0366(20)30036-5","ISSN":"22150366","issue":"11","journalAbbreviation":"The Lancet Psychiatry","language":"en","page":"925-927","source":"DOI.org (Crossref)","title":"Treatment outcomes for depression: challenges and opportunities","title-short":"Treatment outcomes for depression","volume":"7","author":[{"family":"Cuijpers","given":"Pim"},{"family":"Stringaris","given":"Argyris"},{"family":"Wolpert","given":"Miranda"}],"issued":{"date-parts":[["2020",11]]}}}],"schema":"https://github.com/citation-style-language/schema/raw/master/csl-citation.json"} </w:instrText>
      </w:r>
      <w:r w:rsidR="001E1E97">
        <w:fldChar w:fldCharType="separate"/>
      </w:r>
      <w:r w:rsidR="00B9680E" w:rsidRPr="00B9680E">
        <w:t>(</w:t>
      </w:r>
      <w:r w:rsidR="00B9680E" w:rsidRPr="008767E0">
        <w:rPr>
          <w:rStyle w:val="zoteroCitation"/>
        </w:rPr>
        <w:t>Cuijpers et al., 2020</w:t>
      </w:r>
      <w:r w:rsidR="00B9680E" w:rsidRPr="00B9680E">
        <w:t>)</w:t>
      </w:r>
      <w:r w:rsidR="001E1E97">
        <w:fldChar w:fldCharType="end"/>
      </w:r>
      <w:r w:rsidRPr="00727486">
        <w:t xml:space="preserve">, </w:t>
      </w:r>
      <w:r w:rsidR="003027BE">
        <w:t>a</w:t>
      </w:r>
      <w:r w:rsidR="00D406FD">
        <w:t xml:space="preserve"> </w:t>
      </w:r>
      <w:r w:rsidR="00D406FD">
        <w:rPr>
          <w:rFonts w:hint="eastAsia"/>
        </w:rPr>
        <w:t>more</w:t>
      </w:r>
      <w:r w:rsidR="00D406FD">
        <w:t xml:space="preserve"> fundamental </w:t>
      </w:r>
      <w:r w:rsidRPr="00727486">
        <w:t xml:space="preserve">issue is often overlooked: </w:t>
      </w:r>
      <w:r w:rsidR="003027BE">
        <w:t xml:space="preserve">how to </w:t>
      </w:r>
      <w:r w:rsidRPr="00635701">
        <w:rPr>
          <w:i/>
          <w:iCs/>
        </w:rPr>
        <w:t>measur</w:t>
      </w:r>
      <w:r w:rsidR="003027BE" w:rsidRPr="00635701">
        <w:rPr>
          <w:i/>
          <w:iCs/>
        </w:rPr>
        <w:t>e</w:t>
      </w:r>
      <w:r w:rsidR="003027BE">
        <w:t xml:space="preserve"> the </w:t>
      </w:r>
      <w:r w:rsidRPr="00727486">
        <w:t>depression</w:t>
      </w:r>
      <w:r w:rsidR="00D406FD">
        <w:t xml:space="preserve"> disorder</w:t>
      </w:r>
      <w:r w:rsidRPr="00727486">
        <w:t xml:space="preserve"> </w:t>
      </w:r>
      <w:r w:rsidR="00242A57" w:rsidRPr="00727486">
        <w:fldChar w:fldCharType="begin"/>
      </w:r>
      <w:r w:rsidR="00B9680E">
        <w:instrText xml:space="preserve"> ADDIN ZOTERO_ITEM CSL_CITATION {"citationID":"d3RZlCzg","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242A57" w:rsidRPr="00727486">
        <w:fldChar w:fldCharType="separate"/>
      </w:r>
      <w:r w:rsidR="00B9680E" w:rsidRPr="00B9680E">
        <w:t>(</w:t>
      </w:r>
      <w:r w:rsidR="00B9680E" w:rsidRPr="008767E0">
        <w:rPr>
          <w:rStyle w:val="zoteroCitation"/>
        </w:rPr>
        <w:t>Fried et al., 2022</w:t>
      </w:r>
      <w:r w:rsidR="00B9680E" w:rsidRPr="00B9680E">
        <w:t>)</w:t>
      </w:r>
      <w:r w:rsidR="00242A57" w:rsidRPr="00727486">
        <w:fldChar w:fldCharType="end"/>
      </w:r>
      <w:r w:rsidR="00E76C9F" w:rsidRPr="00727486">
        <w:t xml:space="preserve">. </w:t>
      </w:r>
      <w:bookmarkStart w:id="18" w:name="OLE_LINK9"/>
      <w:r w:rsidR="00D406FD">
        <w:t xml:space="preserve">The </w:t>
      </w:r>
      <w:r w:rsidR="00D406FD" w:rsidRPr="00727486">
        <w:t>reported prevalence rates</w:t>
      </w:r>
      <w:r w:rsidR="00D406FD">
        <w:t xml:space="preserve"> of depression differed </w:t>
      </w:r>
      <w:proofErr w:type="spellStart"/>
      <w:r w:rsidR="00D406FD">
        <w:t>signficantly</w:t>
      </w:r>
      <w:proofErr w:type="spellEnd"/>
      <w:r w:rsidR="00D406FD">
        <w:t xml:space="preserve"> when the</w:t>
      </w:r>
      <w:r w:rsidR="003027BE">
        <w:t xml:space="preserve"> </w:t>
      </w:r>
      <w:r w:rsidR="003027BE" w:rsidRPr="00727486">
        <w:t>measurement</w:t>
      </w:r>
      <w:r w:rsidR="00D406FD">
        <w:t>s</w:t>
      </w:r>
      <w:r w:rsidR="003027BE" w:rsidRPr="00727486">
        <w:t xml:space="preserve"> </w:t>
      </w:r>
      <w:r w:rsidR="00D406FD">
        <w:t>they used varied</w:t>
      </w:r>
      <w:r w:rsidR="007E5901">
        <w:t xml:space="preserve"> </w:t>
      </w:r>
      <w:r w:rsidR="007E5901" w:rsidRPr="00727486">
        <w:fldChar w:fldCharType="begin"/>
      </w:r>
      <w:r w:rsidR="002D3A3E">
        <w:instrText xml:space="preserve"> ADDIN ZOTERO_ITEM CSL_CITATION {"citationID":"V4gGrkHG","properties":{"formattedCitation":"(Chen et al., 2022; Huang et al., 2022; X. Yu et al., 2022; Zhang Y. et al., 2022)","plainCitation":"(Chen et al., 2022; Huang et al., 2022; X. Yu et al., 2022; Zhang Y.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w:instrText>
      </w:r>
      <w:r w:rsidR="002D3A3E">
        <w:rPr>
          <w:rFonts w:hint="eastAsia"/>
        </w:rPr>
        <w:instrText>"given":"Guoliang"}],"issued":{"date-parts":[["2022",5,1]]}},"label":"page"},{"id":14,"uris":["http://zotero.org/users/local/eoP0LvSC/items/VDAXUCB4"],"itemData":{"id":14,"type":"article-journal","abstract":"</w:instrText>
      </w:r>
      <w:r w:rsidR="002D3A3E">
        <w:rPr>
          <w:rFonts w:hint="eastAsia"/>
        </w:rPr>
        <w:instrText>我国高中生心理健康问题的检出率亟需关注</w:instrText>
      </w:r>
      <w:r w:rsidR="002D3A3E">
        <w:rPr>
          <w:rFonts w:hint="eastAsia"/>
        </w:rPr>
        <w:instrText xml:space="preserve">, </w:instrText>
      </w:r>
      <w:r w:rsidR="002D3A3E">
        <w:rPr>
          <w:rFonts w:hint="eastAsia"/>
        </w:rPr>
        <w:instrText>许多研究对此进行了</w:instrText>
      </w:r>
      <w:r w:rsidR="002D3A3E">
        <w:rPr>
          <w:rFonts w:hint="eastAsia"/>
        </w:rPr>
        <w:instrText>...","container-t</w:instrText>
      </w:r>
      <w:r w:rsidR="002D3A3E">
        <w:instrText xml:space="preserve">itle":"Advances in P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7E5901" w:rsidRPr="00727486">
        <w:fldChar w:fldCharType="separate"/>
      </w:r>
      <w:r w:rsidR="002D3A3E" w:rsidRPr="002D3A3E">
        <w:t>(Chen et al., 2022; Huang et al., 2022; X. Yu et al., 2022; Zhang Y. et al., 2022)</w:t>
      </w:r>
      <w:r w:rsidR="007E5901" w:rsidRPr="00727486">
        <w:fldChar w:fldCharType="end"/>
      </w:r>
      <w:r w:rsidR="003027BE">
        <w:t xml:space="preserve">. For example, </w:t>
      </w:r>
      <w:r w:rsidR="00B60CCC" w:rsidRPr="00727486">
        <w:t xml:space="preserve">employing a strict, clinical interview-based standard, </w:t>
      </w:r>
      <w:bookmarkEnd w:id="11"/>
      <w:r w:rsidR="00242A57" w:rsidRPr="00727486">
        <w:fldChar w:fldCharType="begin"/>
      </w:r>
      <w:r w:rsidR="00242A57" w:rsidRPr="00727486">
        <w:instrText xml:space="preserve"> ADDIN ZOTERO_ITEM CSL_CITATION {"citationID":"WtlaVDnX","properties":{"custom":"Deng et al. (2023)","formattedCitation":"Deng et al. (2023)","plainCitation":"Deng et al. (2023)","noteIndex":0},"citationItems":[{"id":362,"uris":["http://zotero.org/users/local/eoP0LvSC/items/YTDUVG3C"],"itemData":{"id":362,"type":"article-journal","abstract":"Background: Major depressive disorder (MDD), dysthymia disorder (DD) and bipolar disorder (BD) are the most prevalent affective disorders. A nationwide epidemiological investigation of MDD, DD and BP in school-attending children and adolescents was carried out, taking the effect of age, gender and comorbidity into consideration.\nMethods: A two-stage nationwide epidemiological study of point prevalence was conducted. Using a multistage cluster stratified random sampling strategy. The sample distribution was described, and the point prevalence of affective disorders was estimated. Chi-squared tests were used to compare disease prevalence based on sex and age. Comorbid ratios for MDD, DD and BP were calculated.\nResults: The total number of cases in Stage 1 was 72,107 (aged 6–16 years). The point prevalence of MDD, DD and BP were 2.004 % (95 % CI: 1.902 to 2.106), 0.352 % (95 % CI: 0.309 to 0.395) and 0.856 % (95 % CI: 0.788 to 0.923), respectively. The total prevalence of affective disorder was 3.212 % (95 % CI: 3.079 to 3.338). The total prevalence of affective disorders between sexes (female: 3.834 % versus male: 2.587 %, χ2 = 90.155, p &lt; 0.001) was consistent with the gender difference in MDD, DD and MD. The total prevalence of affective disorders in adolescents was higher than that in children (adolescents: 5.024 % versus children: 1.863 %, χ2 = 566.841, p &lt; 0.001).\nConclusions: Our study is the first nationwide survey on the prevalence of affective disorders among schoolattending children and adolescents aged 6–16 in China. Our results also highlighted the importance of addressing comorbidities in future studies of affective disorders.","container-title":"Journal of Affective Disorders","DOI":"10.1016/j.jad.2023.03.060","ISSN":"01650327","journalAbbreviation":"Journal of Affective Disorders","language":"en","page":"192-199","source":"DOI.org (Crossref)","title":"Prevalence of affective disorders in Chinese school-attending children and adolescents aged 6–16 based on a national survey by MINI-Kid","volume":"331","author":[{"family":"Deng","given":"Hu"},{"family":"Wen","given":"Fang"},{"family":"Xu","given":"Hui"},{"family":"Yang","given":"Hanxue"},{"family":"Yan","given":"Junjuan"},{"family":"Zheng","given":"Yi"},{"family":"Cui","given":"Yonghua"},{"family":"Li","given":"Ying"}],"issued":{"date-parts":[["2023",6]]}}}],"schema":"https://github.com/citation-style-language/schema/raw/master/csl-citation.json"} </w:instrText>
      </w:r>
      <w:r w:rsidR="00242A57" w:rsidRPr="00727486">
        <w:fldChar w:fldCharType="separate"/>
      </w:r>
      <w:r w:rsidR="00B9680E" w:rsidRPr="00B9680E">
        <w:t>Deng et al. (</w:t>
      </w:r>
      <w:r w:rsidR="00B9680E" w:rsidRPr="008767E0">
        <w:rPr>
          <w:rStyle w:val="innerzoteroCitation"/>
        </w:rPr>
        <w:t>2023</w:t>
      </w:r>
      <w:r w:rsidR="00B9680E" w:rsidRPr="00B9680E">
        <w:t>)</w:t>
      </w:r>
      <w:r w:rsidR="00242A57" w:rsidRPr="00727486">
        <w:fldChar w:fldCharType="end"/>
      </w:r>
      <w:r w:rsidR="00242A57" w:rsidRPr="00727486">
        <w:rPr>
          <w:rFonts w:hint="eastAsia"/>
        </w:rPr>
        <w:t xml:space="preserve"> </w:t>
      </w:r>
      <w:r w:rsidR="007E5901">
        <w:t>found</w:t>
      </w:r>
      <w:r w:rsidR="007E5901" w:rsidRPr="00727486">
        <w:t xml:space="preserve"> </w:t>
      </w:r>
      <w:r w:rsidR="00B60CCC" w:rsidRPr="00727486">
        <w:t xml:space="preserve">that the prevalence of major depression among </w:t>
      </w:r>
      <w:r w:rsidR="00714D6F" w:rsidRPr="00727486">
        <w:rPr>
          <w:rFonts w:hint="eastAsia"/>
        </w:rPr>
        <w:t>Chinese</w:t>
      </w:r>
      <w:r w:rsidR="00714D6F" w:rsidRPr="00727486">
        <w:t xml:space="preserve"> </w:t>
      </w:r>
      <w:r w:rsidR="00B60CCC" w:rsidRPr="00727486">
        <w:t xml:space="preserve">children aged 6-16 years is approximately 2% to 3% </w:t>
      </w:r>
      <w:r w:rsidR="008105F7" w:rsidRPr="00727486">
        <w:t>(</w:t>
      </w:r>
      <w:r w:rsidR="00CC5126" w:rsidRPr="00727486">
        <w:t xml:space="preserve">Deng </w:t>
      </w:r>
      <w:r w:rsidR="008105F7" w:rsidRPr="00727486">
        <w:t xml:space="preserve">et al., 2023; </w:t>
      </w:r>
      <w:r w:rsidR="002F57EA" w:rsidRPr="00727486">
        <w:fldChar w:fldCharType="begin"/>
      </w:r>
      <w:r w:rsidR="00DA1F25">
        <w:instrText xml:space="preserve"> ADDIN ZOTERO_ITEM CSL_CITATION {"citationID":"8lELDnVC","properties":{"custom":"Li et al. (2022)","formattedCitation":"Li et al. (2022)","plainCitation":"Li et al. (2022)","dontUpdate":true,"noteIndex":0},"citationItems":[{"id":485,"uris":["http://zotero</w:instrText>
      </w:r>
      <w:r w:rsidR="00DA1F25">
        <w:rPr>
          <w:rFonts w:hint="eastAsia"/>
        </w:rPr>
        <w:instrText>.org/users/local/eoP0LvSC/items/28A3FHA5"],"itemData":{"id":485,"type":"article-journal","abstract":"Background\n              To date, no national</w:instrText>
      </w:r>
      <w:r w:rsidR="00DA1F25">
        <w:rPr>
          <w:rFonts w:hint="eastAsia"/>
        </w:rPr>
        <w:instrText>‐</w:instrText>
      </w:r>
      <w:r w:rsidR="00DA1F25">
        <w:rPr>
          <w:rFonts w:hint="eastAsia"/>
        </w:rPr>
        <w:instrText>scale psychiatric epidemiological survey for children and adolescents has been conducted in China. In order to inform government officials and policymakers and to develop a comprehensive plan for service providers, there was a clear need to conduct an up</w:instrText>
      </w:r>
      <w:r w:rsidR="00DA1F25">
        <w:rPr>
          <w:rFonts w:hint="eastAsia"/>
        </w:rPr>
        <w:instrText>‐</w:instrText>
      </w:r>
      <w:r w:rsidR="00DA1F25">
        <w:rPr>
          <w:rFonts w:hint="eastAsia"/>
        </w:rPr>
        <w:instrText>to</w:instrText>
      </w:r>
      <w:r w:rsidR="00DA1F25">
        <w:rPr>
          <w:rFonts w:hint="eastAsia"/>
        </w:rPr>
        <w:instrText>‐</w:instrText>
      </w:r>
      <w:r w:rsidR="00DA1F25">
        <w:rPr>
          <w:rFonts w:hint="eastAsia"/>
        </w:rPr>
        <w:instrText>date systematic nationwide psychiatric epidemiological survey.\n            \n            \n              Methods\n              We conducted a two</w:instrText>
      </w:r>
      <w:r w:rsidR="00DA1F25">
        <w:rPr>
          <w:rFonts w:hint="eastAsia"/>
        </w:rPr>
        <w:instrText>‐</w:instrText>
      </w:r>
      <w:r w:rsidR="00DA1F25">
        <w:rPr>
          <w:rFonts w:hint="eastAsia"/>
        </w:rPr>
        <w:instrText>stage large</w:instrText>
      </w:r>
      <w:r w:rsidR="00DA1F25">
        <w:rPr>
          <w:rFonts w:hint="eastAsia"/>
        </w:rPr>
        <w:instrText>‐</w:instrText>
      </w:r>
      <w:r w:rsidR="00DA1F25">
        <w:rPr>
          <w:rFonts w:hint="eastAsia"/>
        </w:rPr>
        <w:instrText>scale psychiatric point prevalence survey. Multistage cluster stratified random sampling was used as the sampling strategy. Five provinces were selected by comprehensively considering geographical partition, economic development, and rural/urban factors. In Stage 1, the Child Behavior Checklist was used as the screening tool. In Stage 2, Mini</w:instrText>
      </w:r>
      <w:r w:rsidR="00DA1F25">
        <w:rPr>
          <w:rFonts w:hint="eastAsia"/>
        </w:rPr>
        <w:instrText>‐</w:instrText>
      </w:r>
      <w:r w:rsidR="00DA1F25">
        <w:rPr>
          <w:rFonts w:hint="eastAsia"/>
        </w:rPr>
        <w:instrText>International Neuropsychiatric Interview for Children and Adolescents and a diagnostic process based on the Diagnostic and Statistical Manual were used to make the diagnoses. Sampling weights and poststratification weights were employed to match the population distributions. Exploratory analyses were also performed using socio</w:instrText>
      </w:r>
      <w:r w:rsidR="00DA1F25">
        <w:rPr>
          <w:rFonts w:hint="eastAsia"/>
        </w:rPr>
        <w:instrText>‐</w:instrText>
      </w:r>
      <w:r w:rsidR="00DA1F25">
        <w:rPr>
          <w:rFonts w:hint="eastAsia"/>
        </w:rPr>
        <w:instrText>demographic factors. Prevalence in socio</w:instrText>
      </w:r>
      <w:r w:rsidR="00DA1F25">
        <w:rPr>
          <w:rFonts w:hint="eastAsia"/>
        </w:rPr>
        <w:instrText>‐</w:instrText>
      </w:r>
      <w:r w:rsidR="00DA1F25">
        <w:rPr>
          <w:rFonts w:hint="eastAsia"/>
        </w:rPr>
        <w:instrText>demographic factor subgroups and overall were estimated. Rao</w:instrText>
      </w:r>
      <w:r w:rsidR="00DA1F25">
        <w:rPr>
          <w:rFonts w:hint="eastAsia"/>
        </w:rPr>
        <w:instrText>‐</w:instrText>
      </w:r>
      <w:r w:rsidR="00DA1F25">
        <w:rPr>
          <w:rFonts w:hint="eastAsia"/>
        </w:rPr>
        <w:instrText>Scott adjusted chi</w:instrText>
      </w:r>
      <w:r w:rsidR="00DA1F25">
        <w:rPr>
          <w:rFonts w:hint="eastAsia"/>
        </w:rPr>
        <w:instrText>‐</w:instrText>
      </w:r>
      <w:r w:rsidR="00DA1F25">
        <w:rPr>
          <w:rFonts w:hint="eastAsia"/>
        </w:rPr>
        <w:instrText>square tests were utilized to determine if between</w:instrText>
      </w:r>
      <w:r w:rsidR="00DA1F25">
        <w:rPr>
          <w:rFonts w:hint="eastAsia"/>
        </w:rPr>
        <w:instrText>‐</w:instrText>
      </w:r>
      <w:r w:rsidR="00DA1F25">
        <w:rPr>
          <w:rFonts w:hint="eastAsia"/>
        </w:rPr>
        <w:instrText xml:space="preserve">group differences were present. Factor interactions were checked by logistic regression analyses.\n            \n     </w:instrText>
      </w:r>
      <w:r w:rsidR="00DA1F25">
        <w:instrText xml:space="preserve">       \n              Results\n              \n                A total of 73,992 participants aged 6–16 years of age were selected in Stage 1. In Stage 2, 17,524 individuals were screened and diagnosed. The weighted prevalence of any disorder was 17.5% (95% CI: 17.2–18.0). Statistically significant differences in prevalence of any psychiatric disorder were observed between sexes [χ\n                2\n                (1,\n                N\n                 = 71,929) = 223.0,\n                p\n                 &lt; .001], age groups [χ\n                2\n                (1,\n                N\n                 = 71,929) = 18.6,\n                p\n                 &lt; .001] and developed vs. developing areas [χ\n                2\n                (1,\n                N\n                 = 71,929) = 2,129.6,\n                p\n                 &lt; .001], while no difference was found between rural and urban areas [χ\n                2\n                (1,\n                N\n                 = 71,929) = 1.4,\n                p\n                 = .239]. Male, younger individuals, children, and adolescents from developed areas had higher prevalence of any psychiatric disorder. The prevalence of any psychiatric disorder was found to decrease with the age in th</w:instrText>
      </w:r>
      <w:r w:rsidR="00DA1F25">
        <w:rPr>
          <w:rFonts w:hint="eastAsia"/>
        </w:rPr>
        <w:instrText>e male group, while the female group increased with the age. Individuals diagnosed with attention</w:instrText>
      </w:r>
      <w:r w:rsidR="00DA1F25">
        <w:rPr>
          <w:rFonts w:hint="eastAsia"/>
        </w:rPr>
        <w:instrText>‐</w:instrText>
      </w:r>
      <w:r w:rsidR="00DA1F25">
        <w:rPr>
          <w:rFonts w:hint="eastAsia"/>
        </w:rPr>
        <w:instrText>deficit hyperactivity disorder, oppositional defiant disorder, a tic disorder, conduct disorder, and major depression disorder had the highest rates of comor</w:instrText>
      </w:r>
      <w:r w:rsidR="00DA1F25">
        <w:instrText>bidity.\n              \n            \n            \n              Conclusions\n              The prevalence of any psychiatric disorder we found is the highest ever reported in China. These results urgently need to be addressed by public mental health se</w:instrText>
      </w:r>
      <w:r w:rsidR="00DA1F25">
        <w:rPr>
          <w:rFonts w:hint="eastAsia"/>
        </w:rPr>
        <w:instrText>rvice providers and policymakers in order to provide access to the necessary treatments and to reduce the long</w:instrText>
      </w:r>
      <w:r w:rsidR="00DA1F25">
        <w:rPr>
          <w:rFonts w:hint="eastAsia"/>
        </w:rPr>
        <w:instrText>‐</w:instrText>
      </w:r>
      <w:r w:rsidR="00DA1F25">
        <w:rPr>
          <w:rFonts w:hint="eastAsia"/>
        </w:rPr>
        <w:instrText>term negative impact of these conditions on families and the society as a whole.","container-title":"Journal of Child Psychology and Psychiatry","DOI":"10.1111/jcpp.13445","ISSN":"0021-9630, 1469-7610","issue":"1","journalAbbreviation":"J. Child Psychol. Psyc.","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1</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7.6\n5</w:instrText>
      </w:r>
      <w:r w:rsidR="00DA1F25">
        <w:rPr>
          <w:rFonts w:hint="eastAsia"/>
        </w:rPr>
        <w:instrText>年影响因子</w:instrText>
      </w:r>
      <w:r w:rsidR="00DA1F25">
        <w:rPr>
          <w:rFonts w:hint="eastAsia"/>
        </w:rPr>
        <w:instrText>: 9.0\n</w:instrText>
      </w:r>
      <w:r w:rsidR="00DA1F25">
        <w:rPr>
          <w:rFonts w:hint="eastAsia"/>
        </w:rPr>
        <w:instrText>南农高质量</w:instrText>
      </w:r>
      <w:r w:rsidR="00DA1F25">
        <w:rPr>
          <w:rFonts w:hint="eastAsia"/>
        </w:rPr>
        <w:instrText>: A","page":"34-46","source":"DOI.org (Crossref)","title"</w:instrText>
      </w:r>
      <w:r w:rsidR="00DA1F25">
        <w:instrText xml:space="preserve">:"Prevalence of mental disorders in school children and adolescents in China: diagnostic data from detailed clinical assessments of 17,524 individuals","title-short":"Prevalence of mental disorders in school children and adolescents in China","volume":"63","author":[{"family":"Li","given":"Fenghua"},{"family":"Cui","given":"Yonghua"},{"family":"Li","given":"Ying"},{"family":"Guo","given":"Lanting"},{"family":"Ke","given":"Xiaoyan"},{"family":"Liu","given":"Jing"},{"family":"Luo","given":"Xuerong"},{"family":"Zheng","given":"Yi"},{"family":"Leckman","given":"James F."}],"issued":{"date-parts":[["2022",1]]}}}],"schema":"https://github.com/citation-style-language/schema/raw/master/csl-citation.json"} </w:instrText>
      </w:r>
      <w:r w:rsidR="002F57EA" w:rsidRPr="00727486">
        <w:fldChar w:fldCharType="separate"/>
      </w:r>
      <w:r w:rsidR="002F57EA" w:rsidRPr="008767E0">
        <w:rPr>
          <w:rStyle w:val="zoteroCitation"/>
        </w:rPr>
        <w:t>Li et al.</w:t>
      </w:r>
      <w:r w:rsidR="008105F7" w:rsidRPr="008767E0">
        <w:rPr>
          <w:rStyle w:val="zoteroCitation"/>
        </w:rPr>
        <w:t xml:space="preserve">, </w:t>
      </w:r>
      <w:r w:rsidR="002F57EA" w:rsidRPr="008767E0">
        <w:rPr>
          <w:rStyle w:val="zoteroCitation"/>
        </w:rPr>
        <w:t>2022)</w:t>
      </w:r>
      <w:r w:rsidR="002F57EA" w:rsidRPr="00727486">
        <w:fldChar w:fldCharType="end"/>
      </w:r>
      <w:bookmarkStart w:id="19" w:name="OLE_LINK6"/>
      <w:r w:rsidR="008105F7" w:rsidRPr="00727486">
        <w:t xml:space="preserve">. </w:t>
      </w:r>
      <w:r w:rsidR="00B60CCC" w:rsidRPr="00727486">
        <w:t xml:space="preserve">In contrast, studies </w:t>
      </w:r>
      <w:r w:rsidR="007E5901">
        <w:t xml:space="preserve">that </w:t>
      </w:r>
      <w:r w:rsidR="007E5901" w:rsidRPr="00727486">
        <w:t>us</w:t>
      </w:r>
      <w:r w:rsidR="007E5901">
        <w:t>ed</w:t>
      </w:r>
      <w:r w:rsidR="007E5901" w:rsidRPr="00727486">
        <w:t xml:space="preserve"> </w:t>
      </w:r>
      <w:r w:rsidR="00B60CCC" w:rsidRPr="00727486">
        <w:t>self-reported scales report</w:t>
      </w:r>
      <w:r w:rsidR="007E5901">
        <w:t>ed</w:t>
      </w:r>
      <w:r w:rsidR="003027BE">
        <w:t xml:space="preserve"> much</w:t>
      </w:r>
      <w:r w:rsidR="00B60CCC" w:rsidRPr="00727486">
        <w:t xml:space="preserve"> higher prevalence rates: 14.6% among elementary school students, 23.6% to 24.2% among middle school students, and 28.0% among high school students</w:t>
      </w:r>
      <w:r w:rsidR="00B3266B" w:rsidRPr="00727486">
        <w:t xml:space="preserve"> </w:t>
      </w:r>
      <w:bookmarkEnd w:id="18"/>
      <w:bookmarkEnd w:id="19"/>
      <w:r w:rsidR="00684332" w:rsidRPr="00727486">
        <w:fldChar w:fldCharType="begin"/>
      </w:r>
      <w:r w:rsidR="00DA1F25">
        <w:instrText xml:space="preserve"> ADDIN ZOTERO_ITEM CSL_CITATION {"citationID":"v4gCIkpg","properties":{"formattedCitation":"(Chen, Zhang, and Yu 2022; Huang, Zhang, and Yu 2022; Yu, Zhang, and Yu 2022; Zhang, Jin, and Yu 2022)","plainCitation":"(Chen, Zhang, and Yu 2022; Huang, Zhang, and Yu 2022; Yu, Zhang, and Yu 2022; Zhang, Jin, and Yu 2022)","dontUpdate":true,"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issued":{"date-parts":[["2022",5,1]]}},"label":"page"},{"id":14,"uris":["http://zotero.org/users/local/eoP0LvSC/items/VDAXUCB4"],"itemData":{"id":14,"type":"article-journal","</w:instrText>
      </w:r>
      <w:r w:rsidR="00DA1F25">
        <w:rPr>
          <w:rFonts w:hint="eastAsia"/>
        </w:rPr>
        <w:instrText>abstract":"</w:instrText>
      </w:r>
      <w:r w:rsidR="00DA1F25">
        <w:rPr>
          <w:rFonts w:hint="eastAsia"/>
        </w:rPr>
        <w:instrText>我国高中生心理健康问题的检出率亟需关注</w:instrText>
      </w:r>
      <w:r w:rsidR="00DA1F25">
        <w:rPr>
          <w:rFonts w:hint="eastAsia"/>
        </w:rPr>
        <w:instrText xml:space="preserve">, </w:instrText>
      </w:r>
      <w:r w:rsidR="00DA1F25">
        <w:rPr>
          <w:rFonts w:hint="eastAsia"/>
        </w:rPr>
        <w:instrText>许多研究对此进行了</w:instrText>
      </w:r>
      <w:r w:rsidR="00DA1F25">
        <w:rPr>
          <w:rFonts w:hint="eastAsia"/>
        </w:rPr>
        <w:instrText>...","container-title":"Advances in Psychological Science","DOI":"10.3724/SP.J.1042.2022.00978","ISSN":"1671-3710","issue":"5","language":"en","page":"978","source":"journal.psych.ac.cn","title":"Prevalence of ment</w:instrText>
      </w:r>
      <w:r w:rsidR="00DA1F25">
        <w:instrText xml:space="preserve">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684332" w:rsidRPr="00727486">
        <w:fldChar w:fldCharType="separate"/>
      </w:r>
      <w:r w:rsidR="00E82581" w:rsidRPr="00727486">
        <w:t>(</w:t>
      </w:r>
      <w:r w:rsidR="00E82581" w:rsidRPr="008767E0">
        <w:rPr>
          <w:rStyle w:val="zoteroCitation"/>
        </w:rPr>
        <w:t>Chen, Zhang, and Y</w:t>
      </w:r>
      <w:r w:rsidR="00730605" w:rsidRPr="008767E0">
        <w:rPr>
          <w:rStyle w:val="zoteroCitation"/>
        </w:rPr>
        <w:t>u.,</w:t>
      </w:r>
      <w:r w:rsidR="00E82581" w:rsidRPr="008767E0">
        <w:rPr>
          <w:rStyle w:val="zoteroCitation"/>
        </w:rPr>
        <w:t xml:space="preserve"> 2022; Huang, Zhang, and Yu 2022; Yu, Zhang, and Yu 2022; Zhang, Jin, and Yu 2022</w:t>
      </w:r>
      <w:r w:rsidR="00E82581" w:rsidRPr="00727486">
        <w:t>)</w:t>
      </w:r>
      <w:r w:rsidR="00684332" w:rsidRPr="00727486">
        <w:fldChar w:fldCharType="end"/>
      </w:r>
      <w:bookmarkEnd w:id="16"/>
      <w:r w:rsidR="00B3266B" w:rsidRPr="00727486">
        <w:t>.</w:t>
      </w:r>
      <w:r w:rsidR="00DD030C" w:rsidRPr="00727486">
        <w:t xml:space="preserve"> </w:t>
      </w:r>
      <w:bookmarkStart w:id="20" w:name="OLE_LINK42"/>
      <w:bookmarkStart w:id="21" w:name="OLE_LINK35"/>
      <w:r w:rsidR="002670D8" w:rsidRPr="00727486">
        <w:t xml:space="preserve"> </w:t>
      </w:r>
    </w:p>
    <w:p w14:paraId="55C2F453" w14:textId="0A4BE59F" w:rsidR="000B3DBD" w:rsidRPr="00727486" w:rsidRDefault="000B3DBD" w:rsidP="000B3DBD">
      <w:pPr>
        <w:ind w:firstLine="0"/>
        <w:rPr>
          <w:color w:val="000000" w:themeColor="text1"/>
        </w:rPr>
      </w:pPr>
      <w:r>
        <w:rPr>
          <w:rFonts w:hint="eastAsia"/>
          <w:color w:val="000000" w:themeColor="text1"/>
        </w:rPr>
        <w:t>[</w:t>
      </w:r>
      <w:r>
        <w:rPr>
          <w:rFonts w:hint="eastAsia"/>
          <w:color w:val="000000" w:themeColor="text1"/>
        </w:rPr>
        <w:t>梳理</w:t>
      </w:r>
      <w:r w:rsidR="00E94225">
        <w:rPr>
          <w:rFonts w:hint="eastAsia"/>
          <w:color w:val="000000" w:themeColor="text1"/>
        </w:rPr>
        <w:t>先前研究发现的</w:t>
      </w:r>
      <w:r>
        <w:rPr>
          <w:rFonts w:hint="eastAsia"/>
          <w:color w:val="000000" w:themeColor="text1"/>
        </w:rPr>
        <w:t>抑郁测量问题</w:t>
      </w:r>
      <w:r>
        <w:rPr>
          <w:rFonts w:hint="eastAsia"/>
          <w:color w:val="000000" w:themeColor="text1"/>
        </w:rPr>
        <w:t>]</w:t>
      </w:r>
    </w:p>
    <w:p w14:paraId="00E352D7" w14:textId="4C0A4A33" w:rsidR="00555FDE" w:rsidRDefault="00FD7C1D" w:rsidP="001A0036">
      <w:bookmarkStart w:id="22" w:name="OLE_LINK46"/>
      <w:bookmarkStart w:id="23" w:name="OLE_LINK26"/>
      <w:bookmarkStart w:id="24" w:name="OLE_LINK11"/>
      <w:r>
        <w:t xml:space="preserve">However, </w:t>
      </w:r>
      <w:r w:rsidR="003027BE">
        <w:t>measuring</w:t>
      </w:r>
      <w:r w:rsidR="00DE1707" w:rsidRPr="00727486">
        <w:t xml:space="preserve"> depression </w:t>
      </w:r>
      <w:r>
        <w:t xml:space="preserve">still lacks clarity, which </w:t>
      </w:r>
      <w:r w:rsidR="00DE1707" w:rsidRPr="00727486">
        <w:t xml:space="preserve">hinders </w:t>
      </w:r>
      <w:r w:rsidR="003027BE">
        <w:t>the</w:t>
      </w:r>
      <w:r w:rsidR="00DE1707" w:rsidRPr="00727486">
        <w:t xml:space="preserve"> diagnosis and </w:t>
      </w:r>
      <w:r w:rsidR="003027BE" w:rsidRPr="00727486">
        <w:t>treatment</w:t>
      </w:r>
      <w:r w:rsidR="003027BE">
        <w:t xml:space="preserve"> of this mental </w:t>
      </w:r>
      <w:r w:rsidR="00DF4A8A">
        <w:t>disorder</w:t>
      </w:r>
      <w:r w:rsidR="003027BE">
        <w:t xml:space="preserve"> </w:t>
      </w:r>
      <w:r w:rsidR="00BB2F4A" w:rsidRPr="00727486">
        <w:fldChar w:fldCharType="begin"/>
      </w:r>
      <w:r w:rsidR="00B9680E">
        <w:instrText xml:space="preserve"> ADDIN ZOTERO_ITEM CSL_CITATION {"citationID":"MwTYgD0Q","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BB2F4A" w:rsidRPr="00727486">
        <w:fldChar w:fldCharType="separate"/>
      </w:r>
      <w:r w:rsidR="00B9680E" w:rsidRPr="00B9680E">
        <w:t>(</w:t>
      </w:r>
      <w:r w:rsidR="00B9680E" w:rsidRPr="008767E0">
        <w:rPr>
          <w:rStyle w:val="zoteroCitation"/>
        </w:rPr>
        <w:t>Fried et al., 2022</w:t>
      </w:r>
      <w:r w:rsidR="00B9680E" w:rsidRPr="00B9680E">
        <w:t>)</w:t>
      </w:r>
      <w:r w:rsidR="00BB2F4A" w:rsidRPr="00727486">
        <w:fldChar w:fldCharType="end"/>
      </w:r>
      <w:r w:rsidR="00BB2F4A" w:rsidRPr="00727486">
        <w:t xml:space="preserve">. </w:t>
      </w:r>
      <w:bookmarkStart w:id="25" w:name="OLE_LINK10"/>
      <w:bookmarkStart w:id="26" w:name="OLE_LINK47"/>
      <w:bookmarkStart w:id="27" w:name="OLE_LINK56"/>
      <w:bookmarkStart w:id="28" w:name="OLE_LINK43"/>
      <w:bookmarkStart w:id="29" w:name="OLE_LINK36"/>
      <w:bookmarkEnd w:id="20"/>
      <w:bookmarkEnd w:id="21"/>
      <w:bookmarkEnd w:id="22"/>
      <w:r w:rsidR="00523794" w:rsidRPr="00727486">
        <w:fldChar w:fldCharType="begin"/>
      </w:r>
      <w:r w:rsidR="00DA1F25">
        <w:instrText xml:space="preserve"> ADDIN ZOTERO_ITEM CSL_CITATION {"citationID":"8gjFH1BO","properties":{"formattedCitation":"(Fried 2017)","plainCitation":"(Fried 2017)","dontUpdate":true,"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w:instrText>
      </w:r>
      <w:r w:rsidR="00DA1F25">
        <w:rPr>
          <w:rFonts w:hint="eastAsia"/>
        </w:rPr>
        <w:instrText>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le-sho</w:instrText>
      </w:r>
      <w:r w:rsidR="00DA1F25">
        <w:instrText xml:space="preserve">rt":"The 52 symptoms of major depression","volume":"208","author":[{"family":"Fried","given":"Eiko I."}],"issued":{"date-parts":[["2017",1]]}}}],"schema":"https://github.com/citation-style-language/schema/raw/master/csl-citation.json"} </w:instrText>
      </w:r>
      <w:r w:rsidR="00523794" w:rsidRPr="00727486">
        <w:fldChar w:fldCharType="separate"/>
      </w:r>
      <w:r w:rsidR="00523794" w:rsidRPr="00727486">
        <w:t xml:space="preserve">Fried </w:t>
      </w:r>
      <w:r w:rsidR="00E8428A" w:rsidRPr="00727486">
        <w:t>(</w:t>
      </w:r>
      <w:r w:rsidR="00523794" w:rsidRPr="008767E0">
        <w:rPr>
          <w:rStyle w:val="innerzoteroCitation"/>
        </w:rPr>
        <w:t>2017</w:t>
      </w:r>
      <w:r w:rsidR="00523794" w:rsidRPr="00727486">
        <w:t>)</w:t>
      </w:r>
      <w:r w:rsidR="00523794" w:rsidRPr="00727486">
        <w:fldChar w:fldCharType="end"/>
      </w:r>
      <w:r w:rsidR="00E8428A" w:rsidRPr="00727486">
        <w:t xml:space="preserve"> </w:t>
      </w:r>
      <w:r w:rsidR="003027BE">
        <w:t>analyzed the</w:t>
      </w:r>
      <w:r w:rsidR="00E8428A" w:rsidRPr="00727486">
        <w:t xml:space="preserve"> content of seven widely used depression scales, reveal</w:t>
      </w:r>
      <w:r w:rsidR="003027BE">
        <w:t xml:space="preserve">ed a </w:t>
      </w:r>
      <w:r w:rsidR="00E8428A" w:rsidRPr="00727486">
        <w:t xml:space="preserve">low overlap </w:t>
      </w:r>
      <w:r w:rsidR="003027BE">
        <w:t xml:space="preserve">between scale </w:t>
      </w:r>
      <w:r w:rsidR="00E8428A" w:rsidRPr="00727486">
        <w:t>in the symptoms</w:t>
      </w:r>
      <w:r w:rsidR="007E5901">
        <w:t>, suggesting that different measurements of depression are measuring different things</w:t>
      </w:r>
      <w:r w:rsidR="00DE1707" w:rsidRPr="00727486">
        <w:t xml:space="preserve">. </w:t>
      </w:r>
      <w:r w:rsidR="00E8428A" w:rsidRPr="00727486">
        <w:t xml:space="preserve">In a separate study, </w:t>
      </w:r>
      <w:bookmarkStart w:id="30" w:name="OLE_LINK29"/>
      <w:bookmarkEnd w:id="25"/>
      <w:r w:rsidR="001E1E97">
        <w:fldChar w:fldCharType="begin"/>
      </w:r>
      <w:r w:rsidR="001E1E97">
        <w:instrText xml:space="preserve"> ADDIN ZOTERO_ITEM CSL_CITATION {"citationID":"SAFDPccu","properties":{"custom":"Fried et al. (2015)","formattedCitation":"Fried et al. (2015)","plainCitation":"Fried et al. (2015)","noteIndex":0},"citationItems":[{"id":749,"uris":["http://zotero.org/users/local/eoP0LvSC/items/MPM3B5JA"],"itemData":{"id":749,"type":"article-journal","abstract":"Background: The DSM-5 encompasses a wide range of symptoms for Major Depressive Disorder (MDD). Symptoms are commonly added up to sum-scores, and thresholds differentiate between healthy and depressed individuals. The underlying assumption is that all patients diagnosed with MDD have a similar condition, and that sum-scores accurately reﬂect the severity of this condition. To test this assumption, we examined the number of DSM-5 depression symptom patterns in the “Sequenced Treatment Alternatives to Relieve Depression” (STARnD) study.\nMethods: We investigated the number of unique symptom proﬁles reported by 3703 depressed outpatients at the beginning of the ﬁrst treatment stage of STARnD.\nResults: Overall, we identiﬁed 1030 unique symptom proﬁles. Of these proﬁles, 864 proﬁles (83.9%) were endorsed by ﬁve or fewer subjects, and 501 proﬁles (48.6%) were endorsed by only one individual. The most common symptom proﬁle exhibited a frequency of only 1.8%. Controlling for overall depression severity did not reduce the amount of observed heterogeneity. Limitations: Symptoms were dichotomized to construct symptom proﬁles. Many subjects enrolled in STARnD reported medical conditions for which prescribed medications may have affected symptom presentation.\nConclusions: The substantial symptom variation among individuals who all qualify for one diagnosis calls into question the status of MDD as a speciﬁc consistent syndrome and offers a potential explanation for the difﬁculty in documenting treatment efﬁcacy. We suggest that the analysis of individual symptoms, their patterns, and their causal associations will provide insights that could not be discovered in studies relying on only sum-scores.","container-title":"Journal of Affective Disorders","DOI":"10.1016/j.jad.2014.10.010","ISSN":"01650327","journalAbbreviation":"Journal of Affective Disorders","language":"en","page":"96-102","source":"DOI.org (Crossref)","title":"Depression is not a consistent syndrome: An investigation of unique symptom patterns in the STAR*D study","title-short":"Depression is not a consistent syndrome","volume":"172","author":[{"family":"Fried","given":"Eiko I."},{"family":"Nesse","given":"Randolph M."}],"issued":{"date-parts":[["2015",2]]}}}],"schema":"https://github.com/citation-style-language/schema/raw/master/csl-citation.json"} </w:instrText>
      </w:r>
      <w:r w:rsidR="001E1E97">
        <w:fldChar w:fldCharType="separate"/>
      </w:r>
      <w:r w:rsidR="00B9680E" w:rsidRPr="00B9680E">
        <w:t>Fried et al. (</w:t>
      </w:r>
      <w:r w:rsidR="00B9680E" w:rsidRPr="008767E0">
        <w:rPr>
          <w:rStyle w:val="innerzoteroCitation"/>
        </w:rPr>
        <w:t>2015</w:t>
      </w:r>
      <w:r w:rsidR="00B9680E" w:rsidRPr="00B9680E">
        <w:t>)</w:t>
      </w:r>
      <w:r w:rsidR="001E1E97">
        <w:fldChar w:fldCharType="end"/>
      </w:r>
      <w:r w:rsidR="001E1E97">
        <w:rPr>
          <w:rFonts w:hint="eastAsia"/>
        </w:rPr>
        <w:t xml:space="preserve"> </w:t>
      </w:r>
      <w:r w:rsidR="00E56092" w:rsidRPr="00727486">
        <w:t>investigated the number of unique symptom profiles reported by 3703 depressed outpatients</w:t>
      </w:r>
      <w:r w:rsidR="00046957">
        <w:t xml:space="preserve"> and found that nearly half of the symptom were endorsed by only one individual, </w:t>
      </w:r>
      <w:r w:rsidR="00E8428A" w:rsidRPr="00727486">
        <w:t>further highlighting the variability in diagnostic criteria</w:t>
      </w:r>
      <w:r w:rsidR="00046957">
        <w:t xml:space="preserve"> in </w:t>
      </w:r>
      <w:r w:rsidR="003D2855">
        <w:t>clinicals</w:t>
      </w:r>
      <w:r w:rsidR="00046957">
        <w:t xml:space="preserve"> settings</w:t>
      </w:r>
      <w:r w:rsidR="005512E5" w:rsidRPr="00727486">
        <w:t>.</w:t>
      </w:r>
      <w:r w:rsidR="004B4BB8" w:rsidRPr="00727486">
        <w:t xml:space="preserve"> </w:t>
      </w:r>
      <w:r w:rsidR="00E93EDE">
        <w:t xml:space="preserve">Similarly, </w:t>
      </w:r>
      <w:r w:rsidR="001E1E97">
        <w:fldChar w:fldCharType="begin"/>
      </w:r>
      <w:r w:rsidR="001E1E97">
        <w:instrText xml:space="preserve"> ADDIN ZOTERO_ITEM CSL_CITATION {"citationID":"9NPSErjV","properties":{"custom":"Veal et al. (2024)","formattedCitation":"Veal et al. (2024)","plainCitation":"Veal et al. (2024)","noteIndex":0},"citationItems":[{"id":711,"uris":["http://zotero.org/users/local/eoP0LvSC/items/PRD3GBEC"],"itemData":{"id":711,"type":"article-journal","container-title":"The Lancet Psychiatry","DOI":"10.1016/S2215-0366(23)00438-8","ISSN":"22150366","issue":"4","journalAbbreviation":"The Lancet Psychiatry","language":"en","page":"285-294","source":"DOI.org (Crossref)","title":"Heterogeneity of outcome measures in depression trials and the relevance of the content of outcome measures to patients: a systematic review","title-short":"Heterogeneity of outcome measures in depression trials and the relevance of the content of outcome measures to patients","volume":"11","author":[{"family":"Veal","given":"Christopher"},{"family":"Tomlinson","given":"Anneka"},{"family":"Cipriani","given":"Andrea"},{"family":"Bulteau","given":"Samuel"},{"family":"Henry","given":"Chantal"},{"family":"Müh","given":"Chlöé"},{"family":"Touboul","given":"Suzanne"},{"family":"De Waal","given":"Nikki"},{"family":"Levy-Soussan","given":"Hana"},{"family":"Furukawa","given":"Toshi A"},{"family":"Fried","given":"Eiko I"},{"family":"Tran","given":"Viet-Thi"},{"family":"Chevance","given":"Astrid"}],"issued":{"date-parts":[["2024",4]]}}}],"schema":"https://github.com/citation-style-language/schema/raw/master/csl-citation.json"} </w:instrText>
      </w:r>
      <w:r w:rsidR="001E1E97">
        <w:fldChar w:fldCharType="separate"/>
      </w:r>
      <w:r w:rsidR="00B9680E" w:rsidRPr="00B9680E">
        <w:t>Veal et al. (</w:t>
      </w:r>
      <w:r w:rsidR="00B9680E" w:rsidRPr="008767E0">
        <w:rPr>
          <w:rStyle w:val="innerzoteroCitation"/>
        </w:rPr>
        <w:t>2024</w:t>
      </w:r>
      <w:r w:rsidR="00B9680E" w:rsidRPr="00B9680E">
        <w:t>)</w:t>
      </w:r>
      <w:r w:rsidR="001E1E97">
        <w:fldChar w:fldCharType="end"/>
      </w:r>
      <w:r w:rsidR="001E1E97">
        <w:rPr>
          <w:rFonts w:hint="eastAsia"/>
        </w:rPr>
        <w:t xml:space="preserve"> </w:t>
      </w:r>
      <w:r>
        <w:t xml:space="preserve">identified 3888 different measures of outcomes </w:t>
      </w:r>
      <w:r w:rsidR="00E93EDE">
        <w:t xml:space="preserve">among 450 randomized controlled trials (RCTs) of unipolar and bipolar depression. All these </w:t>
      </w:r>
      <w:r w:rsidR="00132CB3">
        <w:t>findings</w:t>
      </w:r>
      <w:r w:rsidR="00E93EDE">
        <w:t xml:space="preserve"> suggest it’s urgent to address the issue of measuring depression. </w:t>
      </w:r>
      <w:bookmarkEnd w:id="23"/>
    </w:p>
    <w:bookmarkEnd w:id="5"/>
    <w:bookmarkEnd w:id="26"/>
    <w:p w14:paraId="19C08952" w14:textId="77777777" w:rsidR="00555FDE" w:rsidRDefault="00555FDE" w:rsidP="00555FDE">
      <w:pPr>
        <w:ind w:firstLine="420"/>
        <w:rPr>
          <w:color w:val="000000" w:themeColor="text1"/>
        </w:rPr>
      </w:pPr>
    </w:p>
    <w:p w14:paraId="3CD7027D" w14:textId="529FCF2B" w:rsidR="00555FDE" w:rsidRDefault="00555FDE" w:rsidP="00555FDE">
      <w:pPr>
        <w:ind w:firstLine="0"/>
        <w:rPr>
          <w:color w:val="000000" w:themeColor="text1"/>
        </w:rPr>
      </w:pPr>
      <w:r w:rsidRPr="00555FDE">
        <w:rPr>
          <w:rFonts w:hint="eastAsia"/>
          <w:color w:val="000000" w:themeColor="text1"/>
          <w:highlight w:val="yellow"/>
        </w:rPr>
        <w:t>[</w:t>
      </w:r>
      <w:r w:rsidRPr="00555FDE">
        <w:rPr>
          <w:rFonts w:hint="eastAsia"/>
          <w:color w:val="000000" w:themeColor="text1"/>
          <w:highlight w:val="yellow"/>
        </w:rPr>
        <w:t>抑郁测量问题的严重性，</w:t>
      </w:r>
      <w:r w:rsidR="00D4368F">
        <w:rPr>
          <w:rFonts w:hint="eastAsia"/>
          <w:color w:val="000000" w:themeColor="text1"/>
          <w:highlight w:val="yellow"/>
        </w:rPr>
        <w:t>临床，可重复性和普遍性的挑战，</w:t>
      </w:r>
      <w:r>
        <w:rPr>
          <w:rFonts w:hint="eastAsia"/>
          <w:color w:val="000000" w:themeColor="text1"/>
          <w:highlight w:val="yellow"/>
        </w:rPr>
        <w:t>影响政策</w:t>
      </w:r>
      <w:r w:rsidRPr="00555FDE">
        <w:rPr>
          <w:rFonts w:hint="eastAsia"/>
          <w:color w:val="000000" w:themeColor="text1"/>
          <w:highlight w:val="yellow"/>
        </w:rPr>
        <w:t>等</w:t>
      </w:r>
      <w:r w:rsidRPr="00555FDE">
        <w:rPr>
          <w:rFonts w:hint="eastAsia"/>
          <w:color w:val="000000" w:themeColor="text1"/>
          <w:highlight w:val="yellow"/>
        </w:rPr>
        <w:t>]</w:t>
      </w:r>
    </w:p>
    <w:p w14:paraId="73CA7D5C" w14:textId="67F0386D" w:rsidR="006C2BE7" w:rsidRDefault="00555FDE" w:rsidP="006C2BE7">
      <w:pPr>
        <w:ind w:firstLineChars="200" w:firstLine="480"/>
        <w:rPr>
          <w:color w:val="000000" w:themeColor="text1"/>
        </w:rPr>
      </w:pPr>
      <w:bookmarkStart w:id="31" w:name="OLE_LINK66"/>
      <w:r>
        <w:rPr>
          <w:color w:val="000000" w:themeColor="text1"/>
        </w:rPr>
        <w:lastRenderedPageBreak/>
        <w:t>The</w:t>
      </w:r>
      <w:r w:rsidRPr="00727486">
        <w:rPr>
          <w:color w:val="000000" w:themeColor="text1"/>
        </w:rPr>
        <w:t xml:space="preserve"> </w:t>
      </w:r>
      <w:r>
        <w:rPr>
          <w:color w:val="000000" w:themeColor="text1"/>
        </w:rPr>
        <w:t xml:space="preserve">importance of </w:t>
      </w:r>
      <w:r w:rsidRPr="00727486">
        <w:rPr>
          <w:color w:val="000000" w:themeColor="text1"/>
        </w:rPr>
        <w:t>how depression is measured</w:t>
      </w:r>
      <w:r>
        <w:rPr>
          <w:color w:val="000000" w:themeColor="text1"/>
        </w:rPr>
        <w:t xml:space="preserve"> is self-evident</w:t>
      </w:r>
      <w:r w:rsidRPr="00727486">
        <w:rPr>
          <w:color w:val="000000" w:themeColor="text1"/>
        </w:rPr>
        <w:t>.</w:t>
      </w:r>
      <w:r>
        <w:rPr>
          <w:color w:val="000000" w:themeColor="text1"/>
        </w:rPr>
        <w:t xml:space="preserve"> The tools used for measuring depression not only reflect how we conceptualize and </w:t>
      </w:r>
      <w:proofErr w:type="spellStart"/>
      <w:r>
        <w:rPr>
          <w:color w:val="000000" w:themeColor="text1"/>
        </w:rPr>
        <w:t>opereationalize</w:t>
      </w:r>
      <w:proofErr w:type="spellEnd"/>
      <w:r>
        <w:rPr>
          <w:color w:val="000000" w:themeColor="text1"/>
        </w:rPr>
        <w:t xml:space="preserve"> depression but also how we form public policy or treatment strategies.</w:t>
      </w:r>
      <w:bookmarkEnd w:id="31"/>
      <w:r w:rsidR="006C2BE7" w:rsidRPr="006C2BE7">
        <w:t xml:space="preserve"> </w:t>
      </w:r>
      <w:r w:rsidR="006C2BE7" w:rsidRPr="006C2BE7">
        <w:rPr>
          <w:color w:val="000000" w:themeColor="text1"/>
        </w:rPr>
        <w:t>These disparities complicate efforts to create unified guidelines for diagnosis and treatment. Moreover, they challenge our ability to compare data across different studies or populations, ultimately affecting the reliability of depression-related research and the efficacy of interventions designed to address this pervasive mental health issue.</w:t>
      </w:r>
    </w:p>
    <w:p w14:paraId="1ABA3E26" w14:textId="32D0B44E" w:rsidR="000B3DBD" w:rsidRDefault="000B3DBD" w:rsidP="000B3DBD">
      <w:pPr>
        <w:ind w:firstLine="0"/>
        <w:rPr>
          <w:color w:val="000000" w:themeColor="text1"/>
        </w:rPr>
      </w:pPr>
      <w:bookmarkStart w:id="32" w:name="OLE_LINK61"/>
      <w:bookmarkStart w:id="33" w:name="OLE_LINK60"/>
      <w:bookmarkStart w:id="34" w:name="OLE_LINK62"/>
      <w:bookmarkEnd w:id="24"/>
      <w:r>
        <w:rPr>
          <w:rFonts w:hint="eastAsia"/>
          <w:color w:val="000000" w:themeColor="text1"/>
        </w:rPr>
        <w:t>[</w:t>
      </w:r>
      <w:r w:rsidR="00E94225">
        <w:rPr>
          <w:rFonts w:hint="eastAsia"/>
          <w:color w:val="000000" w:themeColor="text1"/>
        </w:rPr>
        <w:t>尚未解决的三个问题</w:t>
      </w:r>
      <w:r>
        <w:rPr>
          <w:rFonts w:hint="eastAsia"/>
          <w:color w:val="000000" w:themeColor="text1"/>
        </w:rPr>
        <w:t>]</w:t>
      </w:r>
    </w:p>
    <w:p w14:paraId="21A68D37" w14:textId="6B06A2EE" w:rsidR="008C1459" w:rsidRDefault="00FD7C1D" w:rsidP="001A0036">
      <w:bookmarkStart w:id="35" w:name="OLE_LINK68"/>
      <w:bookmarkStart w:id="36" w:name="OLE_LINK13"/>
      <w:bookmarkStart w:id="37" w:name="OLE_LINK65"/>
      <w:r>
        <w:t xml:space="preserve">Although recent studies reveal the issue in </w:t>
      </w:r>
      <w:r w:rsidR="00E93EDE">
        <w:t>measuring depression</w:t>
      </w:r>
      <w:r>
        <w:t xml:space="preserve">, </w:t>
      </w:r>
      <w:r w:rsidR="002B2F8D">
        <w:rPr>
          <w:rFonts w:hint="eastAsia"/>
        </w:rPr>
        <w:t>three</w:t>
      </w:r>
      <w:r w:rsidR="002B2F8D">
        <w:t xml:space="preserve"> </w:t>
      </w:r>
      <w:r>
        <w:t xml:space="preserve">issues were left unaddressed. </w:t>
      </w:r>
      <w:bookmarkEnd w:id="35"/>
      <w:r>
        <w:t>First, whether the</w:t>
      </w:r>
      <w:r w:rsidR="00E93EDE">
        <w:t xml:space="preserve"> measurement of depression</w:t>
      </w:r>
      <w:r w:rsidR="004B4BB8" w:rsidRPr="00727486">
        <w:t xml:space="preserve"> </w:t>
      </w:r>
      <w:r w:rsidR="00751F1E" w:rsidRPr="00727486">
        <w:rPr>
          <w:rFonts w:hint="eastAsia"/>
        </w:rPr>
        <w:t>among</w:t>
      </w:r>
      <w:r w:rsidR="00751F1E" w:rsidRPr="00727486">
        <w:t xml:space="preserve"> </w:t>
      </w:r>
      <w:r w:rsidR="004B4BB8" w:rsidRPr="00727486">
        <w:t xml:space="preserve">children and </w:t>
      </w:r>
      <w:r w:rsidR="00751F1E" w:rsidRPr="00727486">
        <w:t>adolescent</w:t>
      </w:r>
      <w:r>
        <w:t xml:space="preserve"> also share the </w:t>
      </w:r>
      <w:proofErr w:type="spellStart"/>
      <w:r>
        <w:t>aformentioned</w:t>
      </w:r>
      <w:proofErr w:type="spellEnd"/>
      <w:r>
        <w:t xml:space="preserve"> problem is unknown.</w:t>
      </w:r>
      <w:r w:rsidR="00E93EDE">
        <w:t xml:space="preserve"> </w:t>
      </w:r>
      <w:commentRangeStart w:id="38"/>
      <w:commentRangeStart w:id="39"/>
      <w:r>
        <w:t>S</w:t>
      </w:r>
      <w:r w:rsidR="00302284" w:rsidRPr="001E1E97">
        <w:t>tudies show</w:t>
      </w:r>
      <w:r>
        <w:t>ed</w:t>
      </w:r>
      <w:r w:rsidR="00302284" w:rsidRPr="001E1E97">
        <w:t xml:space="preserve"> that </w:t>
      </w:r>
      <w:bookmarkStart w:id="40" w:name="OLE_LINK27"/>
      <w:r w:rsidR="00302284" w:rsidRPr="001E1E97">
        <w:t xml:space="preserve">depression in </w:t>
      </w:r>
      <w:r w:rsidR="002A4204" w:rsidRPr="001E1E97">
        <w:t>children</w:t>
      </w:r>
      <w:r w:rsidR="00302284" w:rsidRPr="001E1E97">
        <w:t xml:space="preserve"> and adolescents are different from </w:t>
      </w:r>
      <w:r w:rsidR="007E5901">
        <w:t xml:space="preserve">that of </w:t>
      </w:r>
      <w:r w:rsidR="00302284" w:rsidRPr="001E1E97">
        <w:t>adults</w:t>
      </w:r>
      <w:bookmarkEnd w:id="32"/>
      <w:bookmarkEnd w:id="33"/>
      <w:bookmarkEnd w:id="40"/>
      <w:r>
        <w:t xml:space="preserve"> in multiple ways </w:t>
      </w:r>
      <w:r w:rsidR="001E1E97">
        <w:rPr>
          <w:highlight w:val="yellow"/>
        </w:rPr>
        <w:fldChar w:fldCharType="begin"/>
      </w:r>
      <w:r w:rsidR="00B9680E">
        <w:rPr>
          <w:highlight w:val="yellow"/>
        </w:rPr>
        <w:instrText xml:space="preserve"> ADDIN ZOTERO_ITEM CSL_CITATION {"citationID":"d8G7k3Oa","properties":{"formattedCitation":"(Ku\\uc0\\u322{}ak-Bejda et al., 2022)","plainCitation":"(Kułak-Bejda et al., 2022)","noteIndex":0},"citationItems":[{"id":751,"uris":["http://zotero.org/users/local/eoP0LvSC/items/TVJCTHVB"],"itemData":{"id":751,"type":"article-journal","abstract":"Depression in childhood and adolescence is still less well known than depression in adults. The term \"childhood and adolescent depression\" for depression in childhood and adolescence was not used until 1966 and was studied in these age groups mainly by psychoanalysts, psychiatrists and developmental psychologists. Unfortunately, the results of their research are not homogeneous, but they show that it increases with age. Juvenile depression is a separate symptom that includes mood disorders, behavioral disorders, anxiety and self-destructive behavior. It differs from adult depression in terms of its course, and it lasts shorter and has a duration a different psychopathological picture.  In the article, the available literature was reviewed and, based on the results obtained, the problem was developed in division into sections: epidemiology, etiopatogenesis, clinical grounds, socialmedia and depression.","container-title":"Progress in Health Sciences","DOI":"10.5604/01.3001.0016.1754","ISSN":"2083-1617","issue":"2","journalAbbreviation":"Prog Health Sci","language":"en","page":"109-117","source":"DOI.org (Crossref)","title":"Depression of Children and Adolescents","volume":"12","author":[{"family":"Kułak-Bejda","given":"Agnieszka"},{"family":"Bejda","given":"Grzegorz"},{"family":"Waszkiewicz","given":"Napoleon"}],"issued":{"date-parts":[["2022",12,30]]}}}],"schema":"https://github.com/citation-style-language/schema/raw/master/csl-citation.json"} </w:instrText>
      </w:r>
      <w:r w:rsidR="001E1E97">
        <w:rPr>
          <w:highlight w:val="yellow"/>
        </w:rPr>
        <w:fldChar w:fldCharType="separate"/>
      </w:r>
      <w:r w:rsidR="00B9680E" w:rsidRPr="00B9680E">
        <w:rPr>
          <w:kern w:val="0"/>
          <w:szCs w:val="24"/>
        </w:rPr>
        <w:t>(</w:t>
      </w:r>
      <w:r w:rsidR="00B9680E" w:rsidRPr="008767E0">
        <w:rPr>
          <w:rStyle w:val="zoteroCitation"/>
        </w:rPr>
        <w:t>Kułak-Bejda et al., 2022</w:t>
      </w:r>
      <w:r w:rsidR="00B9680E" w:rsidRPr="00B9680E">
        <w:rPr>
          <w:kern w:val="0"/>
          <w:szCs w:val="24"/>
        </w:rPr>
        <w:t>)</w:t>
      </w:r>
      <w:r w:rsidR="001E1E97">
        <w:rPr>
          <w:highlight w:val="yellow"/>
        </w:rPr>
        <w:fldChar w:fldCharType="end"/>
      </w:r>
      <w:r w:rsidR="00302284">
        <w:t>.</w:t>
      </w:r>
      <w:r w:rsidR="008B5DA9">
        <w:rPr>
          <w:rFonts w:hint="eastAsia"/>
        </w:rPr>
        <w:t xml:space="preserve"> </w:t>
      </w:r>
      <w:r w:rsidR="008C1459" w:rsidRPr="008C1459">
        <w:rPr>
          <w:color w:val="FF0000"/>
        </w:rPr>
        <w:t>Juvenile depression is characterized by a distinct set of symptoms, including mood disorders, behavioral disorders, anxiety, and self-destructive behavior. It differs from adult depression in its course, having a shorter duration and presenting a different psychopathological profile</w:t>
      </w:r>
      <w:r>
        <w:rPr>
          <w:color w:val="FF0000"/>
        </w:rPr>
        <w:t xml:space="preserve">; </w:t>
      </w:r>
      <w:r w:rsidR="00FC6418" w:rsidRPr="00FC6418">
        <w:rPr>
          <w:color w:val="FF0000"/>
        </w:rPr>
        <w:t>Children, adolescents, and adults differ in their treatment approaches; medication is commonly used to treat depression in adults but is rarely used for treating children and adolescents</w:t>
      </w:r>
      <w:r w:rsidR="00FC6418">
        <w:rPr>
          <w:color w:val="FF0000"/>
        </w:rPr>
        <w:fldChar w:fldCharType="begin"/>
      </w:r>
      <w:r w:rsidR="00FC6418">
        <w:rPr>
          <w:color w:val="FF0000"/>
        </w:rPr>
        <w:instrText xml:space="preserve"> ADDIN ZOTERO_ITEM CSL_CITATION {"citationID":"DdCiksXA","properties":{"formattedCitation":"(American Psychological Association, 2023)","plainCitation":"(American Psychological Association, 2023)","noteIndex":0},"citationItems":[{"id":849,"uris":["http://zotero.org/users/local/eoP0LvSC/items/IVYP2ZTA"],"itemData":{"id":849,"type":"webpage","title":"Clinical Practice Guideline for the Treatment of Depression in Children and Adolescents","URL":"https://www.apa.org/depression-guideline/children-and-adolescents","author":[{"family":"American Psychological Association","given":""}],"issued":{"date-parts":[["2023",1]]}}}],"schema":"https://github.com/citation-style-language/schema/raw/master/csl-citation.json"} </w:instrText>
      </w:r>
      <w:r w:rsidR="00FC6418">
        <w:rPr>
          <w:color w:val="FF0000"/>
        </w:rPr>
        <w:fldChar w:fldCharType="separate"/>
      </w:r>
      <w:r w:rsidR="00FC6418" w:rsidRPr="00FC6418">
        <w:t>(American Psychological Association, 2023)</w:t>
      </w:r>
      <w:r w:rsidR="00FC6418">
        <w:rPr>
          <w:color w:val="FF0000"/>
        </w:rPr>
        <w:fldChar w:fldCharType="end"/>
      </w:r>
      <w:r w:rsidR="00FC6418" w:rsidRPr="00FC6418">
        <w:rPr>
          <w:color w:val="FF0000"/>
        </w:rPr>
        <w:t>.</w:t>
      </w:r>
    </w:p>
    <w:bookmarkEnd w:id="36"/>
    <w:p w14:paraId="12FC495F" w14:textId="0C177089" w:rsidR="00682F17" w:rsidRDefault="00FD7C1D" w:rsidP="001A0036">
      <w:pPr>
        <w:rPr>
          <w:color w:val="000000" w:themeColor="text1"/>
        </w:rPr>
      </w:pPr>
      <w:commentRangeStart w:id="41"/>
      <w:commentRangeStart w:id="42"/>
      <w:r w:rsidRPr="008413C6">
        <w:rPr>
          <w:highlight w:val="yellow"/>
        </w:rPr>
        <w:t>Second, the situation outside the Europe and US is unknown.</w:t>
      </w:r>
      <w:r w:rsidR="00302284" w:rsidRPr="008413C6">
        <w:rPr>
          <w:highlight w:val="yellow"/>
        </w:rPr>
        <w:t xml:space="preserve"> </w:t>
      </w:r>
      <w:bookmarkEnd w:id="34"/>
      <w:commentRangeEnd w:id="38"/>
      <w:r w:rsidR="00F817C4" w:rsidRPr="008413C6">
        <w:rPr>
          <w:rStyle w:val="a9"/>
          <w:highlight w:val="yellow"/>
        </w:rPr>
        <w:commentReference w:id="38"/>
      </w:r>
      <w:commentRangeEnd w:id="39"/>
      <w:r w:rsidR="00E84062" w:rsidRPr="008413C6">
        <w:rPr>
          <w:rStyle w:val="a9"/>
          <w:highlight w:val="yellow"/>
        </w:rPr>
        <w:commentReference w:id="39"/>
      </w:r>
      <w:commentRangeEnd w:id="41"/>
      <w:r w:rsidR="000F228F" w:rsidRPr="008413C6">
        <w:rPr>
          <w:rStyle w:val="a9"/>
          <w:highlight w:val="yellow"/>
        </w:rPr>
        <w:commentReference w:id="41"/>
      </w:r>
      <w:commentRangeEnd w:id="42"/>
      <w:r w:rsidR="009C62D2" w:rsidRPr="008413C6">
        <w:rPr>
          <w:rStyle w:val="a9"/>
          <w:highlight w:val="yellow"/>
        </w:rPr>
        <w:commentReference w:id="42"/>
      </w:r>
      <w:r w:rsidR="008413C6" w:rsidRPr="008413C6">
        <w:rPr>
          <w:highlight w:val="yellow"/>
        </w:rPr>
        <w:t>Previous psychological research has primarily focused on Western, educated, industrialized, rich, and democratic (WEIRD) countries</w:t>
      </w:r>
      <w:r w:rsidR="008413C6" w:rsidRPr="008413C6">
        <w:rPr>
          <w:rFonts w:hint="eastAsia"/>
          <w:highlight w:val="yellow"/>
        </w:rPr>
        <w:t xml:space="preserve"> </w:t>
      </w:r>
      <w:commentRangeStart w:id="43"/>
      <w:commentRangeStart w:id="44"/>
      <w:r w:rsidR="00F023B5" w:rsidRPr="008413C6">
        <w:rPr>
          <w:highlight w:val="yellow"/>
        </w:rPr>
        <w:fldChar w:fldCharType="begin"/>
      </w:r>
      <w:r w:rsidR="00F023B5" w:rsidRPr="008413C6">
        <w:rPr>
          <w:highlight w:val="yellow"/>
        </w:rPr>
        <w:instrText xml:space="preserve"> ADDIN ZOTERO_ITEM CSL_CITATION {"citationID":"nKOsOD84","properties":{"formattedCitation":"(Muthukrishna et al., 2020)","plainCitation":"(Muthukrishna et al., 2020)","noteIndex":0},"citationItems":[{"id":804,"uris":["http://zotero.org/users/local/eoP0LvSC/items/2G8D6YR6"],"itemData":{"id":804,"type":"article-journal","abstract":"In this article, we present a tool and a method for measuring the psychological and cultural distance between societies and creating a distance scale with any population as the point of comparison. Because psychological data are dominated by samples drawn from Western, educated, industrialized, rich, and democratic (WEIRD) nations, and overwhelmingly, the United States, we focused on distance from the United States. We also present distance from China, the country with the largest population and second largest economy, which is a common cultural comparison. We applied the fixation index (FST), a meaningful statistic in evolutionary theory, to the World Values Survey of cultural beliefs and behaviors. As the extreme WEIRDness of the literature begins to dissolve, our tool will become more useful for designing, planning, and justifying a wide range of comparative psychological projects. Our code and accompanying online application allow for comparisons between any two countries. Analyses of regional diversity reveal the relative homogeneity of the United States. Cultural distance predicts various psychological outcomes.","container-title":"Psychological Science","DOI":"10.1177/0956797620916782","ISSN":"0956-7976, 1467-9280","issue":"6","journalAbbreviation":"Psychol Sci","language":"en","page":"678-701","source":"DOI.org (Crossref)","title":"Beyond Western, Educated, Industrial, Rich, and Democratic (WEIRD) Psychology: Measuring and Mapping Scales of Cultural and Psychological Distance","title-short":"Beyond Western, Educated, Industrial, Rich, and Democratic (WEIRD) Psychology","volume":"31","author":[{"family":"Muthukrishna","given":"Michael"},{"family":"Bell","given":"Adrian V."},{"family":"Henrich","given":"Joseph"},{"family":"Curtin","given":"Cameron M."},{"family":"Gedranovich","given":"Alexander"},{"family":"McInerney","given":"Jason"},{"family":"Thue","given":"Braden"}],"issued":{"date-parts":[["2020",6]]}}}],"schema":"https://github.com/citation-style-language/schema/raw/master/csl-citation.json"} </w:instrText>
      </w:r>
      <w:r w:rsidR="00F023B5" w:rsidRPr="008413C6">
        <w:rPr>
          <w:highlight w:val="yellow"/>
        </w:rPr>
        <w:fldChar w:fldCharType="separate"/>
      </w:r>
      <w:r w:rsidR="00F023B5" w:rsidRPr="008413C6">
        <w:rPr>
          <w:highlight w:val="yellow"/>
        </w:rPr>
        <w:t>(Muthukrishna et al., 2020)</w:t>
      </w:r>
      <w:r w:rsidR="00F023B5" w:rsidRPr="008413C6">
        <w:rPr>
          <w:highlight w:val="yellow"/>
        </w:rPr>
        <w:fldChar w:fldCharType="end"/>
      </w:r>
      <w:r w:rsidR="008413C6" w:rsidRPr="008413C6">
        <w:rPr>
          <w:rFonts w:hint="eastAsia"/>
          <w:highlight w:val="yellow"/>
        </w:rPr>
        <w:t xml:space="preserve">, </w:t>
      </w:r>
      <w:r w:rsidR="008413C6" w:rsidRPr="008413C6">
        <w:rPr>
          <w:highlight w:val="yellow"/>
        </w:rPr>
        <w:t>The same applies to psychometrics, with few studies focusing on measurements in non-English-speaking countries. For example, in</w:t>
      </w:r>
      <w:r w:rsidR="008413C6" w:rsidRPr="008413C6">
        <w:rPr>
          <w:rFonts w:hint="eastAsia"/>
          <w:highlight w:val="yellow"/>
        </w:rPr>
        <w:t xml:space="preserve"> </w:t>
      </w:r>
      <w:r w:rsidR="008413C6" w:rsidRPr="008413C6">
        <w:rPr>
          <w:highlight w:val="yellow"/>
        </w:rPr>
        <w:fldChar w:fldCharType="begin"/>
      </w:r>
      <w:r w:rsidR="00FC6418">
        <w:rPr>
          <w:highlight w:val="yellow"/>
        </w:rPr>
        <w:instrText xml:space="preserve"> ADDIN ZOTERO_ITEM CSL_CITATION {"citationID":"kzCSP1P8","properties":{"formattedCitation":"(Fried 2017)","plainCitation":"(Fried 2017)","dontUpdate":true,"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w:instrText>
      </w:r>
      <w:r w:rsidR="00FC6418">
        <w:rPr>
          <w:rFonts w:hint="eastAsia"/>
          <w:highlight w:val="yellow"/>
        </w:rPr>
        <w:instrText>rd.","language":"en","note":"JCR</w:instrText>
      </w:r>
      <w:r w:rsidR="00FC6418">
        <w:rPr>
          <w:rFonts w:hint="eastAsia"/>
          <w:highlight w:val="yellow"/>
        </w:rPr>
        <w:instrText>分区</w:instrText>
      </w:r>
      <w:r w:rsidR="00FC6418">
        <w:rPr>
          <w:rFonts w:hint="eastAsia"/>
          <w:highlight w:val="yellow"/>
        </w:rPr>
        <w:instrText>: Q1\n</w:instrText>
      </w:r>
      <w:r w:rsidR="00FC6418">
        <w:rPr>
          <w:rFonts w:hint="eastAsia"/>
          <w:highlight w:val="yellow"/>
        </w:rPr>
        <w:instrText>中科院分区升级版</w:instrText>
      </w:r>
      <w:r w:rsidR="00FC6418">
        <w:rPr>
          <w:rFonts w:hint="eastAsia"/>
          <w:highlight w:val="yellow"/>
        </w:rPr>
        <w:instrText xml:space="preserve">: </w:instrText>
      </w:r>
      <w:r w:rsidR="00FC6418">
        <w:rPr>
          <w:rFonts w:hint="eastAsia"/>
          <w:highlight w:val="yellow"/>
        </w:rPr>
        <w:instrText>医学</w:instrText>
      </w:r>
      <w:r w:rsidR="00FC6418">
        <w:rPr>
          <w:rFonts w:hint="eastAsia"/>
          <w:highlight w:val="yellow"/>
        </w:rPr>
        <w:instrText>2</w:instrText>
      </w:r>
      <w:r w:rsidR="00FC6418">
        <w:rPr>
          <w:rFonts w:hint="eastAsia"/>
          <w:highlight w:val="yellow"/>
        </w:rPr>
        <w:instrText>区</w:instrText>
      </w:r>
      <w:r w:rsidR="00FC6418">
        <w:rPr>
          <w:rFonts w:hint="eastAsia"/>
          <w:highlight w:val="yellow"/>
        </w:rPr>
        <w:instrText>\n</w:instrText>
      </w:r>
      <w:r w:rsidR="00FC6418">
        <w:rPr>
          <w:rFonts w:hint="eastAsia"/>
          <w:highlight w:val="yellow"/>
        </w:rPr>
        <w:instrText>影响因子</w:instrText>
      </w:r>
      <w:r w:rsidR="00FC6418">
        <w:rPr>
          <w:rFonts w:hint="eastAsia"/>
          <w:highlight w:val="yellow"/>
        </w:rPr>
        <w:instrText>: 6.6\n5</w:instrText>
      </w:r>
      <w:r w:rsidR="00FC6418">
        <w:rPr>
          <w:rFonts w:hint="eastAsia"/>
          <w:highlight w:val="yellow"/>
        </w:rPr>
        <w:instrText>年影响因子</w:instrText>
      </w:r>
      <w:r w:rsidR="00FC6418">
        <w:rPr>
          <w:rFonts w:hint="eastAsia"/>
          <w:highlight w:val="yellow"/>
        </w:rPr>
        <w:instrText>: 6.3\n</w:instrText>
      </w:r>
      <w:r w:rsidR="00FC6418">
        <w:rPr>
          <w:rFonts w:hint="eastAsia"/>
          <w:highlight w:val="yellow"/>
        </w:rPr>
        <w:instrText>南农高质量</w:instrText>
      </w:r>
      <w:r w:rsidR="00FC6418">
        <w:rPr>
          <w:rFonts w:hint="eastAsia"/>
          <w:highlight w:val="yellow"/>
        </w:rPr>
        <w:instrText>: A","page":"191-197","source":"DOI.org (Crossref)","title":"The 52 symptoms of major depression: Lack of content overlap among seven common depression scales","title-sho</w:instrText>
      </w:r>
      <w:r w:rsidR="00FC6418">
        <w:rPr>
          <w:highlight w:val="yellow"/>
        </w:rPr>
        <w:instrText xml:space="preserve">rt":"The 52 symptoms of major depression","volume":"208","author":[{"family":"Fried","given":"Eiko I."}],"issued":{"date-parts":[["2017",1]]}}}],"schema":"https://github.com/citation-style-language/schema/raw/master/csl-citation.json"} </w:instrText>
      </w:r>
      <w:r w:rsidR="008413C6" w:rsidRPr="008413C6">
        <w:rPr>
          <w:highlight w:val="yellow"/>
        </w:rPr>
        <w:fldChar w:fldCharType="separate"/>
      </w:r>
      <w:r w:rsidR="008413C6" w:rsidRPr="008413C6">
        <w:rPr>
          <w:highlight w:val="yellow"/>
        </w:rPr>
        <w:t>Fried (</w:t>
      </w:r>
      <w:r w:rsidR="008413C6" w:rsidRPr="008413C6">
        <w:rPr>
          <w:rStyle w:val="innerzoteroCitation"/>
          <w:color w:val="auto"/>
          <w:highlight w:val="yellow"/>
        </w:rPr>
        <w:t>2017</w:t>
      </w:r>
      <w:r w:rsidR="008413C6" w:rsidRPr="008413C6">
        <w:rPr>
          <w:highlight w:val="yellow"/>
        </w:rPr>
        <w:t>)</w:t>
      </w:r>
      <w:r w:rsidR="008413C6" w:rsidRPr="008413C6">
        <w:rPr>
          <w:highlight w:val="yellow"/>
        </w:rPr>
        <w:fldChar w:fldCharType="end"/>
      </w:r>
      <w:r w:rsidR="008413C6" w:rsidRPr="008413C6">
        <w:rPr>
          <w:rFonts w:hint="eastAsia"/>
          <w:highlight w:val="yellow"/>
        </w:rPr>
        <w:t xml:space="preserve"> </w:t>
      </w:r>
      <w:r w:rsidR="008413C6" w:rsidRPr="008413C6">
        <w:rPr>
          <w:highlight w:val="yellow"/>
        </w:rPr>
        <w:t xml:space="preserve">study, none of the seven depression scales included were developed in non-Western countries. In psychological research, WEIRD </w:t>
      </w:r>
      <w:r w:rsidR="008413C6" w:rsidRPr="008413C6">
        <w:rPr>
          <w:highlight w:val="yellow"/>
        </w:rPr>
        <w:lastRenderedPageBreak/>
        <w:t>samples are among the least representative populations</w:t>
      </w:r>
      <w:r w:rsidR="008413C6" w:rsidRPr="008413C6">
        <w:rPr>
          <w:rFonts w:hint="eastAsia"/>
          <w:highlight w:val="yellow"/>
        </w:rPr>
        <w:t xml:space="preserve"> </w:t>
      </w:r>
      <w:r w:rsidR="008B5DA9" w:rsidRPr="008413C6">
        <w:rPr>
          <w:highlight w:val="yellow"/>
        </w:rPr>
        <w:fldChar w:fldCharType="begin"/>
      </w:r>
      <w:r w:rsidR="008B5DA9" w:rsidRPr="008413C6">
        <w:rPr>
          <w:highlight w:val="yellow"/>
        </w:rPr>
        <w:instrText xml:space="preserve"> ADDIN ZOTERO_ITEM CSL_CITATION {"citationID":"RhQfsor8","properties":{"formattedCitation":"(Henrich et al., 2010)","plainCitation":"(Henrich et al., 2010)","noteIndex":0},"citationItems":[{"id":829,"uris":["http://zotero.org/users/local/eoP0LvSC/items/2GMWDXA4"],"itemData":{"id":829,"type":"article-journal","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ﬁ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ﬁndings suggest that members of WEIRD societies, including young children, are among the least representative populations one could ﬁnd for generalizing about humans. Many of these ﬁ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container-title":"Behavioral and Brain Sciences","DOI":"10.1017/S0140525X0999152X","ISSN":"0140-525X, 1469-1825","issue":"2-3","journalAbbreviation":"Behav Brain Sci","language":"en","license":"https://www.cambridge.org/core/terms","page":"61-83","source":"DOI.org (Crossref)","title":"The weirdest people in the world?","volume":"33","author":[{"family":"Henrich","given":"Joseph"},{"family":"Heine","given":"Steven J."},{"family":"Norenzayan","given":"Ara"}],"issued":{"date-parts":[["2010",6]]}}}],"schema":"https://github.com/citation-style-language/schema/raw/master/csl-citation.json"} </w:instrText>
      </w:r>
      <w:r w:rsidR="008B5DA9" w:rsidRPr="008413C6">
        <w:rPr>
          <w:highlight w:val="yellow"/>
        </w:rPr>
        <w:fldChar w:fldCharType="separate"/>
      </w:r>
      <w:r w:rsidR="008B5DA9" w:rsidRPr="008413C6">
        <w:rPr>
          <w:highlight w:val="yellow"/>
        </w:rPr>
        <w:t>(Henrich et al., 2010)</w:t>
      </w:r>
      <w:r w:rsidR="008B5DA9" w:rsidRPr="008413C6">
        <w:rPr>
          <w:highlight w:val="yellow"/>
        </w:rPr>
        <w:fldChar w:fldCharType="end"/>
      </w:r>
      <w:r w:rsidR="008B5DA9" w:rsidRPr="008413C6">
        <w:rPr>
          <w:rFonts w:hint="eastAsia"/>
          <w:highlight w:val="yellow"/>
        </w:rPr>
        <w:t xml:space="preserve">, </w:t>
      </w:r>
      <w:r w:rsidR="008413C6" w:rsidRPr="008413C6">
        <w:rPr>
          <w:highlight w:val="yellow"/>
        </w:rPr>
        <w:t>In the field of mental health and psychiatric research, this issue similarly affects the diagnosis and treatment of psychological disorders, including depression.</w:t>
      </w:r>
      <w:r w:rsidR="008413C6" w:rsidRPr="008413C6">
        <w:t xml:space="preserve"> </w:t>
      </w:r>
      <w:r w:rsidR="008413C6" w:rsidRPr="008413C6">
        <w:rPr>
          <w:color w:val="000000" w:themeColor="text1"/>
        </w:rPr>
        <w:t>Focusing on non-WEIRD samples would reduce concerns about the validity, reliability, generalizability, and robustness of psychological research</w:t>
      </w:r>
      <w:r w:rsidR="008413C6">
        <w:rPr>
          <w:rFonts w:hint="eastAsia"/>
          <w:color w:val="000000" w:themeColor="text1"/>
        </w:rPr>
        <w:t xml:space="preserve"> </w:t>
      </w:r>
      <w:r w:rsidR="00F023B5" w:rsidRPr="00F023B5">
        <w:rPr>
          <w:color w:val="000000" w:themeColor="text1"/>
          <w:highlight w:val="yellow"/>
        </w:rPr>
        <w:fldChar w:fldCharType="begin"/>
      </w:r>
      <w:r w:rsidR="00F023B5" w:rsidRPr="00F023B5">
        <w:rPr>
          <w:color w:val="000000" w:themeColor="text1"/>
          <w:highlight w:val="yellow"/>
        </w:rPr>
        <w:instrText xml:space="preserve"> ADDIN ZOTERO_ITEM CSL_CITATION {"citationID":"Uq9ErRP2","properties":{"formattedCitation":"(Tindle, 2021)","plainCitation":"(Tindle, 2021)","noteIndex":0},"citationItems":[{"id":800,"uris":["http://zotero.org/users/local/eoP0LvSC/items/S2UA22BR"],"itemData":{"id":800,"type":"article-journal","abstract":"As a scientific discipline, psychology has a history of publication bias toward western, educated, industrialized, rich, and democratic countries (WEIRD countries). For example, 96% of participant samples in the top six psychology journals derive from western countries. The sampling bias has resulted in (1) non-English speaking authors being rejected at significantly higher rates than native English speakers; (2) editorial boards consisting mostly of Caucasian editors in chief; and (3) the potential over-rejection of research from non-western samples that have failed to replicate core psychological findings. The lack of diverse samples within psychological research calls into question the validity, reliability, generalizability, and robustness of seminal psychological research. Discover psychology aims to reduce these biases by encouraging submissions from non-English speaking countries and culturally diverse samples. By reducing biases in publications, we can help increase the number of racially diverse samples and authors within psychology.","container-title":"Discover Psychology","DOI":"10.1007/s44202-021-00004-4","ISSN":"2731-4537","issue":"1","journalAbbreviation":"Discov Psychol","language":"en","page":"5","source":"DOI.org (Crossref)","title":"Improving the global reach of psychological research","volume":"1","author":[{"family":"Tindle","given":"Richard"}],"issued":{"date-parts":[["2021",12]]}}}],"schema":"https://github.com/citation-style-language/schema/raw/master/csl-citation.json"} </w:instrText>
      </w:r>
      <w:r w:rsidR="00F023B5" w:rsidRPr="00F023B5">
        <w:rPr>
          <w:color w:val="000000" w:themeColor="text1"/>
          <w:highlight w:val="yellow"/>
        </w:rPr>
        <w:fldChar w:fldCharType="separate"/>
      </w:r>
      <w:r w:rsidR="00F023B5" w:rsidRPr="00F023B5">
        <w:rPr>
          <w:highlight w:val="yellow"/>
        </w:rPr>
        <w:t>(Tindle, 2021)</w:t>
      </w:r>
      <w:r w:rsidR="00F023B5" w:rsidRPr="00F023B5">
        <w:rPr>
          <w:color w:val="000000" w:themeColor="text1"/>
          <w:highlight w:val="yellow"/>
        </w:rPr>
        <w:fldChar w:fldCharType="end"/>
      </w:r>
      <w:commentRangeEnd w:id="43"/>
      <w:r w:rsidR="00682F17">
        <w:rPr>
          <w:rFonts w:hint="eastAsia"/>
          <w:color w:val="000000" w:themeColor="text1"/>
        </w:rPr>
        <w:t>.</w:t>
      </w:r>
      <w:r w:rsidR="00F817C4">
        <w:rPr>
          <w:rStyle w:val="a9"/>
        </w:rPr>
        <w:commentReference w:id="43"/>
      </w:r>
      <w:bookmarkEnd w:id="27"/>
      <w:bookmarkEnd w:id="28"/>
      <w:bookmarkEnd w:id="29"/>
      <w:bookmarkEnd w:id="30"/>
      <w:commentRangeEnd w:id="44"/>
      <w:r w:rsidR="008B5DA9">
        <w:rPr>
          <w:rStyle w:val="a9"/>
        </w:rPr>
        <w:commentReference w:id="44"/>
      </w:r>
      <w:r w:rsidR="00682F17">
        <w:rPr>
          <w:rFonts w:hint="eastAsia"/>
        </w:rPr>
        <w:t xml:space="preserve"> </w:t>
      </w:r>
      <w:r w:rsidR="00682F17" w:rsidRPr="00682F17">
        <w:rPr>
          <w:color w:val="000000" w:themeColor="text1"/>
        </w:rPr>
        <w:t>The development of psychometrics in China started relatively late. From 1949 to 1978, after the founding of the People's Republic of China, psychometric was considered taboo due to political changes and the influence of the slogan "Learn from the Soviet Union in all aspects."</w:t>
      </w:r>
      <w:r w:rsidR="00682F17" w:rsidRPr="00682F17">
        <w:rPr>
          <w:color w:val="000000" w:themeColor="text1"/>
          <w:highlight w:val="yellow"/>
        </w:rPr>
        <w:t xml:space="preserve"> </w:t>
      </w:r>
      <w:r w:rsidR="009C62D2">
        <w:rPr>
          <w:color w:val="000000" w:themeColor="text1"/>
          <w:highlight w:val="yellow"/>
        </w:rPr>
        <w:fldChar w:fldCharType="begin"/>
      </w:r>
      <w:r w:rsidR="009C62D2">
        <w:rPr>
          <w:color w:val="000000" w:themeColor="text1"/>
          <w:highlight w:val="yellow"/>
        </w:rPr>
        <w:instrText xml:space="preserve"> ADDIN ZOTERO_ITEM CSL_CITATION {"citationID":"IEeDwwwC","properties":{"formattedCitation":"(H. Zhang &amp; Yu, 2012)","plainCitation":"(H. Zhang &amp; Yu, 2012)","noteIndex":0},"citationItems":[{"id":832,"uris":["http://zotero.org/users/local/eoP0LvSC/items/WI3JEI6T"],"itemData":{"id":832,"type":"article-journal","container-title":"Journal of Psychological Science","issue":"3","page":"514-521","title":"The History of Psychological Testing Development in China","volume":"35","author":[{"family":"Zhang","given":"Houcan"},{"family":"Yu","given":"Jiayuan"}],"issued":{"date-parts":[["2012"]]}}}],"schema":"https://github.com/citation-style-language/schema/raw/master/csl-citation.json"} </w:instrText>
      </w:r>
      <w:r w:rsidR="009C62D2">
        <w:rPr>
          <w:color w:val="000000" w:themeColor="text1"/>
          <w:highlight w:val="yellow"/>
        </w:rPr>
        <w:fldChar w:fldCharType="separate"/>
      </w:r>
      <w:r w:rsidR="009C62D2" w:rsidRPr="009C62D2">
        <w:rPr>
          <w:highlight w:val="yellow"/>
        </w:rPr>
        <w:t>(H. Zhang &amp; Yu, 2012)</w:t>
      </w:r>
      <w:r w:rsidR="009C62D2">
        <w:rPr>
          <w:color w:val="000000" w:themeColor="text1"/>
          <w:highlight w:val="yellow"/>
        </w:rPr>
        <w:fldChar w:fldCharType="end"/>
      </w:r>
      <w:r w:rsidR="00682F17">
        <w:rPr>
          <w:rFonts w:hint="eastAsia"/>
          <w:color w:val="000000" w:themeColor="text1"/>
          <w:highlight w:val="yellow"/>
        </w:rPr>
        <w:t xml:space="preserve">. </w:t>
      </w:r>
      <w:bookmarkStart w:id="45" w:name="OLE_LINK50"/>
      <w:bookmarkStart w:id="46" w:name="OLE_LINK57"/>
      <w:r w:rsidR="00682F17" w:rsidRPr="00682F17">
        <w:rPr>
          <w:color w:val="000000" w:themeColor="text1"/>
        </w:rPr>
        <w:t>It was not until after 1979 that China resumed the development of psychometrics. In the initial stages of this revival, the focus was primarily on the development of intelligence questionnaires. There has yet to be a systematic review of the scales used for measuring depression in China.</w:t>
      </w:r>
    </w:p>
    <w:p w14:paraId="369B0978" w14:textId="3C8D40B8" w:rsidR="00F023B5" w:rsidRPr="00C3125E" w:rsidRDefault="002B2F8D" w:rsidP="001A0036">
      <w:pPr>
        <w:rPr>
          <w:highlight w:val="yellow"/>
        </w:rPr>
      </w:pPr>
      <w:r>
        <w:rPr>
          <w:rFonts w:hint="eastAsia"/>
          <w:highlight w:val="yellow"/>
        </w:rPr>
        <w:t>Third</w:t>
      </w:r>
      <w:r>
        <w:rPr>
          <w:highlight w:val="yellow"/>
        </w:rPr>
        <w:t>, among all available depression scales, it is unknow which one is widely used and which is not.</w:t>
      </w:r>
      <w:bookmarkEnd w:id="45"/>
      <w:r>
        <w:rPr>
          <w:highlight w:val="yellow"/>
        </w:rPr>
        <w:t xml:space="preserve"> </w:t>
      </w:r>
      <w:bookmarkEnd w:id="46"/>
      <w:r w:rsidR="00330E05" w:rsidRPr="00330E05">
        <w:t>Previous research has shown that researchers often avoid using existing models, concepts, and measurements. This avoidance behavior leads to diffusion in research: many measurement methods are used only once or twice, and over time, researchers do not tend to agree on measurement methods. This diffusion is a serious obstacle to cumulative science</w:t>
      </w:r>
      <w:r w:rsidR="00555FDE">
        <w:rPr>
          <w:rFonts w:hint="eastAsia"/>
          <w:highlight w:val="yellow"/>
        </w:rPr>
        <w:t xml:space="preserve"> </w:t>
      </w:r>
      <w:r w:rsidR="00F023B5" w:rsidRPr="007666A6">
        <w:rPr>
          <w:highlight w:val="yellow"/>
        </w:rPr>
        <w:fldChar w:fldCharType="begin"/>
      </w:r>
      <w:r w:rsidR="00F023B5" w:rsidRPr="007666A6">
        <w:rPr>
          <w:highlight w:val="yellow"/>
        </w:rPr>
        <w:instrText xml:space="preserve"> ADDIN ZOTERO_ITEM CSL_CITATION {"citationID":"cJOO1hlF","properties":{"formattedCitation":"(Elson et al., 2023)","plainCitation":"(Elson et al., 2023)","noteIndex":0},"citationItems":[{"id":775,"uris":["http://zotero.org/users/local/eoP0LvSC/items/XQ3J6HBP"],"itemData":{"id":775,"type":"article-journal","container-title":"Communications Psychology","DOI":"10.1038/s44271-023-00026-9","ISSN":"2731-9121","issue":"1","journalAbbreviation":"Commun Psychol","language":"en","page":"25","source":"DOI.org (Crossref)","title":"Psychological measures aren’t toothbrushes","volume":"1","author":[{"family":"Elson","given":"Malte"},{"family":"Hussey","given":"Ian"},{"family":"Alsalti","given":"Taym"},{"family":"Arslan","given":"Ruben C."}],"issued":{"date-parts":[["2023",10,17]]}}}],"schema":"https://github.com/citation-style-language/schema/raw/master/csl-citation.json"} </w:instrText>
      </w:r>
      <w:r w:rsidR="00F023B5" w:rsidRPr="007666A6">
        <w:rPr>
          <w:highlight w:val="yellow"/>
        </w:rPr>
        <w:fldChar w:fldCharType="separate"/>
      </w:r>
      <w:r w:rsidR="00F023B5" w:rsidRPr="007666A6">
        <w:rPr>
          <w:highlight w:val="yellow"/>
        </w:rPr>
        <w:t>(Elson et al., 2023)</w:t>
      </w:r>
      <w:r w:rsidR="00F023B5" w:rsidRPr="007666A6">
        <w:rPr>
          <w:highlight w:val="yellow"/>
        </w:rPr>
        <w:fldChar w:fldCharType="end"/>
      </w:r>
      <w:r w:rsidR="00330E05">
        <w:rPr>
          <w:rFonts w:hint="eastAsia"/>
          <w:highlight w:val="yellow"/>
        </w:rPr>
        <w:t xml:space="preserve">. </w:t>
      </w:r>
      <w:r w:rsidR="00330E05" w:rsidRPr="00330E05">
        <w:t>It remains unclear whether there is a similar diffusion in the measurement methods used in depression research in China. In this paper, we summarize the methods used to measure depression in Chinese children and adolescents based on data provided by meta-analysis.</w:t>
      </w:r>
    </w:p>
    <w:p w14:paraId="48585C2F" w14:textId="243FE1A5" w:rsidR="00E94225" w:rsidRPr="00E94225" w:rsidRDefault="00E94225" w:rsidP="00E94225">
      <w:pPr>
        <w:ind w:firstLine="0"/>
        <w:rPr>
          <w:color w:val="000000" w:themeColor="text1"/>
          <w:szCs w:val="24"/>
        </w:rPr>
      </w:pPr>
      <w:bookmarkStart w:id="47" w:name="OLE_LINK24"/>
      <w:bookmarkEnd w:id="37"/>
      <w:r w:rsidRPr="00E94225">
        <w:rPr>
          <w:rFonts w:hint="eastAsia"/>
          <w:color w:val="000000" w:themeColor="text1"/>
          <w:szCs w:val="24"/>
        </w:rPr>
        <w:t>[</w:t>
      </w:r>
      <w:r w:rsidRPr="00E94225">
        <w:rPr>
          <w:rFonts w:hint="eastAsia"/>
          <w:color w:val="000000" w:themeColor="text1"/>
          <w:szCs w:val="24"/>
        </w:rPr>
        <w:t>总结本研究的工作</w:t>
      </w:r>
      <w:r w:rsidRPr="00E94225">
        <w:rPr>
          <w:rFonts w:hint="eastAsia"/>
          <w:color w:val="000000" w:themeColor="text1"/>
          <w:szCs w:val="24"/>
        </w:rPr>
        <w:t>]</w:t>
      </w:r>
    </w:p>
    <w:p w14:paraId="6C80E169" w14:textId="30C31DBB" w:rsidR="0077489C" w:rsidRPr="00727486" w:rsidRDefault="00F817C4" w:rsidP="001A0036">
      <w:commentRangeStart w:id="48"/>
      <w:commentRangeStart w:id="49"/>
      <w:r w:rsidRPr="000C6D43">
        <w:rPr>
          <w:highlight w:val="yellow"/>
        </w:rPr>
        <w:t xml:space="preserve">To </w:t>
      </w:r>
      <w:r w:rsidR="002B2F8D">
        <w:rPr>
          <w:highlight w:val="yellow"/>
        </w:rPr>
        <w:t>address the three issues above</w:t>
      </w:r>
      <w:r w:rsidRPr="000C6D43">
        <w:rPr>
          <w:highlight w:val="yellow"/>
        </w:rPr>
        <w:t xml:space="preserve">, </w:t>
      </w:r>
      <w:r w:rsidRPr="000C6D43">
        <w:rPr>
          <w:rFonts w:hint="eastAsia"/>
          <w:highlight w:val="yellow"/>
        </w:rPr>
        <w:t>we</w:t>
      </w:r>
      <w:r w:rsidRPr="000C6D43">
        <w:rPr>
          <w:highlight w:val="yellow"/>
        </w:rPr>
        <w:t xml:space="preserve"> conducted a comprehensive content analysis of </w:t>
      </w:r>
      <w:r w:rsidR="002B2F8D">
        <w:rPr>
          <w:highlight w:val="yellow"/>
        </w:rPr>
        <w:t>available</w:t>
      </w:r>
      <w:r w:rsidR="002B2F8D" w:rsidRPr="000C6D43">
        <w:rPr>
          <w:highlight w:val="yellow"/>
        </w:rPr>
        <w:t xml:space="preserve"> </w:t>
      </w:r>
      <w:r w:rsidRPr="000C6D43">
        <w:rPr>
          <w:highlight w:val="yellow"/>
        </w:rPr>
        <w:t>Chinese depression scales.</w:t>
      </w:r>
      <w:r w:rsidRPr="00727486">
        <w:t xml:space="preserve"> </w:t>
      </w:r>
      <w:commentRangeEnd w:id="48"/>
      <w:r>
        <w:rPr>
          <w:rStyle w:val="a9"/>
        </w:rPr>
        <w:commentReference w:id="48"/>
      </w:r>
      <w:commentRangeEnd w:id="49"/>
      <w:r w:rsidR="00DA59C3">
        <w:rPr>
          <w:rStyle w:val="a9"/>
        </w:rPr>
        <w:commentReference w:id="49"/>
      </w:r>
      <w:r w:rsidR="00C92D9E" w:rsidRPr="00727486">
        <w:t>Our findings reveal</w:t>
      </w:r>
      <w:r w:rsidR="007E5901">
        <w:t>ed</w:t>
      </w:r>
      <w:r w:rsidR="002B2F8D">
        <w:t xml:space="preserve">, among the scales that used for measuring Chinese children and </w:t>
      </w:r>
      <w:proofErr w:type="spellStart"/>
      <w:r w:rsidR="002B2F8D">
        <w:t>adolescnet's</w:t>
      </w:r>
      <w:proofErr w:type="spellEnd"/>
      <w:r w:rsidR="002B2F8D">
        <w:t xml:space="preserve"> depression, there </w:t>
      </w:r>
      <w:r w:rsidR="002B2F8D">
        <w:lastRenderedPageBreak/>
        <w:t xml:space="preserve">exists </w:t>
      </w:r>
      <w:r w:rsidR="00CD0BD2" w:rsidRPr="00727486">
        <w:t xml:space="preserve">a low overlapping </w:t>
      </w:r>
      <w:r w:rsidR="00C92D9E" w:rsidRPr="00727486">
        <w:t xml:space="preserve">among </w:t>
      </w:r>
      <w:r w:rsidR="00730605" w:rsidRPr="00727486">
        <w:t xml:space="preserve">these </w:t>
      </w:r>
      <w:r w:rsidR="00C92D9E" w:rsidRPr="00727486">
        <w:t xml:space="preserve">scales. </w:t>
      </w:r>
      <w:r w:rsidR="002B2F8D">
        <w:t xml:space="preserve">We also found that a few scales were mostly used and many scales are seldomly used. </w:t>
      </w:r>
      <w:r w:rsidR="007E5901">
        <w:t xml:space="preserve">Our results </w:t>
      </w:r>
      <w:r w:rsidR="00302284">
        <w:t>provided</w:t>
      </w:r>
      <w:r w:rsidR="00C92D9E" w:rsidRPr="00727486">
        <w:t xml:space="preserve"> a </w:t>
      </w:r>
      <w:proofErr w:type="spellStart"/>
      <w:r w:rsidR="002B2F8D">
        <w:t>extendsive</w:t>
      </w:r>
      <w:proofErr w:type="spellEnd"/>
      <w:r w:rsidR="00C92D9E" w:rsidRPr="00727486">
        <w:t xml:space="preserve"> list of symptoms used for screening</w:t>
      </w:r>
      <w:r w:rsidR="00302284">
        <w:t xml:space="preserve"> depression</w:t>
      </w:r>
      <w:r w:rsidR="007E5901">
        <w:t xml:space="preserve"> among children and adolescent, laid a solid ground for further development of measurements</w:t>
      </w:r>
      <w:r w:rsidR="00C92D9E" w:rsidRPr="00727486">
        <w:t xml:space="preserve">. </w:t>
      </w:r>
      <w:r w:rsidR="002B2F8D">
        <w:t>Also, t</w:t>
      </w:r>
      <w:r w:rsidR="002B2F8D" w:rsidRPr="00727486">
        <w:t>he</w:t>
      </w:r>
      <w:r w:rsidR="002B2F8D">
        <w:t xml:space="preserve">se </w:t>
      </w:r>
      <w:r w:rsidR="00C92D9E" w:rsidRPr="00727486">
        <w:t>results</w:t>
      </w:r>
      <w:r w:rsidR="00302284">
        <w:t xml:space="preserve"> </w:t>
      </w:r>
      <w:r w:rsidR="00C92D9E" w:rsidRPr="00727486">
        <w:t>offer</w:t>
      </w:r>
      <w:r w:rsidR="007E5901">
        <w:t xml:space="preserve">ed </w:t>
      </w:r>
      <w:r w:rsidR="00C92D9E" w:rsidRPr="00727486">
        <w:t>insights into the</w:t>
      </w:r>
      <w:r w:rsidR="00302284">
        <w:t xml:space="preserve"> potential</w:t>
      </w:r>
      <w:r w:rsidR="00C92D9E" w:rsidRPr="00727486">
        <w:t xml:space="preserve"> psychopathology and social pathways of depression in Chinese society (and, by extension, East Asian societies) and will </w:t>
      </w:r>
      <w:r w:rsidR="00730605" w:rsidRPr="00727486">
        <w:t>inspire future development of scales for measuring depression</w:t>
      </w:r>
      <w:r w:rsidR="00C92D9E" w:rsidRPr="00727486">
        <w:t xml:space="preserve"> in clinical settings and public health policies.</w:t>
      </w:r>
    </w:p>
    <w:bookmarkEnd w:id="47"/>
    <w:p w14:paraId="53D57F66" w14:textId="6634E713" w:rsidR="0077489C" w:rsidRPr="00727486" w:rsidRDefault="0077489C" w:rsidP="0077489C">
      <w:pPr>
        <w:pStyle w:val="1"/>
        <w:rPr>
          <w:color w:val="000000" w:themeColor="text1"/>
        </w:rPr>
      </w:pPr>
      <w:r w:rsidRPr="00727486">
        <w:rPr>
          <w:color w:val="000000" w:themeColor="text1"/>
        </w:rPr>
        <w:t xml:space="preserve">2. </w:t>
      </w:r>
      <w:r w:rsidRPr="00727486">
        <w:rPr>
          <w:rFonts w:hint="eastAsia"/>
          <w:color w:val="000000" w:themeColor="text1"/>
        </w:rPr>
        <w:t>Method</w:t>
      </w:r>
      <w:r w:rsidRPr="00727486">
        <w:rPr>
          <w:color w:val="000000" w:themeColor="text1"/>
        </w:rPr>
        <w:t>s</w:t>
      </w:r>
    </w:p>
    <w:p w14:paraId="40853BB4" w14:textId="0B3E53F1" w:rsidR="0077489C" w:rsidRPr="00727486" w:rsidRDefault="0077489C" w:rsidP="001A0036">
      <w:bookmarkStart w:id="50" w:name="OLE_LINK8"/>
      <w:bookmarkStart w:id="51" w:name="OLE_LINK19"/>
      <w:r w:rsidRPr="00727486">
        <w:t xml:space="preserve">We took three steps to extract symptoms from all scales that measure depressions among </w:t>
      </w:r>
      <w:r w:rsidRPr="00727486">
        <w:rPr>
          <w:rFonts w:hint="eastAsia"/>
        </w:rPr>
        <w:t>the</w:t>
      </w:r>
      <w:r w:rsidRPr="00727486">
        <w:t xml:space="preserve"> Chinese </w:t>
      </w:r>
      <w:r w:rsidR="007010A9" w:rsidRPr="00727486">
        <w:t>student’s</w:t>
      </w:r>
      <w:r w:rsidRPr="00727486">
        <w:t xml:space="preserve"> population (see Fig 1 for the flowchart). Firstly, we identified all scales that has been used for screening depression. Secondly, we identified unique symptoms of each scale. Thirdly, we compared the symptoms across all scales. The latter two steps followed</w:t>
      </w:r>
      <w:bookmarkStart w:id="52" w:name="OLE_LINK7"/>
      <w:r w:rsidRPr="00727486">
        <w:t xml:space="preserve"> </w:t>
      </w:r>
      <w:r w:rsidR="004D751B" w:rsidRPr="00727486">
        <w:fldChar w:fldCharType="begin"/>
      </w:r>
      <w:r w:rsidR="00DA1F25">
        <w:instrText xml:space="preserve"> ADDIN ZOTERO_ITEM CSL_CITATION {"citationID":"X32woe96","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rPr>
        <w:instrText>. Diso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w:instrText>
      </w:r>
      <w:r w:rsidR="00DA1F25">
        <w:instrText xml:space="preserve">le-short":"The 52 symptoms of major depression","volume":"208","author":[{"family":"Fried","given":"Eiko I."}],"issued":{"date-parts":[["2017",1]]}}}],"schema":"https://github.com/citation-style-language/schema/raw/master/csl-citation.json"} </w:instrText>
      </w:r>
      <w:r w:rsidR="004D751B" w:rsidRPr="00727486">
        <w:fldChar w:fldCharType="separate"/>
      </w:r>
      <w:r w:rsidR="00B9680E" w:rsidRPr="00B9680E">
        <w:t>Fried (</w:t>
      </w:r>
      <w:r w:rsidR="00B9680E" w:rsidRPr="008767E0">
        <w:rPr>
          <w:rStyle w:val="innerzoteroCitation"/>
        </w:rPr>
        <w:t>2017</w:t>
      </w:r>
      <w:r w:rsidR="00B9680E" w:rsidRPr="00B9680E">
        <w:t>)</w:t>
      </w:r>
      <w:r w:rsidR="004D751B" w:rsidRPr="00727486">
        <w:fldChar w:fldCharType="end"/>
      </w:r>
      <w:bookmarkEnd w:id="52"/>
      <w:r w:rsidR="002C3B3E">
        <w:t xml:space="preserve"> </w:t>
      </w:r>
      <w:r w:rsidRPr="00727486">
        <w:t xml:space="preserve">with </w:t>
      </w:r>
      <w:r w:rsidR="002C3B3E">
        <w:t xml:space="preserve">minor </w:t>
      </w:r>
      <w:r w:rsidRPr="00727486">
        <w:t>modifications (see details below).</w:t>
      </w:r>
    </w:p>
    <w:p w14:paraId="52504573" w14:textId="77777777" w:rsidR="0077489C" w:rsidRPr="00727486" w:rsidRDefault="0077489C" w:rsidP="0077489C">
      <w:pPr>
        <w:pStyle w:val="2"/>
        <w:rPr>
          <w:rFonts w:eastAsiaTheme="minorEastAsia"/>
          <w:color w:val="000000" w:themeColor="text1"/>
        </w:rPr>
      </w:pPr>
      <w:r w:rsidRPr="00727486">
        <w:rPr>
          <w:rFonts w:eastAsiaTheme="minorEastAsia" w:hint="eastAsia"/>
          <w:color w:val="000000" w:themeColor="text1"/>
        </w:rPr>
        <w:t>2</w:t>
      </w:r>
      <w:r w:rsidRPr="00727486">
        <w:rPr>
          <w:rFonts w:eastAsiaTheme="minorEastAsia"/>
          <w:color w:val="000000" w:themeColor="text1"/>
        </w:rPr>
        <w:t xml:space="preserve">.1 </w:t>
      </w:r>
      <w:r w:rsidRPr="00727486">
        <w:rPr>
          <w:color w:val="000000" w:themeColor="text1"/>
        </w:rPr>
        <w:t>Identify and screen scales</w:t>
      </w:r>
    </w:p>
    <w:p w14:paraId="6C853D8B" w14:textId="4C0FDC63" w:rsidR="0077489C" w:rsidRPr="00727486" w:rsidRDefault="0077489C" w:rsidP="001A0036">
      <w:r w:rsidRPr="00727486">
        <w:t xml:space="preserve">We identified </w:t>
      </w:r>
      <w:r w:rsidRPr="00727486">
        <w:rPr>
          <w:rFonts w:hint="eastAsia"/>
        </w:rPr>
        <w:t>scale</w:t>
      </w:r>
      <w:r w:rsidRPr="00727486">
        <w:t xml:space="preserve">s that measure depression from four recent meta-analyses which synthesized the prevalence of different mental health problems among four </w:t>
      </w:r>
      <w:r w:rsidRPr="00727486">
        <w:rPr>
          <w:rFonts w:hint="eastAsia"/>
        </w:rPr>
        <w:t>Chinese</w:t>
      </w:r>
      <w:r w:rsidRPr="00727486">
        <w:t xml:space="preserve"> students populations: elementary school, middle school, high school, and college </w:t>
      </w:r>
      <w:r w:rsidR="00C65729">
        <w:fldChar w:fldCharType="begin"/>
      </w:r>
      <w:r w:rsidR="002D3A3E">
        <w:instrText xml:space="preserve"> ADDIN ZOTERO_ITEM CSL_CITATION {"citationID":"ZOLZkg3v","properties":{"formattedCitation":"(Chen et al., 2022; Huang et al., 2022; X. Yu et al., 2022; Zhang Y. et al., 2022)","plainCitation":"(Chen et al., 2022; Huang et al., 2022; X. Yu et al., 2022; Zhang Y.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w:instrText>
      </w:r>
      <w:r w:rsidR="002D3A3E">
        <w:rPr>
          <w:rFonts w:hint="eastAsia"/>
        </w:rPr>
        <w:instrText>"given":"Guoliang"}],"issued":{"date-parts":[["2022",5,1]]}},"label":"page"},{"id":14,"uris":["http://zotero.org/users/local/eoP0LvSC/items/VDAXUCB4"],"itemData":{"id":14,"type":"article-journal","abstract":"</w:instrText>
      </w:r>
      <w:r w:rsidR="002D3A3E">
        <w:rPr>
          <w:rFonts w:hint="eastAsia"/>
        </w:rPr>
        <w:instrText>我国高中生心理健康问题的检出率亟需关注</w:instrText>
      </w:r>
      <w:r w:rsidR="002D3A3E">
        <w:rPr>
          <w:rFonts w:hint="eastAsia"/>
        </w:rPr>
        <w:instrText xml:space="preserve">, </w:instrText>
      </w:r>
      <w:r w:rsidR="002D3A3E">
        <w:rPr>
          <w:rFonts w:hint="eastAsia"/>
        </w:rPr>
        <w:instrText>许多研究对此进行了</w:instrText>
      </w:r>
      <w:r w:rsidR="002D3A3E">
        <w:rPr>
          <w:rFonts w:hint="eastAsia"/>
        </w:rPr>
        <w:instrText>...","container-t</w:instrText>
      </w:r>
      <w:r w:rsidR="002D3A3E">
        <w:instrText xml:space="preserve">itle":"Advances in P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C65729">
        <w:fldChar w:fldCharType="separate"/>
      </w:r>
      <w:r w:rsidR="002D3A3E" w:rsidRPr="002D3A3E">
        <w:t>(Chen et al., 2022; Huang et al., 2022; X. Yu et al., 2022; Zhang Y. et al., 2022)</w:t>
      </w:r>
      <w:r w:rsidR="00C65729">
        <w:fldChar w:fldCharType="end"/>
      </w:r>
      <w:r w:rsidRPr="00727486">
        <w:t xml:space="preserve">. We extracted all papers included in these meta-analyses and selected scales that were used for screening depression. In total, we identified 34 scales from </w:t>
      </w:r>
      <w:r w:rsidR="001E5331">
        <w:t>441</w:t>
      </w:r>
      <w:r w:rsidR="00AD4C94">
        <w:rPr>
          <w:rFonts w:hint="eastAsia"/>
        </w:rPr>
        <w:t xml:space="preserve"> </w:t>
      </w:r>
      <w:r w:rsidRPr="00727486">
        <w:t xml:space="preserve">articles </w:t>
      </w:r>
      <w:r w:rsidRPr="00727486">
        <w:rPr>
          <w:rFonts w:hint="eastAsia"/>
        </w:rPr>
        <w:t>from</w:t>
      </w:r>
      <w:r w:rsidRPr="00727486">
        <w:t xml:space="preserve"> all articles included in </w:t>
      </w:r>
      <w:r w:rsidR="006A283B" w:rsidRPr="00727486">
        <w:t>these four meta-analyses</w:t>
      </w:r>
      <w:r w:rsidRPr="00727486">
        <w:t xml:space="preserve">. </w:t>
      </w:r>
    </w:p>
    <w:p w14:paraId="60E1F6D7" w14:textId="628F2F3D" w:rsidR="000C6D43" w:rsidRPr="00727486" w:rsidRDefault="0077489C" w:rsidP="001A0036">
      <w:r w:rsidRPr="00727486">
        <w:t xml:space="preserve">We then screened versions of scales and identified the most valid version for later analysis (See supplementary material for details). If a scale has multiple versions, we choose one of these version based on the following criteria: (1) If the reference(s) </w:t>
      </w:r>
      <w:r w:rsidRPr="00727486">
        <w:lastRenderedPageBreak/>
        <w:t xml:space="preserve">of the scale cited in articles was in English, we search for the Chinese versions because all participants in the above mentioned articles are Chinese students; (2) If the reference(s) of the scale included both English and Chinese versions of the scale, we included </w:t>
      </w:r>
      <w:r w:rsidR="002F7257">
        <w:t xml:space="preserve">only </w:t>
      </w:r>
      <w:r w:rsidRPr="00727486">
        <w:t xml:space="preserve">the Chinese version; (3) If there were multiple Chinese versions and </w:t>
      </w:r>
      <w:r w:rsidR="002F7257">
        <w:t xml:space="preserve">if </w:t>
      </w:r>
      <w:r w:rsidRPr="00727486">
        <w:t>the one(s)</w:t>
      </w:r>
      <w:r w:rsidR="002F7257">
        <w:t xml:space="preserve"> published later in time</w:t>
      </w:r>
      <w:r w:rsidRPr="00727486">
        <w:t xml:space="preserve"> </w:t>
      </w:r>
      <w:r w:rsidR="002A4204" w:rsidRPr="00727486">
        <w:t>m</w:t>
      </w:r>
      <w:r w:rsidR="002A4204">
        <w:t>y</w:t>
      </w:r>
      <w:r w:rsidR="002A4204" w:rsidRPr="00727486">
        <w:t>thological</w:t>
      </w:r>
      <w:r w:rsidR="002A4204">
        <w:t>ly</w:t>
      </w:r>
      <w:r w:rsidR="002F7257" w:rsidRPr="00727486">
        <w:t xml:space="preserve"> </w:t>
      </w:r>
      <w:r w:rsidRPr="00727486">
        <w:t xml:space="preserve">improved the previous ones, we </w:t>
      </w:r>
      <w:r w:rsidR="006A283B" w:rsidRPr="00727486">
        <w:t>choose</w:t>
      </w:r>
      <w:r w:rsidRPr="00727486">
        <w:t xml:space="preserve"> the later version; (4) If there were multiple Chinese versions and no obvious methodological advances were reported, we </w:t>
      </w:r>
      <w:r w:rsidR="002F7257">
        <w:t>choose</w:t>
      </w:r>
      <w:r w:rsidR="002F7257" w:rsidRPr="00727486">
        <w:t xml:space="preserve"> </w:t>
      </w:r>
      <w:r w:rsidRPr="00727486">
        <w:t xml:space="preserve">the one explicitly stated symptom names; (5) </w:t>
      </w:r>
      <w:bookmarkStart w:id="53" w:name="OLE_LINK21"/>
      <w:r w:rsidRPr="00727486">
        <w:t>If all other condition were equal, we selected the most frequently cited one. For instance, CES-D was first translated by</w:t>
      </w:r>
      <w:r w:rsidR="00C65729">
        <w:rPr>
          <w:rFonts w:hint="eastAsia"/>
        </w:rPr>
        <w:t xml:space="preserve"> </w:t>
      </w:r>
      <w:r w:rsidR="00C65729">
        <w:fldChar w:fldCharType="begin"/>
      </w:r>
      <w:r w:rsidR="001B6373">
        <w:instrText xml:space="preserve"> ADDIN ZOTERO_ITEM CSL_CITATION {"citationID":"3xsJf7yE","properties":{"custom":"Wang et al. (1999)","formattedCitation":"Wang et al. (1999)","plainCitation":"Wang et al. (1999)","noteIndex":0},"citationItems":[{"id":108,"uris":["http://zotero.org/users/local/eoP0LvSC/items/AME6BL5E"],"itemData":{"id":108,"type":"book","event-place":"BeiJing","publisher":"Chinese Journal of Mental Health","publisher-place":"BeiJing","title":"Manual of the Mental Health Rating Scale","author":[{"family":"Wang","given":"Xiangdong"},{"family":"Wang","given":"Xilin"},{"family":"Ma","given":"Hong"}],"issued":{"date-parts":[["1999"]]}}}],"schema":"https://github.com/citation-style-language/schema/raw/master/csl-citation.json"} </w:instrText>
      </w:r>
      <w:r w:rsidR="00C65729">
        <w:fldChar w:fldCharType="separate"/>
      </w:r>
      <w:r w:rsidR="00B9680E" w:rsidRPr="00B9680E">
        <w:t>Wang et al. (</w:t>
      </w:r>
      <w:r w:rsidR="00B9680E" w:rsidRPr="008767E0">
        <w:rPr>
          <w:rStyle w:val="innerzoteroCitation"/>
        </w:rPr>
        <w:t>1999</w:t>
      </w:r>
      <w:r w:rsidR="00B9680E" w:rsidRPr="00B9680E">
        <w:t>)</w:t>
      </w:r>
      <w:r w:rsidR="00C65729">
        <w:fldChar w:fldCharType="end"/>
      </w:r>
      <w:r w:rsidRPr="00727486">
        <w:t xml:space="preserve">, which was used by </w:t>
      </w:r>
      <w:r w:rsidR="000C6D43">
        <w:rPr>
          <w:rFonts w:hint="eastAsia"/>
        </w:rPr>
        <w:t>14</w:t>
      </w:r>
      <w:r w:rsidRPr="00727486">
        <w:t xml:space="preserve"> of all </w:t>
      </w:r>
      <w:r w:rsidR="001E5331">
        <w:t>441</w:t>
      </w:r>
      <w:r w:rsidRPr="00727486">
        <w:t xml:space="preserve"> papers included in the four menta-analyses. However, </w:t>
      </w:r>
      <w:r w:rsidR="001B6373">
        <w:fldChar w:fldCharType="begin"/>
      </w:r>
      <w:r w:rsidR="001B6373">
        <w:instrText xml:space="preserve"> ADDIN ZOTERO_ITEM CSL_CITATION {"citationID":"d0GqvpR3","properties":{"custom":"Zhang et al. (2010)","formattedCitation":"Zhang et al. (2010)","plainCitation":"Zhang et al. (2010)","noteIndex":0},"citationItems":[{"id":303,"uris":["http://zotero.org/user</w:instrText>
      </w:r>
      <w:r w:rsidR="001B6373">
        <w:rPr>
          <w:rFonts w:hint="eastAsia"/>
        </w:rPr>
        <w:instrText>s/local/eoP0LvSC/items/RNYKFLVK"],"itemData":{"id":303,"type":"article-journal","abstract":"</w:instrText>
      </w:r>
      <w:r w:rsidR="001B6373">
        <w:rPr>
          <w:rFonts w:hint="eastAsia"/>
        </w:rPr>
        <w:instrText>目的</w:instrText>
      </w:r>
      <w:r w:rsidR="001B6373">
        <w:rPr>
          <w:rFonts w:hint="eastAsia"/>
        </w:rPr>
        <w:instrText>:</w:instrText>
      </w:r>
      <w:r w:rsidR="001B6373">
        <w:rPr>
          <w:rFonts w:hint="eastAsia"/>
        </w:rPr>
        <w:instrText>验证流调中心抑郁量表</w:instrText>
      </w:r>
      <w:r w:rsidR="001B6373">
        <w:rPr>
          <w:rFonts w:hint="eastAsia"/>
        </w:rPr>
        <w:instrText>(The Center for Epidemiological Studies Depression Scale,CES-D)</w:instrText>
      </w:r>
      <w:r w:rsidR="001B6373">
        <w:rPr>
          <w:rFonts w:hint="eastAsia"/>
        </w:rPr>
        <w:instrText>在我国城市人群中不同年龄组的适用性</w:instrText>
      </w:r>
      <w:r w:rsidR="001B6373">
        <w:rPr>
          <w:rFonts w:hint="eastAsia"/>
        </w:rPr>
        <w:instrText>,</w:instrText>
      </w:r>
      <w:r w:rsidR="001B6373">
        <w:rPr>
          <w:rFonts w:hint="eastAsia"/>
        </w:rPr>
        <w:instrText>并建立各年龄组常模。方法</w:instrText>
      </w:r>
      <w:r w:rsidR="001B6373">
        <w:rPr>
          <w:rFonts w:hint="eastAsia"/>
        </w:rPr>
        <w:instrText>:</w:instrText>
      </w:r>
      <w:r w:rsidR="001B6373">
        <w:rPr>
          <w:rFonts w:hint="eastAsia"/>
        </w:rPr>
        <w:instrText>采用横断面研究方法</w:instrText>
      </w:r>
      <w:r w:rsidR="001B6373">
        <w:rPr>
          <w:rFonts w:hint="eastAsia"/>
        </w:rPr>
        <w:instrText>,</w:instrText>
      </w:r>
      <w:r w:rsidR="001B6373">
        <w:rPr>
          <w:rFonts w:hint="eastAsia"/>
        </w:rPr>
        <w:instrText>在全国</w:instrText>
      </w:r>
      <w:r w:rsidR="001B6373">
        <w:rPr>
          <w:rFonts w:hint="eastAsia"/>
        </w:rPr>
        <w:instrText>21</w:instrText>
      </w:r>
      <w:r w:rsidR="001B6373">
        <w:rPr>
          <w:rFonts w:hint="eastAsia"/>
        </w:rPr>
        <w:instrText>省</w:instrText>
      </w:r>
      <w:r w:rsidR="001B6373">
        <w:rPr>
          <w:rFonts w:hint="eastAsia"/>
        </w:rPr>
        <w:instrText>39</w:instrText>
      </w:r>
      <w:r w:rsidR="001B6373">
        <w:rPr>
          <w:rFonts w:hint="eastAsia"/>
        </w:rPr>
        <w:instrText>座城市收集普通人群样本</w:instrText>
      </w:r>
      <w:r w:rsidR="001B6373">
        <w:rPr>
          <w:rFonts w:hint="eastAsia"/>
        </w:rPr>
        <w:instrText>16047</w:instrText>
      </w:r>
      <w:r w:rsidR="001B6373">
        <w:rPr>
          <w:rFonts w:hint="eastAsia"/>
        </w:rPr>
        <w:instrText>名</w:instrText>
      </w:r>
      <w:r w:rsidR="001B6373">
        <w:rPr>
          <w:rFonts w:hint="eastAsia"/>
        </w:rPr>
        <w:instrText>[</w:instrText>
      </w:r>
      <w:r w:rsidR="001B6373">
        <w:rPr>
          <w:rFonts w:hint="eastAsia"/>
        </w:rPr>
        <w:instrText>年龄</w:instrText>
      </w:r>
      <w:r w:rsidR="001B6373">
        <w:rPr>
          <w:rFonts w:hint="eastAsia"/>
        </w:rPr>
        <w:instrText>11</w:instrText>
      </w:r>
      <w:r w:rsidR="001B6373">
        <w:rPr>
          <w:rFonts w:hint="eastAsia"/>
        </w:rPr>
        <w:instrText>～</w:instrText>
      </w:r>
      <w:r w:rsidR="001B6373">
        <w:rPr>
          <w:rFonts w:hint="eastAsia"/>
        </w:rPr>
        <w:instrText>100</w:instrText>
      </w:r>
      <w:r w:rsidR="001B6373">
        <w:rPr>
          <w:rFonts w:hint="eastAsia"/>
        </w:rPr>
        <w:instrText>岁</w:instrText>
      </w:r>
      <w:r w:rsidR="001B6373">
        <w:rPr>
          <w:rFonts w:hint="eastAsia"/>
        </w:rPr>
        <w:instrText>,</w:instrText>
      </w:r>
      <w:r w:rsidR="001B6373">
        <w:rPr>
          <w:rFonts w:hint="eastAsia"/>
        </w:rPr>
        <w:instrText>平均</w:instrText>
      </w:r>
      <w:r w:rsidR="001B6373">
        <w:rPr>
          <w:rFonts w:hint="eastAsia"/>
        </w:rPr>
        <w:instrText>(37.7</w:instrText>
      </w:r>
      <w:r w:rsidR="001B6373">
        <w:rPr>
          <w:rFonts w:hint="eastAsia"/>
        </w:rPr>
        <w:instrText>±</w:instrText>
      </w:r>
      <w:r w:rsidR="001B6373">
        <w:rPr>
          <w:rFonts w:hint="eastAsia"/>
        </w:rPr>
        <w:instrText>21.3)</w:instrText>
      </w:r>
      <w:r w:rsidR="001B6373">
        <w:rPr>
          <w:rFonts w:hint="eastAsia"/>
        </w:rPr>
        <w:instrText>岁</w:instrText>
      </w:r>
      <w:r w:rsidR="001B6373">
        <w:rPr>
          <w:rFonts w:hint="eastAsia"/>
        </w:rPr>
        <w:instrText>]</w:instrText>
      </w:r>
      <w:r w:rsidR="001B6373">
        <w:rPr>
          <w:rFonts w:hint="eastAsia"/>
        </w:rPr>
        <w:instrText>以建立常模</w:instrText>
      </w:r>
      <w:r w:rsidR="001B6373">
        <w:rPr>
          <w:rFonts w:hint="eastAsia"/>
        </w:rPr>
        <w:instrText>,</w:instrText>
      </w:r>
      <w:r w:rsidR="001B6373">
        <w:rPr>
          <w:rFonts w:hint="eastAsia"/>
        </w:rPr>
        <w:instrText>在</w:instrText>
      </w:r>
      <w:r w:rsidR="001B6373">
        <w:rPr>
          <w:rFonts w:hint="eastAsia"/>
        </w:rPr>
        <w:instrText>4</w:instrText>
      </w:r>
      <w:r w:rsidR="001B6373">
        <w:rPr>
          <w:rFonts w:hint="eastAsia"/>
        </w:rPr>
        <w:instrText>个城市的精神科门诊与住院病人中选取病人样本</w:instrText>
      </w:r>
      <w:r w:rsidR="001B6373">
        <w:rPr>
          <w:rFonts w:hint="eastAsia"/>
        </w:rPr>
        <w:instrText>349</w:instrText>
      </w:r>
      <w:r w:rsidR="001B6373">
        <w:rPr>
          <w:rFonts w:hint="eastAsia"/>
        </w:rPr>
        <w:instrText>名</w:instrText>
      </w:r>
      <w:r w:rsidR="001B6373">
        <w:rPr>
          <w:rFonts w:hint="eastAsia"/>
        </w:rPr>
        <w:instrText>[</w:instrText>
      </w:r>
      <w:r w:rsidR="001B6373">
        <w:rPr>
          <w:rFonts w:hint="eastAsia"/>
        </w:rPr>
        <w:instrText>年龄</w:instrText>
      </w:r>
      <w:r w:rsidR="001B6373">
        <w:rPr>
          <w:rFonts w:hint="eastAsia"/>
        </w:rPr>
        <w:instrText>16</w:instrText>
      </w:r>
      <w:r w:rsidR="001B6373">
        <w:rPr>
          <w:rFonts w:hint="eastAsia"/>
        </w:rPr>
        <w:instrText>～</w:instrText>
      </w:r>
      <w:r w:rsidR="001B6373">
        <w:rPr>
          <w:rFonts w:hint="eastAsia"/>
        </w:rPr>
        <w:instrText>81</w:instrText>
      </w:r>
      <w:r w:rsidR="001B6373">
        <w:rPr>
          <w:rFonts w:hint="eastAsia"/>
        </w:rPr>
        <w:instrText>岁</w:instrText>
      </w:r>
      <w:r w:rsidR="001B6373">
        <w:rPr>
          <w:rFonts w:hint="eastAsia"/>
        </w:rPr>
        <w:instrText>,</w:instrText>
      </w:r>
      <w:r w:rsidR="001B6373">
        <w:rPr>
          <w:rFonts w:hint="eastAsia"/>
        </w:rPr>
        <w:instrText>平均</w:instrText>
      </w:r>
      <w:r w:rsidR="001B6373">
        <w:rPr>
          <w:rFonts w:hint="eastAsia"/>
        </w:rPr>
        <w:instrText>(32.0</w:instrText>
      </w:r>
      <w:r w:rsidR="001B6373">
        <w:rPr>
          <w:rFonts w:hint="eastAsia"/>
        </w:rPr>
        <w:instrText>±</w:instrText>
      </w:r>
      <w:r w:rsidR="001B6373">
        <w:rPr>
          <w:rFonts w:hint="eastAsia"/>
        </w:rPr>
        <w:instrText>12.1)</w:instrText>
      </w:r>
      <w:r w:rsidR="001B6373">
        <w:rPr>
          <w:rFonts w:hint="eastAsia"/>
        </w:rPr>
        <w:instrText>岁</w:instrText>
      </w:r>
      <w:r w:rsidR="001B6373">
        <w:rPr>
          <w:rFonts w:hint="eastAsia"/>
        </w:rPr>
        <w:instrText>]</w:instrText>
      </w:r>
      <w:r w:rsidR="001B6373">
        <w:rPr>
          <w:rFonts w:hint="eastAsia"/>
        </w:rPr>
        <w:instrText>以检验效标效度。从普通人群样本中抽取北京、东莞、包头的</w:instrText>
      </w:r>
      <w:r w:rsidR="001B6373">
        <w:rPr>
          <w:rFonts w:hint="eastAsia"/>
        </w:rPr>
        <w:instrText>199</w:instrText>
      </w:r>
      <w:r w:rsidR="001B6373">
        <w:rPr>
          <w:rFonts w:hint="eastAsia"/>
        </w:rPr>
        <w:instrText>名企业职工、</w:instrText>
      </w:r>
      <w:r w:rsidR="001B6373">
        <w:rPr>
          <w:rFonts w:hint="eastAsia"/>
        </w:rPr>
        <w:instrText>100</w:instrText>
      </w:r>
      <w:r w:rsidR="001B6373">
        <w:rPr>
          <w:rFonts w:hint="eastAsia"/>
        </w:rPr>
        <w:instrText>名大学生、</w:instrText>
      </w:r>
      <w:r w:rsidR="001B6373">
        <w:rPr>
          <w:rFonts w:hint="eastAsia"/>
        </w:rPr>
        <w:instrText>30</w:instrText>
      </w:r>
      <w:r w:rsidR="001B6373">
        <w:rPr>
          <w:rFonts w:hint="eastAsia"/>
        </w:rPr>
        <w:instrText>名教师进行了间隔</w:instrText>
      </w:r>
      <w:r w:rsidR="001B6373">
        <w:rPr>
          <w:rFonts w:hint="eastAsia"/>
        </w:rPr>
        <w:instrText>8</w:instrText>
      </w:r>
      <w:r w:rsidR="001B6373">
        <w:rPr>
          <w:rFonts w:hint="eastAsia"/>
        </w:rPr>
        <w:instrText>周的重测</w:instrText>
      </w:r>
      <w:r w:rsidR="001B6373">
        <w:rPr>
          <w:rFonts w:hint="eastAsia"/>
        </w:rPr>
        <w:instrText>,</w:instrText>
      </w:r>
      <w:r w:rsidR="001B6373">
        <w:rPr>
          <w:rFonts w:hint="eastAsia"/>
        </w:rPr>
        <w:instrText>以检验重测信度。结果</w:instrText>
      </w:r>
      <w:r w:rsidR="001B6373">
        <w:rPr>
          <w:rFonts w:hint="eastAsia"/>
        </w:rPr>
        <w:instrText>:CES-D</w:instrText>
      </w:r>
      <w:r w:rsidR="001B6373">
        <w:rPr>
          <w:rFonts w:hint="eastAsia"/>
        </w:rPr>
        <w:instrText>的</w:instrText>
      </w:r>
      <w:r w:rsidR="001B6373">
        <w:rPr>
          <w:rFonts w:hint="eastAsia"/>
        </w:rPr>
        <w:instrText>Cronbach</w:instrText>
      </w:r>
      <w:r w:rsidR="001B6373">
        <w:rPr>
          <w:rFonts w:hint="eastAsia"/>
        </w:rPr>
        <w:instrText>α系数为</w:instrText>
      </w:r>
      <w:r w:rsidR="001B6373">
        <w:rPr>
          <w:rFonts w:hint="eastAsia"/>
        </w:rPr>
        <w:instrText>0.90,</w:instrText>
      </w:r>
      <w:r w:rsidR="001B6373">
        <w:rPr>
          <w:rFonts w:hint="eastAsia"/>
        </w:rPr>
        <w:instrText>各因素的</w:instrText>
      </w:r>
      <w:r w:rsidR="001B6373">
        <w:rPr>
          <w:rFonts w:hint="eastAsia"/>
        </w:rPr>
        <w:instrText>Cronbach</w:instrText>
      </w:r>
      <w:r w:rsidR="001B6373">
        <w:rPr>
          <w:rFonts w:hint="eastAsia"/>
        </w:rPr>
        <w:instrText>α系数为</w:instrText>
      </w:r>
      <w:r w:rsidR="001B6373">
        <w:rPr>
          <w:rFonts w:hint="eastAsia"/>
        </w:rPr>
        <w:instrText>0.68</w:instrText>
      </w:r>
      <w:r w:rsidR="001B6373">
        <w:rPr>
          <w:rFonts w:hint="eastAsia"/>
        </w:rPr>
        <w:instrText>～</w:instrText>
      </w:r>
      <w:r w:rsidR="001B6373">
        <w:rPr>
          <w:rFonts w:hint="eastAsia"/>
        </w:rPr>
        <w:instrText>0.86;</w:instrText>
      </w:r>
      <w:r w:rsidR="001B6373">
        <w:rPr>
          <w:rFonts w:hint="eastAsia"/>
        </w:rPr>
        <w:instrText>间隔</w:instrText>
      </w:r>
      <w:r w:rsidR="001B6373">
        <w:rPr>
          <w:rFonts w:hint="eastAsia"/>
        </w:rPr>
        <w:instrText>8</w:instrText>
      </w:r>
      <w:r w:rsidR="001B6373">
        <w:rPr>
          <w:rFonts w:hint="eastAsia"/>
        </w:rPr>
        <w:instrText>周的重测信度为</w:instrText>
      </w:r>
      <w:r w:rsidR="001B6373">
        <w:rPr>
          <w:rFonts w:hint="eastAsia"/>
        </w:rPr>
        <w:instrText>0.49(P&lt;0.01),</w:instrText>
      </w:r>
      <w:r w:rsidR="001B6373">
        <w:rPr>
          <w:rFonts w:hint="eastAsia"/>
        </w:rPr>
        <w:instrText>各因素重测相关为</w:instrText>
      </w:r>
      <w:r w:rsidR="001B6373">
        <w:rPr>
          <w:rFonts w:hint="eastAsia"/>
        </w:rPr>
        <w:instrText>0.39</w:instrText>
      </w:r>
      <w:r w:rsidR="001B6373">
        <w:rPr>
          <w:rFonts w:hint="eastAsia"/>
        </w:rPr>
        <w:instrText>～</w:instrText>
      </w:r>
      <w:r w:rsidR="001B6373">
        <w:rPr>
          <w:rFonts w:hint="eastAsia"/>
        </w:rPr>
        <w:instrText>0.51(P&lt;0.01);</w:instrText>
      </w:r>
      <w:r w:rsidR="001B6373">
        <w:rPr>
          <w:rFonts w:hint="eastAsia"/>
        </w:rPr>
        <w:instrText>验证性因素分析支持原量表</w:instrText>
      </w:r>
      <w:r w:rsidR="001B6373">
        <w:rPr>
          <w:rFonts w:hint="eastAsia"/>
        </w:rPr>
        <w:instrText>4</w:instrText>
      </w:r>
      <w:r w:rsidR="001B6373">
        <w:rPr>
          <w:rFonts w:hint="eastAsia"/>
        </w:rPr>
        <w:instrText>因素的结构</w:instrText>
      </w:r>
      <w:r w:rsidR="001B6373">
        <w:rPr>
          <w:rFonts w:hint="eastAsia"/>
        </w:rPr>
        <w:instrText>(RMSEA=0.057,CFI=0.976,GFI=0.948);</w:instrText>
      </w:r>
      <w:r w:rsidR="001B6373">
        <w:rPr>
          <w:rFonts w:hint="eastAsia"/>
        </w:rPr>
        <w:instrText>心理疾病患者</w:instrText>
      </w:r>
      <w:r w:rsidR="001B6373">
        <w:rPr>
          <w:rFonts w:hint="eastAsia"/>
        </w:rPr>
        <w:instrText>CES-D</w:instrText>
      </w:r>
      <w:r w:rsidR="001B6373">
        <w:rPr>
          <w:rFonts w:hint="eastAsia"/>
        </w:rPr>
        <w:instrText>得分高于普通人群</w:instrText>
      </w:r>
      <w:r w:rsidR="001B6373">
        <w:rPr>
          <w:rFonts w:hint="eastAsia"/>
        </w:rPr>
        <w:instrText>[(21.72</w:instrText>
      </w:r>
      <w:r w:rsidR="001B6373">
        <w:rPr>
          <w:rFonts w:hint="eastAsia"/>
        </w:rPr>
        <w:instrText>±</w:instrText>
      </w:r>
      <w:r w:rsidR="001B6373">
        <w:rPr>
          <w:rFonts w:hint="eastAsia"/>
        </w:rPr>
        <w:instrText>13.39)vs.(13.24</w:instrText>
      </w:r>
      <w:r w:rsidR="001B6373">
        <w:rPr>
          <w:rFonts w:hint="eastAsia"/>
        </w:rPr>
        <w:instrText>±</w:instrText>
      </w:r>
      <w:r w:rsidR="001B6373">
        <w:rPr>
          <w:rFonts w:hint="eastAsia"/>
        </w:rPr>
        <w:instrText>10.33),P&lt;0.01)],</w:instrText>
      </w:r>
      <w:r w:rsidR="001B6373">
        <w:rPr>
          <w:rFonts w:hint="eastAsia"/>
        </w:rPr>
        <w:instrText>其中抑郁患者得分最高</w:instrText>
      </w:r>
      <w:r w:rsidR="001B6373">
        <w:rPr>
          <w:rFonts w:hint="eastAsia"/>
        </w:rPr>
        <w:instrText>[(27.82</w:instrText>
      </w:r>
      <w:r w:rsidR="001B6373">
        <w:rPr>
          <w:rFonts w:hint="eastAsia"/>
        </w:rPr>
        <w:instrText>±</w:instrText>
      </w:r>
      <w:r w:rsidR="001B6373">
        <w:rPr>
          <w:rFonts w:hint="eastAsia"/>
        </w:rPr>
        <w:instrText>14.42),P&lt;0.01];</w:instrText>
      </w:r>
      <w:r w:rsidR="001B6373">
        <w:rPr>
          <w:rFonts w:hint="eastAsia"/>
        </w:rPr>
        <w:instrText>不同年龄组</w:instrText>
      </w:r>
      <w:r w:rsidR="001B6373">
        <w:rPr>
          <w:rFonts w:hint="eastAsia"/>
        </w:rPr>
        <w:instrText>CES-D</w:instrText>
      </w:r>
      <w:r w:rsidR="001B6373">
        <w:rPr>
          <w:rFonts w:hint="eastAsia"/>
        </w:rPr>
        <w:instrText>得分差异有统计学意义</w:instrText>
      </w:r>
      <w:r w:rsidR="001B6373">
        <w:rPr>
          <w:rFonts w:hint="eastAsia"/>
        </w:rPr>
        <w:instrText>,60</w:instrText>
      </w:r>
      <w:r w:rsidR="001B6373">
        <w:rPr>
          <w:rFonts w:hint="eastAsia"/>
        </w:rPr>
        <w:instrText>岁以上组得分高于</w:instrText>
      </w:r>
      <w:r w:rsidR="001B6373">
        <w:rPr>
          <w:rFonts w:hint="eastAsia"/>
        </w:rPr>
        <w:instrText>60</w:instrText>
      </w:r>
      <w:r w:rsidR="001B6373">
        <w:rPr>
          <w:rFonts w:hint="eastAsia"/>
        </w:rPr>
        <w:instrText>岁以下各组</w:instrText>
      </w:r>
      <w:r w:rsidR="001B6373">
        <w:rPr>
          <w:rFonts w:hint="eastAsia"/>
        </w:rPr>
        <w:instrText>(P&lt;0.01)</w:instrText>
      </w:r>
      <w:r w:rsidR="001B6373">
        <w:rPr>
          <w:rFonts w:hint="eastAsia"/>
        </w:rPr>
        <w:instrText>。结论</w:instrText>
      </w:r>
      <w:r w:rsidR="001B6373">
        <w:rPr>
          <w:rFonts w:hint="eastAsia"/>
        </w:rPr>
        <w:instrText>:</w:instrText>
      </w:r>
      <w:r w:rsidR="001B6373">
        <w:rPr>
          <w:rFonts w:hint="eastAsia"/>
        </w:rPr>
        <w:instrText>中文版流调中心抑郁量表适用于我国不同年龄群体</w:instrText>
      </w:r>
      <w:r w:rsidR="001B6373">
        <w:rPr>
          <w:rFonts w:hint="eastAsia"/>
        </w:rPr>
        <w:instrText>,</w:instrText>
      </w:r>
      <w:r w:rsidR="001B6373">
        <w:rPr>
          <w:rFonts w:hint="eastAsia"/>
        </w:rPr>
        <w:instrText>是一个可靠而有效的自评式抑郁症状测量工具。</w:instrText>
      </w:r>
      <w:r w:rsidR="001B6373">
        <w:rPr>
          <w:rFonts w:hint="eastAsia"/>
        </w:rPr>
        <w:instrText>","container-title":"Chinese Mental Health Journal","ISSN":"1000-6729","issue":"2","journalAbbreviation":"</w:instrText>
      </w:r>
      <w:r w:rsidR="001B6373">
        <w:rPr>
          <w:rFonts w:hint="eastAsia"/>
        </w:rPr>
        <w:instrText>中国心理卫生杂志</w:instrText>
      </w:r>
      <w:r w:rsidR="001B6373">
        <w:rPr>
          <w:rFonts w:hint="eastAsia"/>
        </w:rPr>
        <w:instrText xml:space="preserve">","language":"zh","note":"657 citations(CNKI)[2023-12-27]\nCSCD: </w:instrText>
      </w:r>
      <w:r w:rsidR="001B6373">
        <w:rPr>
          <w:rFonts w:hint="eastAsia"/>
        </w:rPr>
        <w:instrText>核心库</w:instrText>
      </w:r>
      <w:r w:rsidR="001B6373">
        <w:rPr>
          <w:rFonts w:hint="eastAsia"/>
        </w:rPr>
        <w:instrText>\n</w:instrText>
      </w:r>
      <w:r w:rsidR="001B6373">
        <w:rPr>
          <w:rFonts w:hint="eastAsia"/>
        </w:rPr>
        <w:instrText>中文核心期刊</w:instrText>
      </w:r>
      <w:r w:rsidR="001B6373">
        <w:rPr>
          <w:rFonts w:hint="eastAsia"/>
        </w:rPr>
        <w:instrText>/</w:instrText>
      </w:r>
      <w:r w:rsidR="001B6373">
        <w:rPr>
          <w:rFonts w:hint="eastAsia"/>
        </w:rPr>
        <w:instrText>北大核心</w:instrText>
      </w:r>
      <w:r w:rsidR="001B6373">
        <w:rPr>
          <w:rFonts w:hint="eastAsia"/>
        </w:rPr>
        <w:instrText xml:space="preserve">: </w:instrText>
      </w:r>
      <w:r w:rsidR="001B6373">
        <w:rPr>
          <w:rFonts w:hint="eastAsia"/>
        </w:rPr>
        <w:instrText>是</w:instrText>
      </w:r>
      <w:r w:rsidR="001B6373">
        <w:rPr>
          <w:rFonts w:hint="eastAsia"/>
        </w:rPr>
        <w:instrText>\n</w:instrText>
      </w:r>
      <w:r w:rsidR="001B6373">
        <w:rPr>
          <w:rFonts w:hint="eastAsia"/>
        </w:rPr>
        <w:instrText>复合影响因子</w:instrText>
      </w:r>
      <w:r w:rsidR="001B6373">
        <w:rPr>
          <w:rFonts w:hint="eastAsia"/>
        </w:rPr>
        <w:instrText>: 3.051\n</w:instrText>
      </w:r>
      <w:r w:rsidR="001B6373">
        <w:rPr>
          <w:rFonts w:hint="eastAsia"/>
        </w:rPr>
        <w:instrText>综合影响因子</w:instrText>
      </w:r>
      <w:r w:rsidR="001B6373">
        <w:rPr>
          <w:rFonts w:hint="eastAsia"/>
        </w:rPr>
        <w:instrText>: 1.711\n</w:instrText>
      </w:r>
      <w:r w:rsidR="001B6373">
        <w:rPr>
          <w:rFonts w:hint="eastAsia"/>
        </w:rPr>
        <w:instrText>南农高质量</w:instrText>
      </w:r>
      <w:r w:rsidR="001B6373">
        <w:rPr>
          <w:rFonts w:hint="eastAsia"/>
        </w:rPr>
        <w:instrText xml:space="preserve">: </w:instrText>
      </w:r>
      <w:r w:rsidR="001B6373">
        <w:rPr>
          <w:rFonts w:hint="eastAsia"/>
        </w:rPr>
        <w:instrText>三类</w:instrText>
      </w:r>
      <w:r w:rsidR="001B6373">
        <w:rPr>
          <w:rFonts w:hint="eastAsia"/>
        </w:rPr>
        <w:instrText xml:space="preserve">","page":"139-143","source":"CNKI","title":"Development </w:instrText>
      </w:r>
      <w:r w:rsidR="001B6373">
        <w:instrText xml:space="preserve">of the Chinese age norms of CES-D in urban area","volume":"24","author":[{"family":"Zhang","given":"Jie"},{"family":"Wu","given":"Zhenyun"},{"family":"Fang","given":"Ge"},{"family":"Li","given":"Juan"},{"family":"Han","given":"buxin"},{"family":"Chen","given":"Zhiyan"}],"issued":{"date-parts":[["2010"]]}}}],"schema":"https://github.com/citation-style-language/schema/raw/master/csl-citation.json"} </w:instrText>
      </w:r>
      <w:r w:rsidR="001B6373">
        <w:fldChar w:fldCharType="separate"/>
      </w:r>
      <w:r w:rsidR="00B9680E" w:rsidRPr="00B9680E">
        <w:t>Zhang et al. (</w:t>
      </w:r>
      <w:r w:rsidR="00B9680E" w:rsidRPr="008767E0">
        <w:rPr>
          <w:rStyle w:val="innerzoteroCitation"/>
        </w:rPr>
        <w:t>2010</w:t>
      </w:r>
      <w:r w:rsidR="00B9680E" w:rsidRPr="00B9680E">
        <w:t>)</w:t>
      </w:r>
      <w:r w:rsidR="001B6373">
        <w:fldChar w:fldCharType="end"/>
      </w:r>
      <w:r w:rsidR="001B6373">
        <w:rPr>
          <w:rFonts w:hint="eastAsia"/>
        </w:rPr>
        <w:t xml:space="preserve"> </w:t>
      </w:r>
      <w:r w:rsidRPr="00727486">
        <w:t xml:space="preserve">improved the translation of the 20th item, thus, we chose the revised version by </w:t>
      </w:r>
      <w:r w:rsidR="001B6373">
        <w:fldChar w:fldCharType="begin"/>
      </w:r>
      <w:r w:rsidR="00B9680E">
        <w:instrText xml:space="preserve"> ADDIN ZOTERO_ITEM CSL_CITATION {"citationID":"jabS5LwW","properties":{"formattedCitation":"(Zhang J. et al., 2010)","plainCitation":"(Zhang J. et al., 2010)","noteIndex":0},"citationItems":[{"id":303,"uris":["http://zotero.org/users/local/eoP0LvSC/items/</w:instrText>
      </w:r>
      <w:r w:rsidR="00B9680E">
        <w:rPr>
          <w:rFonts w:hint="eastAsia"/>
        </w:rPr>
        <w:instrText>RNYKFLVK"],"itemData":{"id":303,"type":"article-journal","abstract":"</w:instrText>
      </w:r>
      <w:r w:rsidR="00B9680E">
        <w:rPr>
          <w:rFonts w:hint="eastAsia"/>
        </w:rPr>
        <w:instrText>目的</w:instrText>
      </w:r>
      <w:r w:rsidR="00B9680E">
        <w:rPr>
          <w:rFonts w:hint="eastAsia"/>
        </w:rPr>
        <w:instrText>:</w:instrText>
      </w:r>
      <w:r w:rsidR="00B9680E">
        <w:rPr>
          <w:rFonts w:hint="eastAsia"/>
        </w:rPr>
        <w:instrText>验证流调中心抑郁量表</w:instrText>
      </w:r>
      <w:r w:rsidR="00B9680E">
        <w:rPr>
          <w:rFonts w:hint="eastAsia"/>
        </w:rPr>
        <w:instrText>(The Center for Epidemiological Studies Depression Scale,CES-D)</w:instrText>
      </w:r>
      <w:r w:rsidR="00B9680E">
        <w:rPr>
          <w:rFonts w:hint="eastAsia"/>
        </w:rPr>
        <w:instrText>在我国城市人群中不同年龄组的适用性</w:instrText>
      </w:r>
      <w:r w:rsidR="00B9680E">
        <w:rPr>
          <w:rFonts w:hint="eastAsia"/>
        </w:rPr>
        <w:instrText>,</w:instrText>
      </w:r>
      <w:r w:rsidR="00B9680E">
        <w:rPr>
          <w:rFonts w:hint="eastAsia"/>
        </w:rPr>
        <w:instrText>并建立各年龄组常模。方法</w:instrText>
      </w:r>
      <w:r w:rsidR="00B9680E">
        <w:rPr>
          <w:rFonts w:hint="eastAsia"/>
        </w:rPr>
        <w:instrText>:</w:instrText>
      </w:r>
      <w:r w:rsidR="00B9680E">
        <w:rPr>
          <w:rFonts w:hint="eastAsia"/>
        </w:rPr>
        <w:instrText>采用横断面研究方法</w:instrText>
      </w:r>
      <w:r w:rsidR="00B9680E">
        <w:rPr>
          <w:rFonts w:hint="eastAsia"/>
        </w:rPr>
        <w:instrText>,</w:instrText>
      </w:r>
      <w:r w:rsidR="00B9680E">
        <w:rPr>
          <w:rFonts w:hint="eastAsia"/>
        </w:rPr>
        <w:instrText>在全国</w:instrText>
      </w:r>
      <w:r w:rsidR="00B9680E">
        <w:rPr>
          <w:rFonts w:hint="eastAsia"/>
        </w:rPr>
        <w:instrText>21</w:instrText>
      </w:r>
      <w:r w:rsidR="00B9680E">
        <w:rPr>
          <w:rFonts w:hint="eastAsia"/>
        </w:rPr>
        <w:instrText>省</w:instrText>
      </w:r>
      <w:r w:rsidR="00B9680E">
        <w:rPr>
          <w:rFonts w:hint="eastAsia"/>
        </w:rPr>
        <w:instrText>39</w:instrText>
      </w:r>
      <w:r w:rsidR="00B9680E">
        <w:rPr>
          <w:rFonts w:hint="eastAsia"/>
        </w:rPr>
        <w:instrText>座城市收集普通人群样本</w:instrText>
      </w:r>
      <w:r w:rsidR="00B9680E">
        <w:rPr>
          <w:rFonts w:hint="eastAsia"/>
        </w:rPr>
        <w:instrText>16047</w:instrText>
      </w:r>
      <w:r w:rsidR="00B9680E">
        <w:rPr>
          <w:rFonts w:hint="eastAsia"/>
        </w:rPr>
        <w:instrText>名</w:instrText>
      </w:r>
      <w:r w:rsidR="00B9680E">
        <w:rPr>
          <w:rFonts w:hint="eastAsia"/>
        </w:rPr>
        <w:instrText>[</w:instrText>
      </w:r>
      <w:r w:rsidR="00B9680E">
        <w:rPr>
          <w:rFonts w:hint="eastAsia"/>
        </w:rPr>
        <w:instrText>年龄</w:instrText>
      </w:r>
      <w:r w:rsidR="00B9680E">
        <w:rPr>
          <w:rFonts w:hint="eastAsia"/>
        </w:rPr>
        <w:instrText>11</w:instrText>
      </w:r>
      <w:r w:rsidR="00B9680E">
        <w:rPr>
          <w:rFonts w:hint="eastAsia"/>
        </w:rPr>
        <w:instrText>～</w:instrText>
      </w:r>
      <w:r w:rsidR="00B9680E">
        <w:rPr>
          <w:rFonts w:hint="eastAsia"/>
        </w:rPr>
        <w:instrText>100</w:instrText>
      </w:r>
      <w:r w:rsidR="00B9680E">
        <w:rPr>
          <w:rFonts w:hint="eastAsia"/>
        </w:rPr>
        <w:instrText>岁</w:instrText>
      </w:r>
      <w:r w:rsidR="00B9680E">
        <w:rPr>
          <w:rFonts w:hint="eastAsia"/>
        </w:rPr>
        <w:instrText>,</w:instrText>
      </w:r>
      <w:r w:rsidR="00B9680E">
        <w:rPr>
          <w:rFonts w:hint="eastAsia"/>
        </w:rPr>
        <w:instrText>平均</w:instrText>
      </w:r>
      <w:r w:rsidR="00B9680E">
        <w:rPr>
          <w:rFonts w:hint="eastAsia"/>
        </w:rPr>
        <w:instrText>(37.7</w:instrText>
      </w:r>
      <w:r w:rsidR="00B9680E">
        <w:rPr>
          <w:rFonts w:hint="eastAsia"/>
        </w:rPr>
        <w:instrText>±</w:instrText>
      </w:r>
      <w:r w:rsidR="00B9680E">
        <w:rPr>
          <w:rFonts w:hint="eastAsia"/>
        </w:rPr>
        <w:instrText>21.3)</w:instrText>
      </w:r>
      <w:r w:rsidR="00B9680E">
        <w:rPr>
          <w:rFonts w:hint="eastAsia"/>
        </w:rPr>
        <w:instrText>岁</w:instrText>
      </w:r>
      <w:r w:rsidR="00B9680E">
        <w:rPr>
          <w:rFonts w:hint="eastAsia"/>
        </w:rPr>
        <w:instrText>]</w:instrText>
      </w:r>
      <w:r w:rsidR="00B9680E">
        <w:rPr>
          <w:rFonts w:hint="eastAsia"/>
        </w:rPr>
        <w:instrText>以建立常模</w:instrText>
      </w:r>
      <w:r w:rsidR="00B9680E">
        <w:rPr>
          <w:rFonts w:hint="eastAsia"/>
        </w:rPr>
        <w:instrText>,</w:instrText>
      </w:r>
      <w:r w:rsidR="00B9680E">
        <w:rPr>
          <w:rFonts w:hint="eastAsia"/>
        </w:rPr>
        <w:instrText>在</w:instrText>
      </w:r>
      <w:r w:rsidR="00B9680E">
        <w:rPr>
          <w:rFonts w:hint="eastAsia"/>
        </w:rPr>
        <w:instrText>4</w:instrText>
      </w:r>
      <w:r w:rsidR="00B9680E">
        <w:rPr>
          <w:rFonts w:hint="eastAsia"/>
        </w:rPr>
        <w:instrText>个城市的精神科门诊与住院病人中选取病人样本</w:instrText>
      </w:r>
      <w:r w:rsidR="00B9680E">
        <w:rPr>
          <w:rFonts w:hint="eastAsia"/>
        </w:rPr>
        <w:instrText>349</w:instrText>
      </w:r>
      <w:r w:rsidR="00B9680E">
        <w:rPr>
          <w:rFonts w:hint="eastAsia"/>
        </w:rPr>
        <w:instrText>名</w:instrText>
      </w:r>
      <w:r w:rsidR="00B9680E">
        <w:rPr>
          <w:rFonts w:hint="eastAsia"/>
        </w:rPr>
        <w:instrText>[</w:instrText>
      </w:r>
      <w:r w:rsidR="00B9680E">
        <w:rPr>
          <w:rFonts w:hint="eastAsia"/>
        </w:rPr>
        <w:instrText>年龄</w:instrText>
      </w:r>
      <w:r w:rsidR="00B9680E">
        <w:rPr>
          <w:rFonts w:hint="eastAsia"/>
        </w:rPr>
        <w:instrText>16</w:instrText>
      </w:r>
      <w:r w:rsidR="00B9680E">
        <w:rPr>
          <w:rFonts w:hint="eastAsia"/>
        </w:rPr>
        <w:instrText>～</w:instrText>
      </w:r>
      <w:r w:rsidR="00B9680E">
        <w:rPr>
          <w:rFonts w:hint="eastAsia"/>
        </w:rPr>
        <w:instrText>81</w:instrText>
      </w:r>
      <w:r w:rsidR="00B9680E">
        <w:rPr>
          <w:rFonts w:hint="eastAsia"/>
        </w:rPr>
        <w:instrText>岁</w:instrText>
      </w:r>
      <w:r w:rsidR="00B9680E">
        <w:rPr>
          <w:rFonts w:hint="eastAsia"/>
        </w:rPr>
        <w:instrText>,</w:instrText>
      </w:r>
      <w:r w:rsidR="00B9680E">
        <w:rPr>
          <w:rFonts w:hint="eastAsia"/>
        </w:rPr>
        <w:instrText>平均</w:instrText>
      </w:r>
      <w:r w:rsidR="00B9680E">
        <w:rPr>
          <w:rFonts w:hint="eastAsia"/>
        </w:rPr>
        <w:instrText>(32.0</w:instrText>
      </w:r>
      <w:r w:rsidR="00B9680E">
        <w:rPr>
          <w:rFonts w:hint="eastAsia"/>
        </w:rPr>
        <w:instrText>±</w:instrText>
      </w:r>
      <w:r w:rsidR="00B9680E">
        <w:rPr>
          <w:rFonts w:hint="eastAsia"/>
        </w:rPr>
        <w:instrText>12.1)</w:instrText>
      </w:r>
      <w:r w:rsidR="00B9680E">
        <w:rPr>
          <w:rFonts w:hint="eastAsia"/>
        </w:rPr>
        <w:instrText>岁</w:instrText>
      </w:r>
      <w:r w:rsidR="00B9680E">
        <w:rPr>
          <w:rFonts w:hint="eastAsia"/>
        </w:rPr>
        <w:instrText>]</w:instrText>
      </w:r>
      <w:r w:rsidR="00B9680E">
        <w:rPr>
          <w:rFonts w:hint="eastAsia"/>
        </w:rPr>
        <w:instrText>以检验效标效度。从普通人群样本中抽取北京、东莞、包头的</w:instrText>
      </w:r>
      <w:r w:rsidR="00B9680E">
        <w:rPr>
          <w:rFonts w:hint="eastAsia"/>
        </w:rPr>
        <w:instrText>199</w:instrText>
      </w:r>
      <w:r w:rsidR="00B9680E">
        <w:rPr>
          <w:rFonts w:hint="eastAsia"/>
        </w:rPr>
        <w:instrText>名企业职工、</w:instrText>
      </w:r>
      <w:r w:rsidR="00B9680E">
        <w:rPr>
          <w:rFonts w:hint="eastAsia"/>
        </w:rPr>
        <w:instrText>100</w:instrText>
      </w:r>
      <w:r w:rsidR="00B9680E">
        <w:rPr>
          <w:rFonts w:hint="eastAsia"/>
        </w:rPr>
        <w:instrText>名大学生、</w:instrText>
      </w:r>
      <w:r w:rsidR="00B9680E">
        <w:rPr>
          <w:rFonts w:hint="eastAsia"/>
        </w:rPr>
        <w:instrText>30</w:instrText>
      </w:r>
      <w:r w:rsidR="00B9680E">
        <w:rPr>
          <w:rFonts w:hint="eastAsia"/>
        </w:rPr>
        <w:instrText>名教师进行了间隔</w:instrText>
      </w:r>
      <w:r w:rsidR="00B9680E">
        <w:rPr>
          <w:rFonts w:hint="eastAsia"/>
        </w:rPr>
        <w:instrText>8</w:instrText>
      </w:r>
      <w:r w:rsidR="00B9680E">
        <w:rPr>
          <w:rFonts w:hint="eastAsia"/>
        </w:rPr>
        <w:instrText>周的重测</w:instrText>
      </w:r>
      <w:r w:rsidR="00B9680E">
        <w:rPr>
          <w:rFonts w:hint="eastAsia"/>
        </w:rPr>
        <w:instrText>,</w:instrText>
      </w:r>
      <w:r w:rsidR="00B9680E">
        <w:rPr>
          <w:rFonts w:hint="eastAsia"/>
        </w:rPr>
        <w:instrText>以检验重测信度。结果</w:instrText>
      </w:r>
      <w:r w:rsidR="00B9680E">
        <w:rPr>
          <w:rFonts w:hint="eastAsia"/>
        </w:rPr>
        <w:instrText>:CES-D</w:instrText>
      </w:r>
      <w:r w:rsidR="00B9680E">
        <w:rPr>
          <w:rFonts w:hint="eastAsia"/>
        </w:rPr>
        <w:instrText>的</w:instrText>
      </w:r>
      <w:r w:rsidR="00B9680E">
        <w:rPr>
          <w:rFonts w:hint="eastAsia"/>
        </w:rPr>
        <w:instrText>Cronbach</w:instrText>
      </w:r>
      <w:r w:rsidR="00B9680E">
        <w:rPr>
          <w:rFonts w:hint="eastAsia"/>
        </w:rPr>
        <w:instrText>α系数为</w:instrText>
      </w:r>
      <w:r w:rsidR="00B9680E">
        <w:rPr>
          <w:rFonts w:hint="eastAsia"/>
        </w:rPr>
        <w:instrText>0.90,</w:instrText>
      </w:r>
      <w:r w:rsidR="00B9680E">
        <w:rPr>
          <w:rFonts w:hint="eastAsia"/>
        </w:rPr>
        <w:instrText>各因素的</w:instrText>
      </w:r>
      <w:r w:rsidR="00B9680E">
        <w:rPr>
          <w:rFonts w:hint="eastAsia"/>
        </w:rPr>
        <w:instrText>Cronbach</w:instrText>
      </w:r>
      <w:r w:rsidR="00B9680E">
        <w:rPr>
          <w:rFonts w:hint="eastAsia"/>
        </w:rPr>
        <w:instrText>α系数为</w:instrText>
      </w:r>
      <w:r w:rsidR="00B9680E">
        <w:rPr>
          <w:rFonts w:hint="eastAsia"/>
        </w:rPr>
        <w:instrText>0.68</w:instrText>
      </w:r>
      <w:r w:rsidR="00B9680E">
        <w:rPr>
          <w:rFonts w:hint="eastAsia"/>
        </w:rPr>
        <w:instrText>～</w:instrText>
      </w:r>
      <w:r w:rsidR="00B9680E">
        <w:rPr>
          <w:rFonts w:hint="eastAsia"/>
        </w:rPr>
        <w:instrText>0.86;</w:instrText>
      </w:r>
      <w:r w:rsidR="00B9680E">
        <w:rPr>
          <w:rFonts w:hint="eastAsia"/>
        </w:rPr>
        <w:instrText>间隔</w:instrText>
      </w:r>
      <w:r w:rsidR="00B9680E">
        <w:rPr>
          <w:rFonts w:hint="eastAsia"/>
        </w:rPr>
        <w:instrText>8</w:instrText>
      </w:r>
      <w:r w:rsidR="00B9680E">
        <w:rPr>
          <w:rFonts w:hint="eastAsia"/>
        </w:rPr>
        <w:instrText>周的重测信度为</w:instrText>
      </w:r>
      <w:r w:rsidR="00B9680E">
        <w:rPr>
          <w:rFonts w:hint="eastAsia"/>
        </w:rPr>
        <w:instrText>0.49(P&lt;0.01),</w:instrText>
      </w:r>
      <w:r w:rsidR="00B9680E">
        <w:rPr>
          <w:rFonts w:hint="eastAsia"/>
        </w:rPr>
        <w:instrText>各因素重测相关为</w:instrText>
      </w:r>
      <w:r w:rsidR="00B9680E">
        <w:rPr>
          <w:rFonts w:hint="eastAsia"/>
        </w:rPr>
        <w:instrText>0.39</w:instrText>
      </w:r>
      <w:r w:rsidR="00B9680E">
        <w:rPr>
          <w:rFonts w:hint="eastAsia"/>
        </w:rPr>
        <w:instrText>～</w:instrText>
      </w:r>
      <w:r w:rsidR="00B9680E">
        <w:rPr>
          <w:rFonts w:hint="eastAsia"/>
        </w:rPr>
        <w:instrText>0.51(P&lt;0.01);</w:instrText>
      </w:r>
      <w:r w:rsidR="00B9680E">
        <w:rPr>
          <w:rFonts w:hint="eastAsia"/>
        </w:rPr>
        <w:instrText>验证性因素分析支持原量表</w:instrText>
      </w:r>
      <w:r w:rsidR="00B9680E">
        <w:rPr>
          <w:rFonts w:hint="eastAsia"/>
        </w:rPr>
        <w:instrText>4</w:instrText>
      </w:r>
      <w:r w:rsidR="00B9680E">
        <w:rPr>
          <w:rFonts w:hint="eastAsia"/>
        </w:rPr>
        <w:instrText>因素的结构</w:instrText>
      </w:r>
      <w:r w:rsidR="00B9680E">
        <w:rPr>
          <w:rFonts w:hint="eastAsia"/>
        </w:rPr>
        <w:instrText>(RMSEA=0.057,CFI=0.976,GFI=0.948);</w:instrText>
      </w:r>
      <w:r w:rsidR="00B9680E">
        <w:rPr>
          <w:rFonts w:hint="eastAsia"/>
        </w:rPr>
        <w:instrText>心理疾病患者</w:instrText>
      </w:r>
      <w:r w:rsidR="00B9680E">
        <w:rPr>
          <w:rFonts w:hint="eastAsia"/>
        </w:rPr>
        <w:instrText>CES-D</w:instrText>
      </w:r>
      <w:r w:rsidR="00B9680E">
        <w:rPr>
          <w:rFonts w:hint="eastAsia"/>
        </w:rPr>
        <w:instrText>得分高于普通人群</w:instrText>
      </w:r>
      <w:r w:rsidR="00B9680E">
        <w:rPr>
          <w:rFonts w:hint="eastAsia"/>
        </w:rPr>
        <w:instrText>[(21.72</w:instrText>
      </w:r>
      <w:r w:rsidR="00B9680E">
        <w:rPr>
          <w:rFonts w:hint="eastAsia"/>
        </w:rPr>
        <w:instrText>±</w:instrText>
      </w:r>
      <w:r w:rsidR="00B9680E">
        <w:rPr>
          <w:rFonts w:hint="eastAsia"/>
        </w:rPr>
        <w:instrText>13.39)vs.(13.24</w:instrText>
      </w:r>
      <w:r w:rsidR="00B9680E">
        <w:rPr>
          <w:rFonts w:hint="eastAsia"/>
        </w:rPr>
        <w:instrText>±</w:instrText>
      </w:r>
      <w:r w:rsidR="00B9680E">
        <w:rPr>
          <w:rFonts w:hint="eastAsia"/>
        </w:rPr>
        <w:instrText>10.33),P&lt;0.01)],</w:instrText>
      </w:r>
      <w:r w:rsidR="00B9680E">
        <w:rPr>
          <w:rFonts w:hint="eastAsia"/>
        </w:rPr>
        <w:instrText>其中抑郁患者得分最高</w:instrText>
      </w:r>
      <w:r w:rsidR="00B9680E">
        <w:rPr>
          <w:rFonts w:hint="eastAsia"/>
        </w:rPr>
        <w:instrText>[(27.82</w:instrText>
      </w:r>
      <w:r w:rsidR="00B9680E">
        <w:rPr>
          <w:rFonts w:hint="eastAsia"/>
        </w:rPr>
        <w:instrText>±</w:instrText>
      </w:r>
      <w:r w:rsidR="00B9680E">
        <w:rPr>
          <w:rFonts w:hint="eastAsia"/>
        </w:rPr>
        <w:instrText>14.42),P&lt;0.01];</w:instrText>
      </w:r>
      <w:r w:rsidR="00B9680E">
        <w:rPr>
          <w:rFonts w:hint="eastAsia"/>
        </w:rPr>
        <w:instrText>不同年龄组</w:instrText>
      </w:r>
      <w:r w:rsidR="00B9680E">
        <w:rPr>
          <w:rFonts w:hint="eastAsia"/>
        </w:rPr>
        <w:instrText>CES-D</w:instrText>
      </w:r>
      <w:r w:rsidR="00B9680E">
        <w:rPr>
          <w:rFonts w:hint="eastAsia"/>
        </w:rPr>
        <w:instrText>得分差异有统计学意义</w:instrText>
      </w:r>
      <w:r w:rsidR="00B9680E">
        <w:rPr>
          <w:rFonts w:hint="eastAsia"/>
        </w:rPr>
        <w:instrText>,60</w:instrText>
      </w:r>
      <w:r w:rsidR="00B9680E">
        <w:rPr>
          <w:rFonts w:hint="eastAsia"/>
        </w:rPr>
        <w:instrText>岁以上组得分高于</w:instrText>
      </w:r>
      <w:r w:rsidR="00B9680E">
        <w:rPr>
          <w:rFonts w:hint="eastAsia"/>
        </w:rPr>
        <w:instrText>60</w:instrText>
      </w:r>
      <w:r w:rsidR="00B9680E">
        <w:rPr>
          <w:rFonts w:hint="eastAsia"/>
        </w:rPr>
        <w:instrText>岁以下各组</w:instrText>
      </w:r>
      <w:r w:rsidR="00B9680E">
        <w:rPr>
          <w:rFonts w:hint="eastAsia"/>
        </w:rPr>
        <w:instrText>(P&lt;0.01)</w:instrText>
      </w:r>
      <w:r w:rsidR="00B9680E">
        <w:rPr>
          <w:rFonts w:hint="eastAsia"/>
        </w:rPr>
        <w:instrText>。结论</w:instrText>
      </w:r>
      <w:r w:rsidR="00B9680E">
        <w:rPr>
          <w:rFonts w:hint="eastAsia"/>
        </w:rPr>
        <w:instrText>:</w:instrText>
      </w:r>
      <w:r w:rsidR="00B9680E">
        <w:rPr>
          <w:rFonts w:hint="eastAsia"/>
        </w:rPr>
        <w:instrText>中文版流调中心抑郁量表适用于我国不同年龄群体</w:instrText>
      </w:r>
      <w:r w:rsidR="00B9680E">
        <w:rPr>
          <w:rFonts w:hint="eastAsia"/>
        </w:rPr>
        <w:instrText>,</w:instrText>
      </w:r>
      <w:r w:rsidR="00B9680E">
        <w:rPr>
          <w:rFonts w:hint="eastAsia"/>
        </w:rPr>
        <w:instrText>是一个可靠而有效的自评式抑郁症状测量工具。</w:instrText>
      </w:r>
      <w:r w:rsidR="00B9680E">
        <w:rPr>
          <w:rFonts w:hint="eastAsia"/>
        </w:rPr>
        <w:instrText>","container-title":"Chinese Mental Health Journal","ISSN":"1000-6729","issue":"2","journalAbbreviation":"</w:instrText>
      </w:r>
      <w:r w:rsidR="00B9680E">
        <w:rPr>
          <w:rFonts w:hint="eastAsia"/>
        </w:rPr>
        <w:instrText>中国心理卫生杂志</w:instrText>
      </w:r>
      <w:r w:rsidR="00B9680E">
        <w:rPr>
          <w:rFonts w:hint="eastAsia"/>
        </w:rPr>
        <w:instrText xml:space="preserve">","language":"zh","note":"657 citations(CNKI)[2023-12-27]\nCSCD: </w:instrText>
      </w:r>
      <w:r w:rsidR="00B9680E">
        <w:rPr>
          <w:rFonts w:hint="eastAsia"/>
        </w:rPr>
        <w:instrText>核心库</w:instrText>
      </w:r>
      <w:r w:rsidR="00B9680E">
        <w:rPr>
          <w:rFonts w:hint="eastAsia"/>
        </w:rPr>
        <w:instrText>\n</w:instrText>
      </w:r>
      <w:r w:rsidR="00B9680E">
        <w:rPr>
          <w:rFonts w:hint="eastAsia"/>
        </w:rPr>
        <w:instrText>中文核心期刊</w:instrText>
      </w:r>
      <w:r w:rsidR="00B9680E">
        <w:rPr>
          <w:rFonts w:hint="eastAsia"/>
        </w:rPr>
        <w:instrText>/</w:instrText>
      </w:r>
      <w:r w:rsidR="00B9680E">
        <w:rPr>
          <w:rFonts w:hint="eastAsia"/>
        </w:rPr>
        <w:instrText>北大核心</w:instrText>
      </w:r>
      <w:r w:rsidR="00B9680E">
        <w:rPr>
          <w:rFonts w:hint="eastAsia"/>
        </w:rPr>
        <w:instrText xml:space="preserve">: </w:instrText>
      </w:r>
      <w:r w:rsidR="00B9680E">
        <w:rPr>
          <w:rFonts w:hint="eastAsia"/>
        </w:rPr>
        <w:instrText>是</w:instrText>
      </w:r>
      <w:r w:rsidR="00B9680E">
        <w:rPr>
          <w:rFonts w:hint="eastAsia"/>
        </w:rPr>
        <w:instrText>\n</w:instrText>
      </w:r>
      <w:r w:rsidR="00B9680E">
        <w:rPr>
          <w:rFonts w:hint="eastAsia"/>
        </w:rPr>
        <w:instrText>复合影响因子</w:instrText>
      </w:r>
      <w:r w:rsidR="00B9680E">
        <w:rPr>
          <w:rFonts w:hint="eastAsia"/>
        </w:rPr>
        <w:instrText>: 3.051\n</w:instrText>
      </w:r>
      <w:r w:rsidR="00B9680E">
        <w:rPr>
          <w:rFonts w:hint="eastAsia"/>
        </w:rPr>
        <w:instrText>综合影响因子</w:instrText>
      </w:r>
      <w:r w:rsidR="00B9680E">
        <w:rPr>
          <w:rFonts w:hint="eastAsia"/>
        </w:rPr>
        <w:instrText>: 1.711\n</w:instrText>
      </w:r>
      <w:r w:rsidR="00B9680E">
        <w:rPr>
          <w:rFonts w:hint="eastAsia"/>
        </w:rPr>
        <w:instrText>南农高质量</w:instrText>
      </w:r>
      <w:r w:rsidR="00B9680E">
        <w:rPr>
          <w:rFonts w:hint="eastAsia"/>
        </w:rPr>
        <w:instrText xml:space="preserve">: </w:instrText>
      </w:r>
      <w:r w:rsidR="00B9680E">
        <w:rPr>
          <w:rFonts w:hint="eastAsia"/>
        </w:rPr>
        <w:instrText>三类</w:instrText>
      </w:r>
      <w:r w:rsidR="00B9680E">
        <w:rPr>
          <w:rFonts w:hint="eastAsia"/>
        </w:rPr>
        <w:instrText>","page":"139-143","source":"CNKI","title":"Development of the Chinese age norm</w:instrText>
      </w:r>
      <w:r w:rsidR="00B9680E">
        <w:instrText xml:space="preserve">s of CES-D in urban area","volume":"24","author":[{"family":"Zhang","given":"Jie"},{"family":"Wu","given":"Zhenyun"},{"family":"Fang","given":"Ge"},{"family":"Li","given":"Juan"},{"family":"Han","given":"buxin"},{"family":"Chen","given":"Zhiyan"}],"issued":{"date-parts":[["2010"]]}}}],"schema":"https://github.com/citation-style-language/schema/raw/master/csl-citation.json"} </w:instrText>
      </w:r>
      <w:r w:rsidR="001B6373">
        <w:fldChar w:fldCharType="separate"/>
      </w:r>
      <w:r w:rsidR="00B9680E" w:rsidRPr="00B9680E">
        <w:t>(</w:t>
      </w:r>
      <w:r w:rsidR="00B9680E" w:rsidRPr="008767E0">
        <w:rPr>
          <w:rStyle w:val="zoteroCitation"/>
        </w:rPr>
        <w:t>Zhang J. et al., 2010</w:t>
      </w:r>
      <w:r w:rsidR="00B9680E" w:rsidRPr="00B9680E">
        <w:t>)</w:t>
      </w:r>
      <w:r w:rsidR="001B6373">
        <w:fldChar w:fldCharType="end"/>
      </w:r>
      <w:r w:rsidRPr="00727486">
        <w:t xml:space="preserve">. </w:t>
      </w:r>
      <w:bookmarkEnd w:id="53"/>
    </w:p>
    <w:p w14:paraId="0DEF177A" w14:textId="77777777" w:rsidR="0077489C" w:rsidRPr="00727486" w:rsidRDefault="0077489C" w:rsidP="0077489C">
      <w:pPr>
        <w:pStyle w:val="2"/>
        <w:rPr>
          <w:color w:val="000000" w:themeColor="text1"/>
        </w:rPr>
      </w:pPr>
      <w:r w:rsidRPr="00727486">
        <w:rPr>
          <w:color w:val="000000" w:themeColor="text1"/>
        </w:rPr>
        <w:t>2.2 Identify symptoms within scales</w:t>
      </w:r>
    </w:p>
    <w:p w14:paraId="28644ABC" w14:textId="3E98687E" w:rsidR="0077489C" w:rsidRPr="00727486" w:rsidRDefault="0077489C" w:rsidP="001A0036">
      <w:bookmarkStart w:id="54" w:name="OLE_LINK5"/>
      <w:bookmarkStart w:id="55" w:name="OLE_LINK20"/>
      <w:r w:rsidRPr="00727486">
        <w:t xml:space="preserve">In this phase, four trained coders focused on identifying items that assessed identical or similar symptoms within each scale. The </w:t>
      </w:r>
      <w:r w:rsidR="002F7257">
        <w:t>procedure</w:t>
      </w:r>
      <w:r w:rsidR="002F7257" w:rsidRPr="00727486">
        <w:t xml:space="preserve"> </w:t>
      </w:r>
      <w:r w:rsidR="002F7257">
        <w:t>was</w:t>
      </w:r>
      <w:r w:rsidR="002F7257" w:rsidRPr="00727486">
        <w:t xml:space="preserve"> </w:t>
      </w:r>
      <w:r w:rsidRPr="00727486">
        <w:t>as follows: First, the four coders independently identified and consolidated items within each scale. Then, they formed two pairs, with each pair reviewing their results and resolving any discrepancies</w:t>
      </w:r>
      <w:r w:rsidR="002F7257">
        <w:t xml:space="preserve"> within the pair</w:t>
      </w:r>
      <w:r w:rsidRPr="00727486">
        <w:t>. Subsequently, the</w:t>
      </w:r>
      <w:r w:rsidR="002F7257">
        <w:t xml:space="preserve"> results from</w:t>
      </w:r>
      <w:r w:rsidRPr="00727486">
        <w:t xml:space="preserve"> two pairs of coders </w:t>
      </w:r>
      <w:r w:rsidR="002F7257">
        <w:t xml:space="preserve">were </w:t>
      </w:r>
      <w:r w:rsidRPr="00727486">
        <w:t>cross-checked and any remaining inconsistencies</w:t>
      </w:r>
      <w:r w:rsidR="002F7257">
        <w:t xml:space="preserve"> were discussed and resolve with </w:t>
      </w:r>
      <w:r w:rsidRPr="00727486">
        <w:t xml:space="preserve">the corresponding author when necessary. </w:t>
      </w:r>
      <w:bookmarkEnd w:id="54"/>
      <w:r w:rsidRPr="00727486">
        <w:t xml:space="preserve">The final consolidated version of the results underwent independent verification by a clinically certified </w:t>
      </w:r>
      <w:r w:rsidR="002F7257" w:rsidRPr="002F7257">
        <w:t>psychiatrist</w:t>
      </w:r>
      <w:r w:rsidR="002F7257">
        <w:t xml:space="preserve"> </w:t>
      </w:r>
      <w:r w:rsidRPr="00727486">
        <w:t>(</w:t>
      </w:r>
      <w:r w:rsidR="00C555B2">
        <w:rPr>
          <w:rFonts w:hint="eastAsia"/>
        </w:rPr>
        <w:t>Y</w:t>
      </w:r>
      <w:r w:rsidR="00C555B2">
        <w:t>. L).</w:t>
      </w:r>
    </w:p>
    <w:bookmarkEnd w:id="55"/>
    <w:p w14:paraId="2A93D69B" w14:textId="77777777" w:rsidR="0077489C" w:rsidRPr="00727486" w:rsidRDefault="0077489C" w:rsidP="0077489C">
      <w:pPr>
        <w:pStyle w:val="2"/>
        <w:rPr>
          <w:color w:val="000000" w:themeColor="text1"/>
        </w:rPr>
      </w:pPr>
      <w:r w:rsidRPr="00727486">
        <w:rPr>
          <w:color w:val="000000" w:themeColor="text1"/>
        </w:rPr>
        <w:t xml:space="preserve">2.3 Compare symptoms across different </w:t>
      </w:r>
      <w:r w:rsidRPr="00727486">
        <w:rPr>
          <w:rFonts w:hint="eastAsia"/>
          <w:color w:val="000000" w:themeColor="text1"/>
        </w:rPr>
        <w:t>scale</w:t>
      </w:r>
      <w:r w:rsidRPr="00727486">
        <w:rPr>
          <w:color w:val="000000" w:themeColor="text1"/>
        </w:rPr>
        <w:t>s</w:t>
      </w:r>
    </w:p>
    <w:p w14:paraId="049CB6A7" w14:textId="5C14187E" w:rsidR="0077489C" w:rsidRPr="00727486" w:rsidRDefault="0077489C" w:rsidP="001A0036">
      <w:r w:rsidRPr="00727486">
        <w:t xml:space="preserve">In this step, the same four coders </w:t>
      </w:r>
      <w:r w:rsidRPr="00727486">
        <w:rPr>
          <w:rFonts w:hint="eastAsia"/>
        </w:rPr>
        <w:t>compare</w:t>
      </w:r>
      <w:r w:rsidRPr="00727486">
        <w:t xml:space="preserve">d symptoms across all scales. The procedure </w:t>
      </w:r>
      <w:r w:rsidRPr="00727486">
        <w:rPr>
          <w:rFonts w:hint="eastAsia"/>
        </w:rPr>
        <w:t>w</w:t>
      </w:r>
      <w:r w:rsidRPr="00727486">
        <w:t xml:space="preserve">as the same as the identification of symptoms within scales: </w:t>
      </w:r>
      <w:r w:rsidR="00DF4A8A" w:rsidRPr="00727486">
        <w:t>independent</w:t>
      </w:r>
      <w:r w:rsidRPr="00727486">
        <w:t xml:space="preserve"> individual coding, discussion by pairs, cross-checking between pairs, discussion with </w:t>
      </w:r>
      <w:r w:rsidRPr="00727486">
        <w:lastRenderedPageBreak/>
        <w:t>the corresponding author, and verification by a clinically certificated doctor.</w:t>
      </w:r>
    </w:p>
    <w:p w14:paraId="0B17DCF1" w14:textId="58272AA5" w:rsidR="0077489C" w:rsidRPr="00727486" w:rsidRDefault="0077489C" w:rsidP="001A0036">
      <w:r w:rsidRPr="00727486">
        <w:t xml:space="preserve">The coding processes were as follow. We first pooled symptoms from all scales together and identified unique symptoms. In this step, we retained both compound symptoms and specific symptoms, as in </w:t>
      </w:r>
      <w:r w:rsidR="008D3D75" w:rsidRPr="00727486">
        <w:fldChar w:fldCharType="begin"/>
      </w:r>
      <w:r w:rsidR="00DA1F25">
        <w:instrText xml:space="preserve"> ADDIN ZOTERO_ITEM CSL_CITATION {"citationID":"3Su1dlxG","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rPr>
        <w:instrText>. Diso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w:instrText>
      </w:r>
      <w:r w:rsidR="00DA1F25">
        <w:instrText xml:space="preserve">le-short":"The 52 symptoms of major depression","volume":"208","author":[{"family":"Fried","given":"Eiko I."}],"issued":{"date-parts":[["2017",1]]}}}],"schema":"https://github.com/citation-style-language/schema/raw/master/csl-citation.json"} </w:instrText>
      </w:r>
      <w:r w:rsidR="008D3D75" w:rsidRPr="00727486">
        <w:fldChar w:fldCharType="separate"/>
      </w:r>
      <w:r w:rsidR="00B9680E" w:rsidRPr="00B9680E">
        <w:t>Fried (</w:t>
      </w:r>
      <w:r w:rsidR="00B9680E" w:rsidRPr="008767E0">
        <w:rPr>
          <w:rStyle w:val="innerzoteroCitation"/>
        </w:rPr>
        <w:t>2017</w:t>
      </w:r>
      <w:r w:rsidR="00B9680E" w:rsidRPr="00B9680E">
        <w:t>)</w:t>
      </w:r>
      <w:r w:rsidR="008D3D75" w:rsidRPr="00727486">
        <w:fldChar w:fldCharType="end"/>
      </w:r>
      <w:r w:rsidRPr="00727486">
        <w:t>. Compound symptoms are symptoms that include a range of related symptoms, whereas specific symptoms are more concrete and describe specific patterns. For example, “appetite changes” is a compound symptom, it includes two specific symptoms: “appetite increased” and “appetite decreased”</w:t>
      </w:r>
      <w:r w:rsidR="009665D2">
        <w:t>, a</w:t>
      </w:r>
      <w:r w:rsidRPr="00727486">
        <w:t xml:space="preserve">nd all three </w:t>
      </w:r>
      <w:r w:rsidR="009665D2">
        <w:t>of them</w:t>
      </w:r>
      <w:r w:rsidRPr="00727486">
        <w:t xml:space="preserve"> were treated as unique symptoms. We employed an approach that maximize the </w:t>
      </w:r>
      <w:r w:rsidR="00DF4A8A" w:rsidRPr="00727486">
        <w:t>number</w:t>
      </w:r>
      <w:r w:rsidRPr="00727486">
        <w:t xml:space="preserve"> of different symptoms. More specifically, if the items describe similar symptom using different words and that the words have significantly different meanings under the Chinese context, we treat them as belonging to the same compound symptom but are different specific symptoms. For instance, there are many different words for describe depressed mood in different scales, we used 'depressed moods' as the compound symptom but distinguish different specif</w:t>
      </w:r>
      <w:r w:rsidRPr="00727486">
        <w:rPr>
          <w:rFonts w:hint="eastAsia"/>
        </w:rPr>
        <w:t>i</w:t>
      </w:r>
      <w:r w:rsidRPr="00727486">
        <w:t xml:space="preserve">c symptoms such as: 'blue', 'low mood', 'sad', and 'anhedonia'. This approach is slightly different from </w:t>
      </w:r>
      <w:r w:rsidR="008D3D75" w:rsidRPr="00727486">
        <w:fldChar w:fldCharType="begin"/>
      </w:r>
      <w:r w:rsidR="00DA1F25">
        <w:instrText xml:space="preserve"> ADDIN ZOTERO_ITEM CSL_CITATION {"citationID":"YDW52ZkV","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rPr>
        <w:instrText>. Diso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w:instrText>
      </w:r>
      <w:r w:rsidR="00DA1F25">
        <w:instrText xml:space="preserve">le-short":"The 52 symptoms of major depression","volume":"208","author":[{"family":"Fried","given":"Eiko I."}],"issued":{"date-parts":[["2017",1]]}}}],"schema":"https://github.com/citation-style-language/schema/raw/master/csl-citation.json"} </w:instrText>
      </w:r>
      <w:r w:rsidR="008D3D75" w:rsidRPr="00727486">
        <w:fldChar w:fldCharType="separate"/>
      </w:r>
      <w:r w:rsidR="00B9680E" w:rsidRPr="00B9680E">
        <w:t>Fried (</w:t>
      </w:r>
      <w:r w:rsidR="00B9680E" w:rsidRPr="008767E0">
        <w:rPr>
          <w:rStyle w:val="innerzoteroCitation"/>
        </w:rPr>
        <w:t>2017</w:t>
      </w:r>
      <w:r w:rsidR="00B9680E" w:rsidRPr="00B9680E">
        <w:t>)</w:t>
      </w:r>
      <w:r w:rsidR="008D3D75" w:rsidRPr="00727486">
        <w:fldChar w:fldCharType="end"/>
      </w:r>
      <w:r w:rsidRPr="00727486">
        <w:t>, where he coded all these item as a specific symptom 'Sad moods'.</w:t>
      </w:r>
    </w:p>
    <w:p w14:paraId="2D83CCD6" w14:textId="459C0AF5" w:rsidR="0077489C" w:rsidRPr="00727486" w:rsidRDefault="0077489C" w:rsidP="001A0036">
      <w:r w:rsidRPr="00727486">
        <w:t xml:space="preserve">Then, we </w:t>
      </w:r>
      <w:r w:rsidR="009665D2">
        <w:t>assigned score</w:t>
      </w:r>
      <w:r w:rsidR="009665D2" w:rsidRPr="00727486">
        <w:t xml:space="preserve"> </w:t>
      </w:r>
      <w:r w:rsidR="009665D2">
        <w:t>of all</w:t>
      </w:r>
      <w:r w:rsidR="009665D2" w:rsidRPr="00727486">
        <w:t xml:space="preserve"> </w:t>
      </w:r>
      <w:r w:rsidRPr="00727486">
        <w:t>scale</w:t>
      </w:r>
      <w:r w:rsidR="009665D2">
        <w:t>s</w:t>
      </w:r>
      <w:r w:rsidRPr="00727486">
        <w:t xml:space="preserve"> on all unique symptoms. More specifically, a scale was </w:t>
      </w:r>
      <w:r w:rsidR="009665D2">
        <w:t>scored</w:t>
      </w:r>
      <w:r w:rsidR="009665D2" w:rsidRPr="00727486">
        <w:t xml:space="preserve"> </w:t>
      </w:r>
      <w:r w:rsidRPr="00727486">
        <w:t xml:space="preserve">as “0” on a </w:t>
      </w:r>
      <w:r w:rsidR="004208DB" w:rsidRPr="00727486">
        <w:t>symptom</w:t>
      </w:r>
      <w:r w:rsidRPr="00727486">
        <w:t xml:space="preserve"> if it does not have items that measures this symptom. </w:t>
      </w:r>
      <w:r w:rsidR="009665D2" w:rsidRPr="00727486">
        <w:t xml:space="preserve">For instance, the </w:t>
      </w:r>
      <w:r w:rsidR="001B6373" w:rsidRPr="001B6373">
        <w:t>Children's Depression Inventory</w:t>
      </w:r>
      <w:r w:rsidR="001B6373">
        <w:rPr>
          <w:rFonts w:hint="eastAsia"/>
        </w:rPr>
        <w:t xml:space="preserve"> </w:t>
      </w:r>
      <w:r w:rsidR="001B6373" w:rsidRPr="001B6373">
        <w:rPr>
          <w:rFonts w:hint="eastAsia"/>
        </w:rPr>
        <w:t>(</w:t>
      </w:r>
      <w:r w:rsidR="009665D2" w:rsidRPr="001B6373">
        <w:t>CDI</w:t>
      </w:r>
      <w:r w:rsidR="001B6373">
        <w:rPr>
          <w:rFonts w:hint="eastAsia"/>
        </w:rPr>
        <w:t>)</w:t>
      </w:r>
      <w:r w:rsidR="009665D2" w:rsidRPr="00727486">
        <w:t xml:space="preserve"> has no item for 'Depressed mood', we assigned “0” for CDI on this symptom. </w:t>
      </w:r>
      <w:r w:rsidRPr="00727486">
        <w:t xml:space="preserve">If a scale has an item that directly measures a symptom, compound or specific, it was coded as 2 on that symptom. Note if a scale has an item measures a compound symptom, then, this scale not only had a score of 2 on that compound symptom but also has a score of 1 on </w:t>
      </w:r>
      <w:r w:rsidR="009665D2">
        <w:t>all</w:t>
      </w:r>
      <w:r w:rsidRPr="00727486">
        <w:t xml:space="preserve"> specific symptoms </w:t>
      </w:r>
      <w:r w:rsidR="009665D2">
        <w:t>of</w:t>
      </w:r>
      <w:r w:rsidR="009665D2" w:rsidRPr="00727486">
        <w:t xml:space="preserve"> </w:t>
      </w:r>
      <w:r w:rsidRPr="00727486">
        <w:t>this compound symptom.</w:t>
      </w:r>
      <w:r w:rsidR="009665D2">
        <w:t xml:space="preserve"> For example</w:t>
      </w:r>
      <w:r w:rsidRPr="00727486">
        <w:t xml:space="preserve">, CDI has an item directly measures </w:t>
      </w:r>
      <w:r w:rsidR="009665D2">
        <w:lastRenderedPageBreak/>
        <w:t xml:space="preserve">the </w:t>
      </w:r>
      <w:r w:rsidR="009665D2" w:rsidRPr="00727486">
        <w:t>compound symptom “appetite change”</w:t>
      </w:r>
      <w:r w:rsidR="009665D2">
        <w:t xml:space="preserve"> </w:t>
      </w:r>
      <w:r w:rsidRPr="00727486">
        <w:t xml:space="preserve">and </w:t>
      </w:r>
      <w:r w:rsidR="009665D2">
        <w:t xml:space="preserve">scored </w:t>
      </w:r>
      <w:r w:rsidRPr="00727486">
        <w:t>2 on this</w:t>
      </w:r>
      <w:r w:rsidR="009665D2">
        <w:t xml:space="preserve"> compound</w:t>
      </w:r>
      <w:r w:rsidRPr="00727486">
        <w:t xml:space="preserve"> symptom. Importantly, even CDI does not have item</w:t>
      </w:r>
      <w:r w:rsidR="009665D2">
        <w:t>s</w:t>
      </w:r>
      <w:r w:rsidRPr="00727486">
        <w:t xml:space="preserve"> for 'appetite increased' and 'appetite decreased', it </w:t>
      </w:r>
      <w:r w:rsidR="009665D2">
        <w:t>scored</w:t>
      </w:r>
      <w:r w:rsidRPr="00727486">
        <w:t xml:space="preserve"> 1 on </w:t>
      </w:r>
      <w:r w:rsidR="009665D2">
        <w:t>these</w:t>
      </w:r>
      <w:r w:rsidR="009665D2" w:rsidRPr="00727486">
        <w:t xml:space="preserve"> </w:t>
      </w:r>
      <w:r w:rsidRPr="00727486">
        <w:t>two specific symptoms</w:t>
      </w:r>
      <w:r w:rsidR="009665D2">
        <w:t xml:space="preserve"> </w:t>
      </w:r>
      <w:r w:rsidRPr="00727486">
        <w:t xml:space="preserve">(see </w:t>
      </w:r>
      <w:r w:rsidR="009665D2" w:rsidRPr="00727486">
        <w:t>Fig 2</w:t>
      </w:r>
      <w:r w:rsidR="009665D2">
        <w:t xml:space="preserve"> and </w:t>
      </w:r>
      <w:r w:rsidRPr="00727486">
        <w:t xml:space="preserve">Supplementary Materials for details). </w:t>
      </w:r>
      <w:r w:rsidRPr="00727486">
        <w:rPr>
          <w:rFonts w:hint="eastAsia"/>
        </w:rPr>
        <w:t>However</w:t>
      </w:r>
      <w:r w:rsidRPr="00727486">
        <w:t xml:space="preserve">, if the item measures a specific symptom under a compound symptom, this scale was coded “2” on that specific symptom but </w:t>
      </w:r>
      <w:r w:rsidR="00B05AA5">
        <w:t xml:space="preserve">still </w:t>
      </w:r>
      <w:r w:rsidRPr="00727486">
        <w:t xml:space="preserve">“0” on the corresponding compound symptom.  </w:t>
      </w:r>
    </w:p>
    <w:p w14:paraId="34560BEE" w14:textId="735E7FE0" w:rsidR="0077489C" w:rsidRPr="00727486" w:rsidRDefault="0077489C" w:rsidP="0077489C">
      <w:pPr>
        <w:ind w:firstLine="480"/>
        <w:rPr>
          <w:color w:val="000000" w:themeColor="text1"/>
        </w:rPr>
      </w:pPr>
      <w:r w:rsidRPr="00727486">
        <w:rPr>
          <w:color w:val="000000" w:themeColor="text1"/>
        </w:rPr>
        <w:t xml:space="preserve"> </w:t>
      </w:r>
    </w:p>
    <w:p w14:paraId="6414694C" w14:textId="3F11285C" w:rsidR="0077489C" w:rsidRPr="00727486" w:rsidRDefault="00F32A8D" w:rsidP="0077489C">
      <w:pPr>
        <w:ind w:firstLine="480"/>
        <w:jc w:val="center"/>
        <w:rPr>
          <w:color w:val="000000" w:themeColor="text1"/>
        </w:rPr>
      </w:pPr>
      <w:r w:rsidRPr="00727486">
        <w:rPr>
          <w:color w:val="000000" w:themeColor="text1"/>
        </w:rPr>
        <w:t>[Insert Fig 2 later]</w:t>
      </w:r>
    </w:p>
    <w:p w14:paraId="7E187F84" w14:textId="3CDA5BAF" w:rsidR="0077489C" w:rsidRPr="00727486" w:rsidRDefault="0077489C" w:rsidP="0077489C">
      <w:pPr>
        <w:ind w:firstLine="0"/>
        <w:jc w:val="center"/>
        <w:rPr>
          <w:color w:val="000000" w:themeColor="text1"/>
          <w:sz w:val="21"/>
          <w:szCs w:val="21"/>
        </w:rPr>
      </w:pPr>
      <w:r w:rsidRPr="00727486">
        <w:rPr>
          <w:rFonts w:hint="eastAsia"/>
          <w:b/>
          <w:bCs/>
          <w:color w:val="000000" w:themeColor="text1"/>
          <w:sz w:val="21"/>
          <w:szCs w:val="21"/>
        </w:rPr>
        <w:t>Figure</w:t>
      </w:r>
      <w:r w:rsidRPr="00727486">
        <w:rPr>
          <w:b/>
          <w:bCs/>
          <w:color w:val="000000" w:themeColor="text1"/>
          <w:sz w:val="21"/>
          <w:szCs w:val="21"/>
        </w:rPr>
        <w:t xml:space="preserve"> 2</w:t>
      </w:r>
      <w:r w:rsidRPr="00727486">
        <w:rPr>
          <w:i/>
          <w:iCs/>
          <w:color w:val="000000" w:themeColor="text1"/>
          <w:sz w:val="21"/>
          <w:szCs w:val="21"/>
        </w:rPr>
        <w:t>.</w:t>
      </w:r>
      <w:r w:rsidR="00C572F2" w:rsidRPr="00727486">
        <w:rPr>
          <w:i/>
          <w:iCs/>
          <w:color w:val="000000" w:themeColor="text1"/>
          <w:sz w:val="21"/>
          <w:szCs w:val="21"/>
        </w:rPr>
        <w:t xml:space="preserve"> </w:t>
      </w:r>
      <w:r w:rsidRPr="00727486">
        <w:rPr>
          <w:i/>
          <w:iCs/>
          <w:color w:val="000000" w:themeColor="text1"/>
          <w:sz w:val="21"/>
          <w:szCs w:val="21"/>
        </w:rPr>
        <w:t xml:space="preserve">Number of articles that used each scale for screening depression. </w:t>
      </w:r>
      <w:r w:rsidRPr="00727486">
        <w:rPr>
          <w:color w:val="000000" w:themeColor="text1"/>
          <w:sz w:val="21"/>
          <w:szCs w:val="21"/>
        </w:rPr>
        <w:t xml:space="preserve">Total number of articles were based on those included in four meta-analyses (XXX). Scales with </w:t>
      </w:r>
      <w:r w:rsidRPr="00727486">
        <w:rPr>
          <w:color w:val="000000" w:themeColor="text1"/>
          <w:kern w:val="0"/>
          <w:sz w:val="21"/>
          <w:szCs w:val="21"/>
        </w:rPr>
        <w:t>* were excluded</w:t>
      </w:r>
      <w:r w:rsidRPr="00727486">
        <w:rPr>
          <w:color w:val="000000" w:themeColor="text1"/>
          <w:sz w:val="21"/>
          <w:szCs w:val="21"/>
        </w:rPr>
        <w:t xml:space="preserve"> from our analyses.</w:t>
      </w:r>
    </w:p>
    <w:p w14:paraId="0CE0F546" w14:textId="77777777" w:rsidR="0077489C" w:rsidRPr="00727486" w:rsidRDefault="0077489C" w:rsidP="0077489C">
      <w:pPr>
        <w:ind w:firstLine="0"/>
        <w:jc w:val="center"/>
        <w:rPr>
          <w:color w:val="000000" w:themeColor="text1"/>
          <w:sz w:val="21"/>
          <w:szCs w:val="21"/>
        </w:rPr>
      </w:pPr>
    </w:p>
    <w:p w14:paraId="2D2E3DE5" w14:textId="5485CB3F" w:rsidR="0077489C" w:rsidRPr="00727486" w:rsidRDefault="0077489C" w:rsidP="0077489C">
      <w:pPr>
        <w:ind w:firstLine="0"/>
        <w:jc w:val="center"/>
        <w:rPr>
          <w:color w:val="000000" w:themeColor="text1"/>
          <w:sz w:val="21"/>
          <w:szCs w:val="21"/>
        </w:rPr>
        <w:sectPr w:rsidR="0077489C" w:rsidRPr="00727486" w:rsidSect="00E34698">
          <w:pgSz w:w="11906" w:h="16838"/>
          <w:pgMar w:top="1440" w:right="1797" w:bottom="1440" w:left="1797" w:header="851" w:footer="992" w:gutter="0"/>
          <w:cols w:space="425"/>
          <w:docGrid w:linePitch="312"/>
        </w:sectPr>
      </w:pPr>
    </w:p>
    <w:bookmarkEnd w:id="50"/>
    <w:p w14:paraId="62094E42" w14:textId="77777777" w:rsidR="0077489C" w:rsidRPr="00727486" w:rsidRDefault="0077489C" w:rsidP="0077489C">
      <w:pPr>
        <w:pStyle w:val="2"/>
        <w:rPr>
          <w:color w:val="000000" w:themeColor="text1"/>
        </w:rPr>
      </w:pPr>
      <w:r w:rsidRPr="00727486">
        <w:rPr>
          <w:color w:val="000000" w:themeColor="text1"/>
        </w:rPr>
        <w:lastRenderedPageBreak/>
        <w:t xml:space="preserve">2.4 </w:t>
      </w:r>
      <w:r w:rsidRPr="00727486">
        <w:rPr>
          <w:color w:val="000000" w:themeColor="text1"/>
          <w:shd w:val="clear" w:color="auto" w:fill="FFFFFF"/>
        </w:rPr>
        <w:t>Data analyses</w:t>
      </w:r>
    </w:p>
    <w:p w14:paraId="1A0C328A" w14:textId="4CF76436" w:rsidR="0077489C" w:rsidRPr="00727486" w:rsidRDefault="0077489C" w:rsidP="001A0036">
      <w:r w:rsidRPr="00727486">
        <w:t>We reported the descriptive summary of scales as well as the sy</w:t>
      </w:r>
      <w:r w:rsidRPr="00727486">
        <w:rPr>
          <w:rFonts w:hint="eastAsia"/>
        </w:rPr>
        <w:t>m</w:t>
      </w:r>
      <w:r w:rsidRPr="00727486">
        <w:t xml:space="preserve">ptoms within scale. </w:t>
      </w:r>
      <w:bookmarkStart w:id="56" w:name="OLE_LINK14"/>
      <w:r w:rsidRPr="00727486">
        <w:t>We highlight</w:t>
      </w:r>
      <w:r w:rsidR="00B05AA5">
        <w:t>e</w:t>
      </w:r>
      <w:r w:rsidRPr="00727486">
        <w:t xml:space="preserve">d symptoms that are used in DSM-5 for </w:t>
      </w:r>
      <w:r w:rsidR="00C27C74" w:rsidRPr="00727486">
        <w:t>diagnosis</w:t>
      </w:r>
      <w:r w:rsidRPr="00727486">
        <w:t xml:space="preserve"> of depression. More specifically, there are 28 symptoms are</w:t>
      </w:r>
      <w:r w:rsidR="00B05AA5">
        <w:t xml:space="preserve"> overlapped with the</w:t>
      </w:r>
      <w:r w:rsidRPr="00727486">
        <w:t xml:space="preserve"> DSM-5 symptom</w:t>
      </w:r>
      <w:r w:rsidR="00B05AA5">
        <w:t>s for depression</w:t>
      </w:r>
      <w:r w:rsidRPr="00727486">
        <w:t xml:space="preserve">, </w:t>
      </w:r>
      <w:r w:rsidR="00B05AA5">
        <w:t xml:space="preserve">where were </w:t>
      </w:r>
      <w:r w:rsidRPr="00727486">
        <w:t>derived from the nine symptoms in DSM-5 and all their specific symptoms, see</w:t>
      </w:r>
      <w:r w:rsidR="001B6373">
        <w:rPr>
          <w:rFonts w:hint="eastAsia"/>
        </w:rPr>
        <w:t xml:space="preserve"> </w:t>
      </w:r>
      <w:r w:rsidR="001B6373">
        <w:fldChar w:fldCharType="begin"/>
      </w:r>
      <w:r w:rsidR="001B6373">
        <w:instrText xml:space="preserve"> ADDIN ZOTERO_ITEM CSL_CITATION {"citationID":"8bnba1qi","properties":{"custom":"Fried et al. (2015)","formattedCitation":"Fried et al. (2015)","plainCitation":"Fried et al. (2015)","noteIndex":0},"citationItems":[{"id":104,"uris":["http://zotero.org/users/local/eoP0LvSC/items/UFFEHRFT"],"itemData":{"id":104,"type":"article-journal","abstract":"Most measures of depression severity are based on the number of reported symptoms, and threshold scores are often used to classify individuals as healthy or depressed. This method – and research results based on it – are valid if depression is a single condition, and all symptoms are equally good severity indicators. Here, we review a host of studies documenting that specific depressive symptoms like sad mood, insomnia, concentration problems, and suicidal ideation are distinct phenomena that differ from each other in important dimensions such as underlying biology, impact on impairment, and risk factors. Furthermore, specific life events predict increases in particular depression symptoms, and there is evidence for direct causal links among symptoms. We suggest that the pervasive use of sum-scores to estimate depression severity has obfuscated crucial insights and contributed to the lack of progress in key research areas such as identifying biomarkers and more efficacious antidepressants. The analysis of individual symptoms and their causal associations offers a way forward. We offer specific suggestions with practical implications for future research.","container-title":"BMC Medicine","DOI":"10.1186/s12916-015-0325-4","ISSN":"1741-7015","issue":"1","journalAbbreviation":"BMC Med","language":"en","page":"72","source":"DOI.org (Crossref)","title":"Depression sum-scores don’t add up: why analyzing specific depression symptoms is essential","title-short":"Depression sum-scores don’t add up","volume":"13","author":[{"family":"Fried","given":"Eiko I"},{"family":"Nesse","given":"Randolph M"}],"issued":{"date-parts":[["2015",12]]}}}],"schema":"https://github.com/citation-style-language/schema/raw/master/csl-citation.json"} </w:instrText>
      </w:r>
      <w:r w:rsidR="001B6373">
        <w:fldChar w:fldCharType="separate"/>
      </w:r>
      <w:r w:rsidR="00B9680E" w:rsidRPr="00B9680E">
        <w:t>Fried et al. (</w:t>
      </w:r>
      <w:r w:rsidR="00B9680E" w:rsidRPr="008767E0">
        <w:rPr>
          <w:rStyle w:val="innerzoteroCitation"/>
        </w:rPr>
        <w:t>2015</w:t>
      </w:r>
      <w:r w:rsidR="00B9680E" w:rsidRPr="00B9680E">
        <w:t>)</w:t>
      </w:r>
      <w:r w:rsidR="001B6373">
        <w:fldChar w:fldCharType="end"/>
      </w:r>
      <w:r w:rsidR="001B6373">
        <w:rPr>
          <w:rFonts w:hint="eastAsia"/>
        </w:rPr>
        <w:t xml:space="preserve"> </w:t>
      </w:r>
      <w:r w:rsidRPr="00727486">
        <w:t>for details.</w:t>
      </w:r>
      <w:r w:rsidRPr="00727486">
        <w:rPr>
          <w:rFonts w:hint="eastAsia"/>
        </w:rPr>
        <w:t xml:space="preserve"> </w:t>
      </w:r>
      <w:bookmarkEnd w:id="56"/>
    </w:p>
    <w:p w14:paraId="60FB9593" w14:textId="65C5E374" w:rsidR="0077489C" w:rsidRPr="00727486" w:rsidRDefault="0077489C" w:rsidP="001A0036">
      <w:pPr>
        <w:sectPr w:rsidR="0077489C" w:rsidRPr="00727486" w:rsidSect="00E34698">
          <w:pgSz w:w="11906" w:h="16838"/>
          <w:pgMar w:top="1440" w:right="1797" w:bottom="1440" w:left="1797" w:header="851" w:footer="992" w:gutter="0"/>
          <w:cols w:space="425"/>
          <w:docGrid w:type="lines" w:linePitch="312"/>
        </w:sectPr>
      </w:pPr>
      <w:r w:rsidRPr="00727486">
        <w:t xml:space="preserve">We used Jaccard index </w:t>
      </w:r>
      <w:r w:rsidR="00B05AA5">
        <w:t>to quantify</w:t>
      </w:r>
      <w:r w:rsidR="00B05AA5" w:rsidRPr="00727486">
        <w:t xml:space="preserve"> </w:t>
      </w:r>
      <w:r w:rsidRPr="00727486">
        <w:t xml:space="preserve">the degree of overlap between different </w:t>
      </w:r>
      <w:r w:rsidRPr="00727486">
        <w:rPr>
          <w:rFonts w:hint="eastAsia"/>
        </w:rPr>
        <w:t>scale</w:t>
      </w:r>
      <w:r w:rsidRPr="00727486">
        <w:t xml:space="preserve">s </w:t>
      </w:r>
      <w:r w:rsidRPr="00727486">
        <w:fldChar w:fldCharType="begin"/>
      </w:r>
      <w:r w:rsidRPr="00727486">
        <w:instrText xml:space="preserve"> ADDIN NE.Ref.{0D0D399E-8B2E-45E1-B4AB-F9DD22664B9A}</w:instrText>
      </w:r>
      <w:r w:rsidRPr="00727486">
        <w:fldChar w:fldCharType="separate"/>
      </w:r>
      <w:r w:rsidRPr="00727486">
        <w:t>(Fried, 2017)</w:t>
      </w:r>
      <w:r w:rsidRPr="00727486">
        <w:fldChar w:fldCharType="end"/>
      </w:r>
      <w:r w:rsidRPr="00727486">
        <w:rPr>
          <w:rFonts w:hint="eastAsia"/>
        </w:rPr>
        <w:t>.</w:t>
      </w:r>
      <w:r w:rsidRPr="00727486">
        <w:t xml:space="preserve"> The formal of Jaccard index is s/(u1 + u2 + s), where "s" represents the number of items shared by two </w:t>
      </w:r>
      <w:r w:rsidRPr="00727486">
        <w:rPr>
          <w:rFonts w:hint="eastAsia"/>
        </w:rPr>
        <w:t>scale</w:t>
      </w:r>
      <w:r w:rsidRPr="00727486">
        <w:t xml:space="preserve">s, and "u1" and "u2" denote the number of items that are exclusively present in each of the two scales. Jaccard index ranges from 0 (no </w:t>
      </w:r>
      <w:r w:rsidRPr="00727486">
        <w:rPr>
          <w:rFonts w:hint="eastAsia"/>
        </w:rPr>
        <w:t>o</w:t>
      </w:r>
      <w:r w:rsidRPr="00727486">
        <w:t xml:space="preserve">verlap among scales) to 1 (complete overlap). We interpreted Jaccard index as in </w:t>
      </w:r>
      <w:r w:rsidRPr="00727486">
        <w:fldChar w:fldCharType="begin"/>
      </w:r>
      <w:r w:rsidRPr="00727486">
        <w:instrText xml:space="preserve"> ADDIN NE.Ref.{4EF64A8F-E69D-4A85-B440-03BEDA5323EA}</w:instrText>
      </w:r>
      <w:r w:rsidRPr="00727486">
        <w:fldChar w:fldCharType="separate"/>
      </w:r>
      <w:r w:rsidRPr="00727486">
        <w:t>Fried (2017)</w:t>
      </w:r>
      <w:r w:rsidRPr="00727486">
        <w:fldChar w:fldCharType="end"/>
      </w:r>
      <w:r w:rsidRPr="00727486">
        <w:t>: very weak 0.00–0.19, weak 0.20–0.39, moderate 0.40–0.59, strong 0.60–0.79, and very strong 0.80–1.0.</w:t>
      </w:r>
      <w:bookmarkEnd w:id="51"/>
      <w:r w:rsidRPr="00727486">
        <w:rPr>
          <w:rFonts w:hint="eastAsia"/>
        </w:rPr>
        <w:t xml:space="preserve"> </w:t>
      </w:r>
      <w:r w:rsidR="00B05AA5">
        <w:t>Moreover, w</w:t>
      </w:r>
      <w:r w:rsidR="00B05AA5" w:rsidRPr="00727486">
        <w:t xml:space="preserve">e </w:t>
      </w:r>
      <w:r w:rsidRPr="00727486">
        <w:rPr>
          <w:rFonts w:hint="eastAsia"/>
        </w:rPr>
        <w:t>explored</w:t>
      </w:r>
      <w:r w:rsidRPr="00727486">
        <w:t xml:space="preserve"> the </w:t>
      </w:r>
      <w:r w:rsidRPr="00727486">
        <w:rPr>
          <w:rFonts w:hint="eastAsia"/>
        </w:rPr>
        <w:t>re</w:t>
      </w:r>
      <w:r w:rsidRPr="00727486">
        <w:t>lationship between the mean Jaccard coefficient</w:t>
      </w:r>
      <w:r w:rsidR="0004790B">
        <w:rPr>
          <w:rFonts w:hint="eastAsia"/>
        </w:rPr>
        <w:t>,</w:t>
      </w:r>
      <w:r w:rsidR="0004790B" w:rsidRPr="00727486">
        <w:t xml:space="preserve"> </w:t>
      </w:r>
      <w:r w:rsidR="008A0A4C" w:rsidRPr="008A0A4C">
        <w:t xml:space="preserve">adjusted </w:t>
      </w:r>
      <w:r w:rsidR="0004790B" w:rsidRPr="00727486">
        <w:t xml:space="preserve">scale length </w:t>
      </w:r>
      <w:r w:rsidRPr="00727486">
        <w:t xml:space="preserve">and </w:t>
      </w:r>
      <w:r w:rsidR="0004790B" w:rsidRPr="00727486">
        <w:rPr>
          <w:shd w:val="clear" w:color="auto" w:fill="FFFFFF"/>
        </w:rPr>
        <w:t xml:space="preserve">the number of captured symptoms </w:t>
      </w:r>
      <w:r w:rsidR="008A0A4C" w:rsidRPr="008A0A4C">
        <w:rPr>
          <w:shd w:val="clear" w:color="auto" w:fill="FFFFFF"/>
        </w:rPr>
        <w:t xml:space="preserve"> </w:t>
      </w:r>
      <w:r w:rsidR="008A0A4C" w:rsidRPr="004101DC">
        <w:rPr>
          <w:shd w:val="clear" w:color="auto" w:fill="FFFFFF"/>
        </w:rPr>
        <w:t xml:space="preserve">(i.e., </w:t>
      </w:r>
      <w:r w:rsidR="006E7B0B" w:rsidRPr="004101DC">
        <w:rPr>
          <w:shd w:val="clear" w:color="auto" w:fill="FFFFFF"/>
        </w:rPr>
        <w:t>number of</w:t>
      </w:r>
      <w:r w:rsidR="008A0A4C" w:rsidRPr="004101DC">
        <w:rPr>
          <w:shd w:val="clear" w:color="auto" w:fill="FFFFFF"/>
        </w:rPr>
        <w:t xml:space="preserve"> symptoms </w:t>
      </w:r>
      <w:r w:rsidR="006E7B0B" w:rsidRPr="004101DC">
        <w:rPr>
          <w:shd w:val="clear" w:color="auto" w:fill="FFFFFF"/>
        </w:rPr>
        <w:t xml:space="preserve">included in </w:t>
      </w:r>
      <w:r w:rsidR="008A0A4C" w:rsidRPr="004101DC">
        <w:rPr>
          <w:shd w:val="clear" w:color="auto" w:fill="FFFFFF"/>
        </w:rPr>
        <w:t>the scale)</w:t>
      </w:r>
      <w:r w:rsidR="008A0A4C" w:rsidRPr="006E7B0B">
        <w:rPr>
          <w:rFonts w:hint="eastAsia"/>
          <w:shd w:val="clear" w:color="auto" w:fill="FFFFFF"/>
        </w:rPr>
        <w:t xml:space="preserve"> </w:t>
      </w:r>
      <w:r w:rsidRPr="006E7B0B">
        <w:t xml:space="preserve">by employing </w:t>
      </w:r>
      <w:r w:rsidR="00B57518" w:rsidRPr="006E7B0B">
        <w:rPr>
          <w:rFonts w:hint="eastAsia"/>
        </w:rPr>
        <w:t>Spearman</w:t>
      </w:r>
      <w:r w:rsidR="00B57518" w:rsidRPr="006E7B0B">
        <w:t xml:space="preserve"> </w:t>
      </w:r>
      <w:r w:rsidRPr="006E7B0B">
        <w:t>correlation</w:t>
      </w:r>
      <w:r w:rsidR="008443B8" w:rsidRPr="006E7B0B">
        <w:rPr>
          <w:shd w:val="clear" w:color="auto" w:fill="FFFFFF"/>
        </w:rPr>
        <w:t xml:space="preserve"> (see </w:t>
      </w:r>
      <w:r w:rsidR="008A0A4C" w:rsidRPr="004101DC">
        <w:rPr>
          <w:shd w:val="clear" w:color="auto" w:fill="FFFFFF"/>
        </w:rPr>
        <w:t>Supplementary Material 5 for more details</w:t>
      </w:r>
      <w:r w:rsidR="008443B8" w:rsidRPr="004101DC">
        <w:rPr>
          <w:shd w:val="clear" w:color="auto" w:fill="FFFFFF"/>
        </w:rPr>
        <w:t>)</w:t>
      </w:r>
      <w:r w:rsidR="008A0A4C" w:rsidRPr="004101DC">
        <w:rPr>
          <w:shd w:val="clear" w:color="auto" w:fill="FFFFFF"/>
        </w:rPr>
        <w:t>.</w:t>
      </w:r>
    </w:p>
    <w:p w14:paraId="39367B04" w14:textId="22991ECF" w:rsidR="00F32A8D" w:rsidRPr="00727486" w:rsidRDefault="00F32A8D" w:rsidP="00F32A8D">
      <w:pPr>
        <w:ind w:firstLine="480"/>
        <w:jc w:val="center"/>
        <w:rPr>
          <w:color w:val="000000" w:themeColor="text1"/>
        </w:rPr>
      </w:pPr>
      <w:r w:rsidRPr="00727486">
        <w:rPr>
          <w:color w:val="000000" w:themeColor="text1"/>
        </w:rPr>
        <w:lastRenderedPageBreak/>
        <w:t>[Insert Fig  later]</w:t>
      </w:r>
    </w:p>
    <w:p w14:paraId="2EA60025" w14:textId="7DCCE9E9" w:rsidR="0077489C" w:rsidRPr="00727486" w:rsidRDefault="0077489C" w:rsidP="0077489C">
      <w:pPr>
        <w:ind w:firstLine="480"/>
        <w:rPr>
          <w:color w:val="000000" w:themeColor="text1"/>
        </w:rPr>
      </w:pPr>
    </w:p>
    <w:p w14:paraId="316059D1" w14:textId="77777777" w:rsidR="0077489C" w:rsidRPr="00727486" w:rsidRDefault="0077489C" w:rsidP="0077489C">
      <w:pPr>
        <w:ind w:firstLine="422"/>
        <w:rPr>
          <w:b/>
          <w:bCs/>
          <w:color w:val="000000" w:themeColor="text1"/>
          <w:sz w:val="21"/>
          <w:szCs w:val="21"/>
        </w:rPr>
      </w:pPr>
      <w:r w:rsidRPr="00727486">
        <w:rPr>
          <w:rFonts w:hint="eastAsia"/>
          <w:b/>
          <w:bCs/>
          <w:color w:val="000000" w:themeColor="text1"/>
          <w:sz w:val="21"/>
          <w:szCs w:val="21"/>
        </w:rPr>
        <w:t>Figure</w:t>
      </w:r>
      <w:r w:rsidRPr="00727486">
        <w:rPr>
          <w:b/>
          <w:bCs/>
          <w:color w:val="000000" w:themeColor="text1"/>
          <w:sz w:val="21"/>
          <w:szCs w:val="21"/>
        </w:rPr>
        <w:t xml:space="preserve"> 1</w:t>
      </w:r>
    </w:p>
    <w:p w14:paraId="5862809D" w14:textId="77777777" w:rsidR="0077489C" w:rsidRPr="00727486" w:rsidRDefault="0077489C" w:rsidP="0077489C">
      <w:pPr>
        <w:ind w:firstLine="420"/>
        <w:rPr>
          <w:i/>
          <w:iCs/>
          <w:color w:val="000000" w:themeColor="text1"/>
        </w:rPr>
      </w:pPr>
      <w:r w:rsidRPr="00727486">
        <w:rPr>
          <w:i/>
          <w:iCs/>
          <w:color w:val="000000" w:themeColor="text1"/>
          <w:sz w:val="21"/>
          <w:szCs w:val="21"/>
        </w:rPr>
        <w:t>Research flowchart</w:t>
      </w:r>
    </w:p>
    <w:p w14:paraId="55ECF122" w14:textId="77777777" w:rsidR="0077489C" w:rsidRPr="00727486" w:rsidRDefault="0077489C" w:rsidP="0077489C">
      <w:pPr>
        <w:ind w:firstLine="422"/>
        <w:rPr>
          <w:b/>
          <w:bCs/>
          <w:color w:val="000000" w:themeColor="text1"/>
          <w:sz w:val="21"/>
          <w:szCs w:val="21"/>
        </w:rPr>
        <w:sectPr w:rsidR="0077489C" w:rsidRPr="00727486" w:rsidSect="00E34698">
          <w:pgSz w:w="16838" w:h="11906" w:orient="landscape"/>
          <w:pgMar w:top="1797" w:right="1440" w:bottom="1797" w:left="1440" w:header="851" w:footer="992" w:gutter="0"/>
          <w:cols w:space="425"/>
          <w:docGrid w:linePitch="312"/>
        </w:sectPr>
      </w:pPr>
    </w:p>
    <w:p w14:paraId="7DEB86FB" w14:textId="77777777" w:rsidR="0077489C" w:rsidRPr="00727486" w:rsidRDefault="0077489C" w:rsidP="0077489C">
      <w:pPr>
        <w:pStyle w:val="1"/>
        <w:rPr>
          <w:color w:val="000000" w:themeColor="text1"/>
        </w:rPr>
      </w:pPr>
      <w:r w:rsidRPr="00727486">
        <w:rPr>
          <w:color w:val="000000" w:themeColor="text1"/>
        </w:rPr>
        <w:lastRenderedPageBreak/>
        <w:t xml:space="preserve">3 Result </w:t>
      </w:r>
    </w:p>
    <w:p w14:paraId="4FA63F06" w14:textId="77777777" w:rsidR="0077489C" w:rsidRPr="00727486" w:rsidRDefault="0077489C" w:rsidP="0077489C">
      <w:pPr>
        <w:pStyle w:val="1"/>
        <w:rPr>
          <w:color w:val="000000" w:themeColor="text1"/>
        </w:rPr>
      </w:pPr>
      <w:r w:rsidRPr="00727486">
        <w:rPr>
          <w:rFonts w:eastAsiaTheme="minorEastAsia"/>
          <w:color w:val="000000" w:themeColor="text1"/>
        </w:rPr>
        <w:t>3</w:t>
      </w:r>
      <w:r w:rsidRPr="00727486">
        <w:rPr>
          <w:color w:val="000000" w:themeColor="text1"/>
        </w:rPr>
        <w:t>.1 A summary of scales</w:t>
      </w:r>
    </w:p>
    <w:p w14:paraId="3E6E0F6B" w14:textId="77777777" w:rsidR="001D1639" w:rsidRDefault="0077489C" w:rsidP="001A0036">
      <w:pPr>
        <w:rPr>
          <w:highlight w:val="yellow"/>
        </w:rPr>
      </w:pPr>
      <w:r w:rsidRPr="00727486">
        <w:rPr>
          <w:rFonts w:hint="eastAsia"/>
        </w:rPr>
        <w:t>Among</w:t>
      </w:r>
      <w:r w:rsidRPr="00727486">
        <w:t xml:space="preserve"> </w:t>
      </w:r>
      <w:r w:rsidRPr="00727486">
        <w:rPr>
          <w:rFonts w:hint="eastAsia"/>
        </w:rPr>
        <w:t>all</w:t>
      </w:r>
      <w:r w:rsidRPr="00727486">
        <w:t xml:space="preserve"> </w:t>
      </w:r>
      <w:r w:rsidRPr="00727486">
        <w:rPr>
          <w:rFonts w:hint="eastAsia"/>
        </w:rPr>
        <w:t>papers</w:t>
      </w:r>
      <w:r w:rsidRPr="00727486">
        <w:t xml:space="preserve"> </w:t>
      </w:r>
      <w:r w:rsidRPr="00727486">
        <w:rPr>
          <w:rFonts w:hint="eastAsia"/>
        </w:rPr>
        <w:t>included</w:t>
      </w:r>
      <w:r w:rsidRPr="00727486">
        <w:t xml:space="preserve"> in these four meta-analyses (citations), </w:t>
      </w:r>
      <w:r w:rsidR="001E5331">
        <w:t>441</w:t>
      </w:r>
      <w:r w:rsidR="00AD4C94">
        <w:rPr>
          <w:rFonts w:hint="eastAsia"/>
        </w:rPr>
        <w:t xml:space="preserve"> </w:t>
      </w:r>
      <w:r w:rsidRPr="00727486">
        <w:t xml:space="preserve">reported </w:t>
      </w:r>
      <w:r w:rsidR="00AD4C94" w:rsidRPr="00727486">
        <w:t>depressions</w:t>
      </w:r>
      <w:r w:rsidRPr="00727486">
        <w:t xml:space="preserve">. We identified 34 unique scales in these articles. Among all these scales, the items of four scales, </w:t>
      </w:r>
      <w:commentRangeStart w:id="57"/>
      <w:commentRangeStart w:id="58"/>
      <w:r w:rsidRPr="00727486">
        <w:t>the Mini International Neuropsychiatric Interview for children and adolescents (Mini-KID), WHO-CIDI 3.0, Psychological Health Inventory (PHI), and the Symptom Checklist 45</w:t>
      </w:r>
      <w:commentRangeEnd w:id="57"/>
      <w:r w:rsidR="00BD42B6">
        <w:rPr>
          <w:rStyle w:val="a9"/>
        </w:rPr>
        <w:commentReference w:id="57"/>
      </w:r>
      <w:commentRangeEnd w:id="58"/>
      <w:r w:rsidR="00DC463D">
        <w:rPr>
          <w:rStyle w:val="a9"/>
        </w:rPr>
        <w:commentReference w:id="58"/>
      </w:r>
      <w:r w:rsidRPr="00727486">
        <w:t xml:space="preserve">, were not findable. </w:t>
      </w:r>
      <w:r w:rsidR="009D116A" w:rsidRPr="009D116A">
        <w:t xml:space="preserve">Short Depression Scale was not s </w:t>
      </w:r>
      <w:r w:rsidR="009D116A" w:rsidRPr="00727486">
        <w:t>available</w:t>
      </w:r>
      <w:r w:rsidR="009D116A" w:rsidRPr="009D116A">
        <w:t xml:space="preserve"> because </w:t>
      </w:r>
      <w:r w:rsidR="009D116A" w:rsidRPr="00727486">
        <w:t>of unidentifiable citations</w:t>
      </w:r>
      <w:r w:rsidR="009D116A" w:rsidRPr="009D116A">
        <w:t>, and the Beck Depression Inventory (Zhang Yuxin Revised Edition) was also excluded because its symptoms measured are the same as those of the chosen BDI.</w:t>
      </w:r>
      <w:r w:rsidR="009D116A">
        <w:rPr>
          <w:rFonts w:hint="eastAsia"/>
        </w:rPr>
        <w:t xml:space="preserve"> </w:t>
      </w:r>
      <w:r w:rsidRPr="00727486">
        <w:t xml:space="preserve">These six scales were excluded from </w:t>
      </w:r>
      <w:r w:rsidR="0004790B" w:rsidRPr="00727486">
        <w:t>further</w:t>
      </w:r>
      <w:r w:rsidRPr="00727486">
        <w:t xml:space="preserve"> analyses. The items used in 'Gu &amp; Chen (2020) 'and 'Ji (2007)' were </w:t>
      </w:r>
      <w:r w:rsidR="0004790B" w:rsidRPr="00727486">
        <w:t>identical</w:t>
      </w:r>
      <w:r w:rsidRPr="00727486">
        <w:t xml:space="preserve"> but in different languages, thus we regarded these two studies used the same scale referred them as 'Ji (2007)'.</w:t>
      </w:r>
      <w:r w:rsidR="001E5331">
        <w:rPr>
          <w:rFonts w:hint="eastAsia"/>
        </w:rPr>
        <w:t xml:space="preserve"> </w:t>
      </w:r>
      <w:r w:rsidRPr="00727486">
        <w:t>Also, the boys’ and girls’ version of the Child Behavior Checklist (CBCL) were treated as one scale. In</w:t>
      </w:r>
      <w:r w:rsidR="00DD361D">
        <w:t xml:space="preserve"> total</w:t>
      </w:r>
      <w:r w:rsidRPr="00727486">
        <w:t>, 27 scales were included in the current study</w:t>
      </w:r>
      <w:r w:rsidRPr="00727486">
        <w:rPr>
          <w:rFonts w:hint="eastAsia"/>
        </w:rPr>
        <w:t>.</w:t>
      </w:r>
      <w:r w:rsidR="00C3125E" w:rsidRPr="00C3125E">
        <w:rPr>
          <w:rFonts w:hint="eastAsia"/>
          <w:highlight w:val="yellow"/>
        </w:rPr>
        <w:t xml:space="preserve"> </w:t>
      </w:r>
    </w:p>
    <w:p w14:paraId="630785B1" w14:textId="54055052" w:rsidR="001E5331" w:rsidRPr="001D1639" w:rsidRDefault="001D1639" w:rsidP="001A0036">
      <w:pPr>
        <w:rPr>
          <w:highlight w:val="yellow"/>
        </w:rPr>
      </w:pPr>
      <w:r w:rsidRPr="001D1639">
        <w:t>27 scales were used, six of which were developed by Chinese researchers (MSSMHS, CSSDS, ADI, CSSMHS, CEPS, Ji_2007).</w:t>
      </w:r>
      <w:commentRangeStart w:id="59"/>
      <w:commentRangeStart w:id="60"/>
      <w:r w:rsidR="0077489C" w:rsidRPr="00727486">
        <w:t xml:space="preserve">See </w:t>
      </w:r>
      <w:r w:rsidR="00DD361D">
        <w:t>Fig</w:t>
      </w:r>
      <w:r w:rsidR="00DD361D" w:rsidRPr="00727486">
        <w:t xml:space="preserve"> </w:t>
      </w:r>
      <w:r w:rsidR="0077489C" w:rsidRPr="00727486">
        <w:t xml:space="preserve">2 for the </w:t>
      </w:r>
      <w:r w:rsidR="00DD361D">
        <w:t>frequency</w:t>
      </w:r>
      <w:r w:rsidR="00DD361D" w:rsidRPr="00727486">
        <w:t xml:space="preserve"> </w:t>
      </w:r>
      <w:r w:rsidR="0077489C" w:rsidRPr="00727486">
        <w:t xml:space="preserve">of </w:t>
      </w:r>
      <w:r w:rsidR="00DD361D">
        <w:t>citations</w:t>
      </w:r>
      <w:r w:rsidR="00DD361D" w:rsidRPr="00727486">
        <w:t xml:space="preserve"> </w:t>
      </w:r>
      <w:r w:rsidR="0077489C" w:rsidRPr="00727486">
        <w:t xml:space="preserve">of these scales among all </w:t>
      </w:r>
      <w:r w:rsidR="001E5331">
        <w:t>441</w:t>
      </w:r>
      <w:r w:rsidR="0077489C" w:rsidRPr="00727486">
        <w:t xml:space="preserve"> empirical papers in the meta-</w:t>
      </w:r>
      <w:r w:rsidR="00C337F1" w:rsidRPr="00727486">
        <w:t>analyses</w:t>
      </w:r>
      <w:r w:rsidR="0077489C" w:rsidRPr="00727486">
        <w:t xml:space="preserve"> </w:t>
      </w:r>
      <w:r w:rsidR="0004790B">
        <w:fldChar w:fldCharType="begin"/>
      </w:r>
      <w:r w:rsidR="002D3A3E">
        <w:instrText xml:space="preserve"> ADDIN ZOTERO_ITEM CSL_CITATION {"citationID":"9tYbwhIc","properties":{"formattedCitation":"(Chen et al., 2022; Huang et al., 2022; X. Yu et al., 2022; Zhang Y. et al., 2022)","plainCitation":"(Chen et al., 2022; Huang et al., 2022; X. Yu et al., 2022; Zhang Y.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w:instrText>
      </w:r>
      <w:r w:rsidR="002D3A3E">
        <w:rPr>
          <w:rFonts w:hint="eastAsia"/>
        </w:rPr>
        <w:instrText>"given":"Guoliang"}],"issued":{"date-parts":[["2022",5,1]]}},"label":"page"},{"id":14,"uris":["http://zotero.org/users/local/eoP0LvSC/items/VDAXUCB4"],"itemData":{"id":14,"type":"article-journal","abstract":"</w:instrText>
      </w:r>
      <w:r w:rsidR="002D3A3E">
        <w:rPr>
          <w:rFonts w:hint="eastAsia"/>
        </w:rPr>
        <w:instrText>我国高中生心理健康问题的检出率亟需关注</w:instrText>
      </w:r>
      <w:r w:rsidR="002D3A3E">
        <w:rPr>
          <w:rFonts w:hint="eastAsia"/>
        </w:rPr>
        <w:instrText xml:space="preserve">, </w:instrText>
      </w:r>
      <w:r w:rsidR="002D3A3E">
        <w:rPr>
          <w:rFonts w:hint="eastAsia"/>
        </w:rPr>
        <w:instrText>许多研究对此进行了</w:instrText>
      </w:r>
      <w:r w:rsidR="002D3A3E">
        <w:rPr>
          <w:rFonts w:hint="eastAsia"/>
        </w:rPr>
        <w:instrText>...","container-t</w:instrText>
      </w:r>
      <w:r w:rsidR="002D3A3E">
        <w:instrText xml:space="preserve">itle":"Advances in P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04790B">
        <w:fldChar w:fldCharType="separate"/>
      </w:r>
      <w:r w:rsidR="002D3A3E" w:rsidRPr="002D3A3E">
        <w:t>(Chen et al., 2022; Huang et al., 2022; X. Yu et al., 2022; Zhang Y. et al., 2022)</w:t>
      </w:r>
      <w:r w:rsidR="0004790B">
        <w:fldChar w:fldCharType="end"/>
      </w:r>
      <w:r w:rsidR="0004790B">
        <w:rPr>
          <w:rFonts w:hint="eastAsia"/>
        </w:rPr>
        <w:t>.</w:t>
      </w:r>
      <w:r w:rsidR="0077489C" w:rsidRPr="00727486">
        <w:t xml:space="preserve"> </w:t>
      </w:r>
      <w:commentRangeEnd w:id="59"/>
      <w:r w:rsidR="00845CE0">
        <w:rPr>
          <w:rStyle w:val="a9"/>
        </w:rPr>
        <w:commentReference w:id="59"/>
      </w:r>
      <w:commentRangeEnd w:id="60"/>
      <w:r w:rsidR="00DC463D">
        <w:rPr>
          <w:rStyle w:val="a9"/>
        </w:rPr>
        <w:commentReference w:id="60"/>
      </w:r>
      <w:r w:rsidR="0077489C" w:rsidRPr="00727486">
        <w:t>The seven most frequently used scales in this study are SDS, SCL-90, CES-D, CDI, DSRSC, BDI-I, and MSSMHS, among which</w:t>
      </w:r>
      <w:r w:rsidR="00DD361D">
        <w:t>, the</w:t>
      </w:r>
      <w:r w:rsidR="0077489C" w:rsidRPr="00727486">
        <w:t xml:space="preserve"> CES-D and SDS are consistent with the scales selected by Fried (2017).</w:t>
      </w:r>
      <w:r w:rsidR="00C3125E" w:rsidRPr="00C3125E">
        <w:rPr>
          <w:rFonts w:hint="eastAsia"/>
          <w:highlight w:val="yellow"/>
        </w:rPr>
        <w:t xml:space="preserve"> </w:t>
      </w:r>
      <w:r w:rsidRPr="001D1639">
        <w:t>Nineteen scales were each used in only one article; for details, see our Supplementary Material 1.</w:t>
      </w:r>
    </w:p>
    <w:p w14:paraId="3F8E5463" w14:textId="77777777" w:rsidR="0077489C" w:rsidRPr="00727486" w:rsidRDefault="0077489C" w:rsidP="0077489C">
      <w:pPr>
        <w:pStyle w:val="1"/>
        <w:rPr>
          <w:color w:val="000000" w:themeColor="text1"/>
        </w:rPr>
      </w:pPr>
      <w:r w:rsidRPr="00727486">
        <w:rPr>
          <w:rFonts w:hint="eastAsia"/>
          <w:color w:val="000000" w:themeColor="text1"/>
        </w:rPr>
        <w:t>3</w:t>
      </w:r>
      <w:r w:rsidRPr="00727486">
        <w:rPr>
          <w:color w:val="000000" w:themeColor="text1"/>
        </w:rPr>
        <w:t>.2 Items and s</w:t>
      </w:r>
      <w:r w:rsidRPr="00727486">
        <w:rPr>
          <w:rFonts w:hint="eastAsia"/>
          <w:color w:val="000000" w:themeColor="text1"/>
        </w:rPr>
        <w:t>ymptoms</w:t>
      </w:r>
      <w:r w:rsidRPr="00727486">
        <w:rPr>
          <w:color w:val="000000" w:themeColor="text1"/>
        </w:rPr>
        <w:t xml:space="preserve"> within </w:t>
      </w:r>
      <w:r w:rsidRPr="00727486">
        <w:rPr>
          <w:rFonts w:hint="eastAsia"/>
          <w:color w:val="000000" w:themeColor="text1"/>
        </w:rPr>
        <w:t>scale</w:t>
      </w:r>
      <w:r w:rsidRPr="00727486">
        <w:rPr>
          <w:color w:val="000000" w:themeColor="text1"/>
        </w:rPr>
        <w:t>s</w:t>
      </w:r>
    </w:p>
    <w:p w14:paraId="52482EDC" w14:textId="0E113F82" w:rsidR="0077489C" w:rsidRPr="00727486" w:rsidRDefault="0077489C" w:rsidP="001A0036">
      <w:bookmarkStart w:id="61" w:name="OLE_LINK18"/>
      <w:r w:rsidRPr="00727486">
        <w:t xml:space="preserve">For the 27 scales included, there are 425 </w:t>
      </w:r>
      <w:r w:rsidRPr="00727486">
        <w:rPr>
          <w:rFonts w:hint="eastAsia"/>
        </w:rPr>
        <w:t>items</w:t>
      </w:r>
      <w:r w:rsidRPr="00727486">
        <w:t xml:space="preserve"> in total. </w:t>
      </w:r>
      <w:r w:rsidR="00DD361D">
        <w:t>Among them,</w:t>
      </w:r>
      <w:r w:rsidRPr="00727486">
        <w:t xml:space="preserve"> 73 items </w:t>
      </w:r>
      <w:r w:rsidR="00DD361D">
        <w:t xml:space="preserve">were merged </w:t>
      </w:r>
      <w:r w:rsidRPr="00727486">
        <w:t xml:space="preserve">into 31 symptoms. Also, there were two cases where one item measured </w:t>
      </w:r>
      <w:r w:rsidRPr="00727486">
        <w:lastRenderedPageBreak/>
        <w:t xml:space="preserve">two symptoms. The item from Ji (2007), "During the past 12 months, did you ever feel so sad or hopeless almost every day for two weeks or more in a row that you stopped doing your usual activities?" </w:t>
      </w:r>
      <w:r w:rsidR="0004790B" w:rsidRPr="00727486">
        <w:t>measures</w:t>
      </w:r>
      <w:r w:rsidRPr="00727486">
        <w:t xml:space="preserve"> both 'sad' and 'Sense of hopelessness'. And the 8</w:t>
      </w:r>
      <w:r w:rsidRPr="00727486">
        <w:rPr>
          <w:vertAlign w:val="superscript"/>
        </w:rPr>
        <w:t>th</w:t>
      </w:r>
      <w:r w:rsidRPr="00727486">
        <w:t xml:space="preserve"> item from PHQ-9, "Actions or speech slowed down to a noticeable extent, or conversely—feeling restless or agitated, being unable to sit still, more than usual", measures both 'Agitation' and 'Retardation'. Thus, a total of 385 symptoms were identified across </w:t>
      </w:r>
      <w:r w:rsidR="00A1553F">
        <w:t>all 27</w:t>
      </w:r>
      <w:r w:rsidR="00A1553F" w:rsidRPr="00727486">
        <w:t xml:space="preserve"> </w:t>
      </w:r>
      <w:r w:rsidRPr="00727486">
        <w:t xml:space="preserve">scales </w:t>
      </w:r>
      <w:bookmarkStart w:id="62" w:name="OLE_LINK15"/>
      <w:r w:rsidRPr="00727486">
        <w:t xml:space="preserve">(See </w:t>
      </w:r>
      <w:bookmarkStart w:id="63" w:name="OLE_LINK4"/>
      <w:bookmarkEnd w:id="61"/>
      <w:r w:rsidRPr="00727486">
        <w:rPr>
          <w:shd w:val="clear" w:color="auto" w:fill="FFFFFF"/>
        </w:rPr>
        <w:t>supplementary materials</w:t>
      </w:r>
      <w:bookmarkEnd w:id="63"/>
      <w:r w:rsidRPr="00727486">
        <w:t xml:space="preserve"> for number of items and symptoms of each included scale).</w:t>
      </w:r>
      <w:bookmarkEnd w:id="62"/>
    </w:p>
    <w:p w14:paraId="363A800B" w14:textId="250A44A2" w:rsidR="0077489C" w:rsidRPr="00727486" w:rsidRDefault="0077489C" w:rsidP="001A0036">
      <w:bookmarkStart w:id="64" w:name="OLE_LINK16"/>
      <w:r w:rsidRPr="00727486">
        <w:rPr>
          <w:shd w:val="clear" w:color="auto" w:fill="FFFFFF"/>
        </w:rPr>
        <w:t>The comparison of 385 symptoms across 27 scales resulted in unique 84 symptoms (see Figure 3).</w:t>
      </w:r>
      <w:r w:rsidRPr="00727486">
        <w:t xml:space="preserve"> </w:t>
      </w:r>
      <w:r w:rsidRPr="00727486">
        <w:rPr>
          <w:shd w:val="clear" w:color="auto" w:fill="FFFFFF"/>
        </w:rPr>
        <w:t xml:space="preserve">Among these, </w:t>
      </w:r>
      <w:r w:rsidRPr="00727486">
        <w:rPr>
          <w:rFonts w:hint="eastAsia"/>
          <w:shd w:val="clear" w:color="auto" w:fill="FFFFFF"/>
        </w:rPr>
        <w:t>eight</w:t>
      </w:r>
      <w:r w:rsidRPr="00727486">
        <w:rPr>
          <w:shd w:val="clear" w:color="auto" w:fill="FFFFFF"/>
        </w:rPr>
        <w:t xml:space="preserve"> are compound symptoms, including </w:t>
      </w:r>
      <w:r w:rsidRPr="00727486">
        <w:rPr>
          <w:i/>
          <w:iCs/>
          <w:shd w:val="clear" w:color="auto" w:fill="FFFFFF"/>
        </w:rPr>
        <w:t>Depressive mood, Irritability</w:t>
      </w:r>
      <w:r w:rsidRPr="00727486">
        <w:rPr>
          <w:shd w:val="clear" w:color="auto" w:fill="FFFFFF"/>
        </w:rPr>
        <w:t xml:space="preserve">, </w:t>
      </w:r>
      <w:r w:rsidRPr="00727486">
        <w:rPr>
          <w:i/>
          <w:iCs/>
          <w:shd w:val="clear" w:color="auto" w:fill="FFFFFF"/>
        </w:rPr>
        <w:t>Self-abasement</w:t>
      </w:r>
      <w:r w:rsidRPr="00727486">
        <w:rPr>
          <w:shd w:val="clear" w:color="auto" w:fill="FFFFFF"/>
        </w:rPr>
        <w:t xml:space="preserve">, </w:t>
      </w:r>
      <w:r w:rsidRPr="00727486">
        <w:rPr>
          <w:i/>
          <w:iCs/>
          <w:shd w:val="clear" w:color="auto" w:fill="FFFFFF"/>
        </w:rPr>
        <w:t>Interest/pleasure loss</w:t>
      </w:r>
      <w:r w:rsidRPr="00727486">
        <w:rPr>
          <w:shd w:val="clear" w:color="auto" w:fill="FFFFFF"/>
        </w:rPr>
        <w:t xml:space="preserve">, </w:t>
      </w:r>
      <w:r w:rsidRPr="00727486">
        <w:rPr>
          <w:i/>
          <w:iCs/>
          <w:shd w:val="clear" w:color="auto" w:fill="FFFFFF"/>
        </w:rPr>
        <w:t>Somatization</w:t>
      </w:r>
      <w:r w:rsidRPr="00727486">
        <w:rPr>
          <w:shd w:val="clear" w:color="auto" w:fill="FFFFFF"/>
        </w:rPr>
        <w:t xml:space="preserve">, </w:t>
      </w:r>
      <w:r w:rsidRPr="00727486">
        <w:rPr>
          <w:i/>
          <w:iCs/>
          <w:shd w:val="clear" w:color="auto" w:fill="FFFFFF"/>
        </w:rPr>
        <w:t>Appetite changes</w:t>
      </w:r>
      <w:r w:rsidRPr="00727486">
        <w:rPr>
          <w:shd w:val="clear" w:color="auto" w:fill="FFFFFF"/>
        </w:rPr>
        <w:t xml:space="preserve">, </w:t>
      </w:r>
      <w:r w:rsidRPr="00727486">
        <w:rPr>
          <w:i/>
          <w:iCs/>
          <w:shd w:val="clear" w:color="auto" w:fill="FFFFFF"/>
        </w:rPr>
        <w:t>Somnipathy</w:t>
      </w:r>
      <w:r w:rsidRPr="00727486">
        <w:rPr>
          <w:shd w:val="clear" w:color="auto" w:fill="FFFFFF"/>
        </w:rPr>
        <w:t>, and</w:t>
      </w:r>
      <w:r w:rsidRPr="00727486">
        <w:rPr>
          <w:i/>
          <w:iCs/>
          <w:shd w:val="clear" w:color="auto" w:fill="FFFFFF"/>
        </w:rPr>
        <w:t xml:space="preserve"> Reduced socializatio</w:t>
      </w:r>
      <w:bookmarkEnd w:id="64"/>
      <w:r w:rsidRPr="00727486">
        <w:rPr>
          <w:i/>
          <w:iCs/>
          <w:shd w:val="clear" w:color="auto" w:fill="FFFFFF"/>
        </w:rPr>
        <w:t>n</w:t>
      </w:r>
      <w:r w:rsidRPr="00727486">
        <w:rPr>
          <w:shd w:val="clear" w:color="auto" w:fill="FFFFFF"/>
        </w:rPr>
        <w:t>.</w:t>
      </w:r>
      <w:bookmarkStart w:id="65" w:name="OLE_LINK12"/>
      <w:r w:rsidRPr="00727486">
        <w:rPr>
          <w:shd w:val="clear" w:color="auto" w:fill="FFFFFF"/>
        </w:rPr>
        <w:t xml:space="preserve"> Among all 27 scales, 19 of them did not include any idiosyncratic symptoms. For the other eight scales the rate of idiosyncratic symptom varied from 3.9% to 22.2%.</w:t>
      </w:r>
      <w:r w:rsidRPr="00727486">
        <w:t xml:space="preserve"> Interestingly, all scales include symptoms that were not </w:t>
      </w:r>
      <w:r w:rsidR="00547B64">
        <w:t>covered</w:t>
      </w:r>
      <w:r w:rsidRPr="00727486">
        <w:t xml:space="preserve"> in</w:t>
      </w:r>
      <w:r w:rsidRPr="00727486">
        <w:rPr>
          <w:shd w:val="clear" w:color="auto" w:fill="FFFFFF"/>
        </w:rPr>
        <w:t xml:space="preserve"> DSM-5. </w:t>
      </w:r>
      <w:r w:rsidR="00A11CA8">
        <w:rPr>
          <w:shd w:val="clear" w:color="auto" w:fill="FFFFFF"/>
        </w:rPr>
        <w:t xml:space="preserve">The </w:t>
      </w:r>
      <w:r w:rsidRPr="00727486">
        <w:rPr>
          <w:shd w:val="clear" w:color="auto" w:fill="FFFFFF"/>
        </w:rPr>
        <w:t>DSI has the highest proportion of DSM-5 symptoms for depression, 71.42% of the total nine DSM-5 depression symptoms.</w:t>
      </w:r>
      <w:r w:rsidRPr="00727486">
        <w:t xml:space="preserve"> </w:t>
      </w:r>
      <w:r w:rsidRPr="00727486">
        <w:rPr>
          <w:rFonts w:hint="eastAsia"/>
        </w:rPr>
        <w:t>Please</w:t>
      </w:r>
      <w:r w:rsidRPr="00727486">
        <w:t xml:space="preserve"> see the supplementary </w:t>
      </w:r>
      <w:proofErr w:type="spellStart"/>
      <w:r w:rsidRPr="00727486">
        <w:t>matierals</w:t>
      </w:r>
      <w:proofErr w:type="spellEnd"/>
      <w:r w:rsidRPr="00727486">
        <w:t xml:space="preserve"> for </w:t>
      </w:r>
      <w:r w:rsidRPr="00727486">
        <w:rPr>
          <w:shd w:val="clear" w:color="auto" w:fill="FFFFFF"/>
        </w:rPr>
        <w:t>detailed information.</w:t>
      </w:r>
    </w:p>
    <w:bookmarkEnd w:id="65"/>
    <w:p w14:paraId="7D4F02D4" w14:textId="1237ACF5" w:rsidR="0077489C" w:rsidRPr="00727486" w:rsidRDefault="0077489C" w:rsidP="0077489C">
      <w:pPr>
        <w:ind w:firstLine="480"/>
        <w:rPr>
          <w:color w:val="000000" w:themeColor="text1"/>
        </w:rPr>
      </w:pPr>
    </w:p>
    <w:p w14:paraId="5B2C813D" w14:textId="77777777" w:rsidR="0077489C" w:rsidRPr="00727486" w:rsidRDefault="0077489C" w:rsidP="0077489C">
      <w:pPr>
        <w:ind w:firstLine="480"/>
        <w:rPr>
          <w:color w:val="000000" w:themeColor="text1"/>
        </w:rPr>
      </w:pPr>
    </w:p>
    <w:p w14:paraId="5566F5AC" w14:textId="77777777" w:rsidR="0077489C" w:rsidRPr="00727486" w:rsidRDefault="0077489C" w:rsidP="0077489C">
      <w:pPr>
        <w:ind w:firstLine="480"/>
        <w:rPr>
          <w:color w:val="000000" w:themeColor="text1"/>
        </w:rPr>
      </w:pPr>
    </w:p>
    <w:p w14:paraId="69EBB2A1" w14:textId="77777777" w:rsidR="0077489C" w:rsidRPr="00727486" w:rsidRDefault="0077489C" w:rsidP="0077489C">
      <w:pPr>
        <w:ind w:firstLine="480"/>
        <w:rPr>
          <w:color w:val="000000" w:themeColor="text1"/>
        </w:rPr>
      </w:pPr>
    </w:p>
    <w:p w14:paraId="298FDD85" w14:textId="66F57161" w:rsidR="00B57518" w:rsidRPr="00727486" w:rsidRDefault="00CD6B3E" w:rsidP="00121B47">
      <w:pPr>
        <w:ind w:firstLine="480"/>
        <w:jc w:val="center"/>
        <w:rPr>
          <w:i/>
          <w:iCs/>
          <w:color w:val="000000" w:themeColor="text1"/>
        </w:rPr>
      </w:pPr>
      <w:r w:rsidRPr="00727486">
        <w:rPr>
          <w:color w:val="000000" w:themeColor="text1"/>
        </w:rPr>
        <w:t>[Insert Fig later]</w:t>
      </w:r>
    </w:p>
    <w:p w14:paraId="69080712" w14:textId="4F524188" w:rsidR="0077489C" w:rsidRPr="007026BE" w:rsidRDefault="0077489C" w:rsidP="0077489C">
      <w:pPr>
        <w:ind w:firstLine="0"/>
        <w:rPr>
          <w:i/>
          <w:iCs/>
          <w:color w:val="000000" w:themeColor="text1"/>
        </w:rPr>
      </w:pPr>
      <w:r w:rsidRPr="00727486">
        <w:rPr>
          <w:rFonts w:hint="eastAsia"/>
          <w:b/>
          <w:bCs/>
          <w:color w:val="000000" w:themeColor="text1"/>
          <w:sz w:val="21"/>
          <w:szCs w:val="21"/>
        </w:rPr>
        <w:t>Figure</w:t>
      </w:r>
      <w:r w:rsidRPr="00727486">
        <w:rPr>
          <w:b/>
          <w:bCs/>
          <w:color w:val="000000" w:themeColor="text1"/>
          <w:sz w:val="21"/>
          <w:szCs w:val="21"/>
        </w:rPr>
        <w:t xml:space="preserve"> 3</w:t>
      </w:r>
      <w:r w:rsidRPr="00727486">
        <w:rPr>
          <w:i/>
          <w:iCs/>
          <w:color w:val="000000" w:themeColor="text1"/>
          <w:sz w:val="21"/>
          <w:szCs w:val="21"/>
        </w:rPr>
        <w:t>. Content Overlap Across</w:t>
      </w:r>
      <w:r w:rsidRPr="00727486">
        <w:rPr>
          <w:color w:val="000000" w:themeColor="text1"/>
          <w:sz w:val="21"/>
          <w:szCs w:val="21"/>
        </w:rPr>
        <w:t xml:space="preserve"> </w:t>
      </w:r>
      <w:r w:rsidRPr="00727486">
        <w:rPr>
          <w:i/>
          <w:iCs/>
          <w:color w:val="000000" w:themeColor="text1"/>
          <w:sz w:val="21"/>
          <w:szCs w:val="21"/>
        </w:rPr>
        <w:t xml:space="preserve">Twenty-seven Depression Scales. </w:t>
      </w:r>
      <w:r w:rsidRPr="00727486">
        <w:rPr>
          <w:color w:val="000000" w:themeColor="text1"/>
          <w:sz w:val="21"/>
          <w:szCs w:val="21"/>
        </w:rPr>
        <w:t>Each row represents a symptom, each column represents a scale.</w:t>
      </w:r>
      <w:r w:rsidRPr="00727486">
        <w:rPr>
          <w:i/>
          <w:iCs/>
          <w:color w:val="000000" w:themeColor="text1"/>
          <w:sz w:val="21"/>
          <w:szCs w:val="21"/>
        </w:rPr>
        <w:t xml:space="preserve"> </w:t>
      </w:r>
      <w:r w:rsidRPr="00727486">
        <w:rPr>
          <w:color w:val="000000" w:themeColor="text1"/>
          <w:sz w:val="21"/>
          <w:szCs w:val="21"/>
        </w:rPr>
        <w:t xml:space="preserve">If a scale measures a symptom, then there is a dot or a circle on that row. The former represent compound symptoms and the latter represent specific symptoms. Symptoms in bold font are from DSM-5. ADI: Adolescent Depression Inventory, CDI: Children's </w:t>
      </w:r>
      <w:r w:rsidRPr="00727486">
        <w:rPr>
          <w:color w:val="000000" w:themeColor="text1"/>
          <w:sz w:val="21"/>
          <w:szCs w:val="21"/>
        </w:rPr>
        <w:lastRenderedPageBreak/>
        <w:t xml:space="preserve">Depression Inventory, HAMD: Hamilton Depression Rating Scale for Depression, DSI: Depression Status Inventory, SDS: Self- Rating Depression Scale, MFQ-C: Mood and Feelings Questionnaire, CBCL: </w:t>
      </w:r>
      <w:bookmarkStart w:id="66" w:name="OLE_LINK23"/>
      <w:r w:rsidRPr="00727486">
        <w:rPr>
          <w:color w:val="000000" w:themeColor="text1"/>
          <w:sz w:val="21"/>
          <w:szCs w:val="21"/>
        </w:rPr>
        <w:t>Child Behavior Checklist</w:t>
      </w:r>
      <w:bookmarkEnd w:id="66"/>
      <w:r w:rsidRPr="00727486">
        <w:rPr>
          <w:color w:val="000000" w:themeColor="text1"/>
          <w:sz w:val="21"/>
          <w:szCs w:val="21"/>
        </w:rPr>
        <w:t>, BDI-II</w:t>
      </w:r>
      <w:r w:rsidRPr="00727486">
        <w:rPr>
          <w:rFonts w:hint="eastAsia"/>
          <w:color w:val="000000" w:themeColor="text1"/>
          <w:sz w:val="21"/>
          <w:szCs w:val="21"/>
        </w:rPr>
        <w:t>：</w:t>
      </w:r>
      <w:r w:rsidRPr="00727486">
        <w:rPr>
          <w:color w:val="000000" w:themeColor="text1"/>
          <w:sz w:val="21"/>
          <w:szCs w:val="21"/>
        </w:rPr>
        <w:t>Beck Depression Inventory-II, DSRSC: Depression Self-rating Scale for Children, BDI-I:</w:t>
      </w:r>
      <w:r w:rsidRPr="00727486">
        <w:rPr>
          <w:color w:val="000000" w:themeColor="text1"/>
          <w:kern w:val="0"/>
          <w:sz w:val="21"/>
          <w:szCs w:val="21"/>
        </w:rPr>
        <w:t xml:space="preserve"> Beck Depression Inventory,</w:t>
      </w:r>
      <w:r w:rsidRPr="00727486">
        <w:rPr>
          <w:color w:val="000000" w:themeColor="text1"/>
          <w:sz w:val="21"/>
          <w:szCs w:val="21"/>
        </w:rPr>
        <w:t xml:space="preserve"> KADS-11: Kutcher Adolescent Depression Scale, CES-D: The Center for Epidemiological Studies Depression Scale, PHQ-9: Patient Health Questionnaire-9 items, CSSDS: China Middle school students' depression scale, CES-D-C: Center for Epidemiologic Studies Depression Scale for Children, UPI: University Personality Inventory, SMFQ: Short Mood and Feelings Questionnaire, SCL-90: Symptom Checklist 90, CES-D-13: Short version of Center for Epidemiologic Studies Depression Scale, CCSMHS: Chinese College Student Mental Health Scale, DASS-21: The Depression Anxiety Stress Scale, BSRS-5: Brief Symptom Rating Scale, Sakuma_2010: </w:t>
      </w:r>
      <w:r w:rsidRPr="00727486">
        <w:rPr>
          <w:color w:val="000000" w:themeColor="text1"/>
          <w:sz w:val="21"/>
          <w:szCs w:val="21"/>
        </w:rPr>
        <w:fldChar w:fldCharType="begin"/>
      </w:r>
      <w:r w:rsidRPr="00727486">
        <w:rPr>
          <w:color w:val="000000" w:themeColor="text1"/>
          <w:sz w:val="21"/>
          <w:szCs w:val="21"/>
        </w:rPr>
        <w:instrText xml:space="preserve"> ADDIN NE.Ref.{1DDF9A6A-FB6B-4416-B7A3-BAEA2F8E7263}</w:instrText>
      </w:r>
      <w:r w:rsidRPr="00727486">
        <w:rPr>
          <w:color w:val="000000" w:themeColor="text1"/>
          <w:sz w:val="21"/>
          <w:szCs w:val="21"/>
        </w:rPr>
        <w:fldChar w:fldCharType="separate"/>
      </w:r>
      <w:r w:rsidRPr="00727486">
        <w:rPr>
          <w:color w:val="000000" w:themeColor="text1"/>
          <w:kern w:val="0"/>
          <w:sz w:val="21"/>
          <w:szCs w:val="21"/>
        </w:rPr>
        <w:t>Sakuma et al.(2010)</w:t>
      </w:r>
      <w:r w:rsidRPr="00727486">
        <w:rPr>
          <w:color w:val="000000" w:themeColor="text1"/>
          <w:sz w:val="21"/>
          <w:szCs w:val="21"/>
        </w:rPr>
        <w:fldChar w:fldCharType="end"/>
      </w:r>
      <w:r w:rsidRPr="00727486">
        <w:rPr>
          <w:color w:val="000000" w:themeColor="text1"/>
          <w:sz w:val="21"/>
          <w:szCs w:val="21"/>
        </w:rPr>
        <w:t xml:space="preserve"> self-designed questionnaire, MSSMHS: Middle-school students Mental Health </w:t>
      </w:r>
      <w:r w:rsidRPr="00727486">
        <w:rPr>
          <w:color w:val="000000" w:themeColor="text1"/>
          <w:sz w:val="21"/>
          <w:szCs w:val="21"/>
          <w:shd w:val="clear" w:color="auto" w:fill="FFFFFF"/>
        </w:rPr>
        <w:t>Scale</w:t>
      </w:r>
      <w:r w:rsidRPr="00727486">
        <w:rPr>
          <w:color w:val="000000" w:themeColor="text1"/>
          <w:sz w:val="21"/>
          <w:szCs w:val="21"/>
        </w:rPr>
        <w:t>, CEPS: China Education Panel Survey, HADS: Hospital Anxiety and Depression Scale, Ji_2007: Comprehensive Survey Report on Health-Related/Risk Behaviors among Chinese Adolescents.</w:t>
      </w:r>
      <w:r w:rsidR="00C572F2" w:rsidRPr="00727486">
        <w:rPr>
          <w:i/>
          <w:iCs/>
          <w:color w:val="000000" w:themeColor="text1"/>
        </w:rPr>
        <w:t xml:space="preserve"> </w:t>
      </w:r>
      <w:r w:rsidR="00C572F2" w:rsidRPr="00727486">
        <w:rPr>
          <w:color w:val="000000" w:themeColor="text1"/>
        </w:rPr>
        <w:t xml:space="preserve">The right side of the </w:t>
      </w:r>
      <w:r w:rsidR="00C572F2" w:rsidRPr="00727486">
        <w:rPr>
          <w:rFonts w:hint="eastAsia"/>
          <w:color w:val="000000" w:themeColor="text1"/>
        </w:rPr>
        <w:t>figure</w:t>
      </w:r>
      <w:r w:rsidR="00C572F2" w:rsidRPr="00727486">
        <w:rPr>
          <w:color w:val="000000" w:themeColor="text1"/>
        </w:rPr>
        <w:t xml:space="preserve"> is</w:t>
      </w:r>
      <w:r w:rsidR="00C572F2" w:rsidRPr="00727486">
        <w:rPr>
          <w:i/>
          <w:iCs/>
          <w:color w:val="000000" w:themeColor="text1"/>
        </w:rPr>
        <w:t xml:space="preserve"> Number of symptoms that appear across combinations of scales</w:t>
      </w:r>
      <w:r w:rsidR="00C572F2" w:rsidRPr="00727486">
        <w:rPr>
          <w:rFonts w:hint="eastAsia"/>
          <w:i/>
          <w:iCs/>
          <w:color w:val="000000" w:themeColor="text1"/>
        </w:rPr>
        <w:t>.</w:t>
      </w:r>
      <w:r w:rsidR="00C572F2" w:rsidRPr="00727486">
        <w:rPr>
          <w:i/>
          <w:iCs/>
          <w:color w:val="000000" w:themeColor="text1"/>
        </w:rPr>
        <w:t xml:space="preserve"> </w:t>
      </w:r>
      <w:r w:rsidR="00C572F2" w:rsidRPr="00727486">
        <w:rPr>
          <w:color w:val="000000" w:themeColor="text1"/>
          <w:sz w:val="21"/>
          <w:szCs w:val="21"/>
        </w:rPr>
        <w:t>There are 18 symptoms that appear only in one scale; these symptoms are referred to as idiosyncratic symptoms.</w:t>
      </w:r>
    </w:p>
    <w:p w14:paraId="74041F64" w14:textId="77777777" w:rsidR="0077489C" w:rsidRPr="00727486" w:rsidRDefault="0077489C" w:rsidP="0077489C">
      <w:pPr>
        <w:pStyle w:val="1"/>
        <w:rPr>
          <w:color w:val="000000" w:themeColor="text1"/>
          <w:shd w:val="clear" w:color="auto" w:fill="FFFFFF"/>
        </w:rPr>
      </w:pPr>
      <w:r w:rsidRPr="00727486">
        <w:rPr>
          <w:color w:val="000000" w:themeColor="text1"/>
          <w:shd w:val="clear" w:color="auto" w:fill="FFFFFF"/>
        </w:rPr>
        <w:t>3.3 Symptoms across scales</w:t>
      </w:r>
    </w:p>
    <w:p w14:paraId="7E9EE9F3" w14:textId="77777777" w:rsidR="00277455" w:rsidRDefault="0077489C" w:rsidP="001A0036">
      <w:pPr>
        <w:rPr>
          <w:shd w:val="clear" w:color="auto" w:fill="FFFFFF"/>
        </w:rPr>
      </w:pPr>
      <w:r w:rsidRPr="00727486">
        <w:rPr>
          <w:shd w:val="clear" w:color="auto" w:fill="FFFFFF"/>
        </w:rPr>
        <w:t xml:space="preserve">Among the 84 symptoms, 18 (21.43%) were idiosyncratic symptoms and only appeared in one scale. </w:t>
      </w:r>
    </w:p>
    <w:p w14:paraId="5D354812" w14:textId="56E3DCEA" w:rsidR="0077489C" w:rsidRDefault="0077489C" w:rsidP="001A0036">
      <w:pPr>
        <w:rPr>
          <w:shd w:val="clear" w:color="auto" w:fill="FFFFFF"/>
        </w:rPr>
      </w:pPr>
      <w:r w:rsidRPr="00727486">
        <w:rPr>
          <w:shd w:val="clear" w:color="auto" w:fill="FFFFFF"/>
        </w:rPr>
        <w:t>None of the</w:t>
      </w:r>
      <w:r w:rsidR="002B6AB2">
        <w:rPr>
          <w:shd w:val="clear" w:color="auto" w:fill="FFFFFF"/>
        </w:rPr>
        <w:t xml:space="preserve"> 84</w:t>
      </w:r>
      <w:r w:rsidRPr="00727486">
        <w:rPr>
          <w:shd w:val="clear" w:color="auto" w:fill="FFFFFF"/>
        </w:rPr>
        <w:t xml:space="preserve"> symptoms were present </w:t>
      </w:r>
      <w:r w:rsidR="002B6AB2">
        <w:rPr>
          <w:shd w:val="clear" w:color="auto" w:fill="FFFFFF"/>
        </w:rPr>
        <w:t>in</w:t>
      </w:r>
      <w:r w:rsidR="002B6AB2" w:rsidRPr="00727486">
        <w:rPr>
          <w:shd w:val="clear" w:color="auto" w:fill="FFFFFF"/>
        </w:rPr>
        <w:t xml:space="preserve"> </w:t>
      </w:r>
      <w:r w:rsidRPr="00727486">
        <w:rPr>
          <w:shd w:val="clear" w:color="auto" w:fill="FFFFFF"/>
        </w:rPr>
        <w:t>all scales.</w:t>
      </w:r>
      <w:r w:rsidRPr="00727486">
        <w:t xml:space="preserve"> The most frequently </w:t>
      </w:r>
      <w:r w:rsidR="002B6AB2">
        <w:t xml:space="preserve">presented </w:t>
      </w:r>
      <w:r w:rsidRPr="00727486">
        <w:t xml:space="preserve">symptom, appeared in 22 out of 27 scales, was </w:t>
      </w:r>
      <w:r w:rsidRPr="00727486">
        <w:rPr>
          <w:i/>
          <w:iCs/>
        </w:rPr>
        <w:t>Sense of hopelessness</w:t>
      </w:r>
      <w:r w:rsidRPr="00727486">
        <w:t xml:space="preserve">. The second most measured symptom, 18 out of 27, was </w:t>
      </w:r>
      <w:r w:rsidRPr="00727486">
        <w:rPr>
          <w:i/>
          <w:iCs/>
        </w:rPr>
        <w:t>Interest loss</w:t>
      </w:r>
      <w:r w:rsidRPr="00727486">
        <w:t xml:space="preserve">. Note that </w:t>
      </w:r>
      <w:r w:rsidRPr="00727486">
        <w:rPr>
          <w:i/>
          <w:iCs/>
        </w:rPr>
        <w:t>markedly diminished interest or pleasure</w:t>
      </w:r>
      <w:r w:rsidRPr="00727486">
        <w:t xml:space="preserve">, a key symptom of diagnosis of major depression in DSM-5, is </w:t>
      </w:r>
      <w:proofErr w:type="spellStart"/>
      <w:r w:rsidRPr="00727486">
        <w:t>splitted</w:t>
      </w:r>
      <w:proofErr w:type="spellEnd"/>
      <w:r w:rsidRPr="00727486">
        <w:t xml:space="preserve"> into two specific symptoms: </w:t>
      </w:r>
      <w:r w:rsidRPr="00727486">
        <w:rPr>
          <w:i/>
          <w:iCs/>
        </w:rPr>
        <w:t>interest loss</w:t>
      </w:r>
      <w:r w:rsidRPr="00727486">
        <w:t xml:space="preserve"> and </w:t>
      </w:r>
      <w:r w:rsidRPr="00727486">
        <w:rPr>
          <w:i/>
          <w:iCs/>
        </w:rPr>
        <w:t>pleasure loss</w:t>
      </w:r>
      <w:r w:rsidRPr="00727486">
        <w:t xml:space="preserve"> in this study</w:t>
      </w:r>
      <w:r w:rsidRPr="00727486">
        <w:rPr>
          <w:i/>
          <w:iCs/>
        </w:rPr>
        <w:t xml:space="preserve">. </w:t>
      </w:r>
      <w:r w:rsidRPr="00727486">
        <w:t xml:space="preserve">We found </w:t>
      </w:r>
      <w:r w:rsidRPr="00727486">
        <w:rPr>
          <w:i/>
          <w:iCs/>
        </w:rPr>
        <w:t xml:space="preserve">Pleasure loss </w:t>
      </w:r>
      <w:r w:rsidRPr="00727486">
        <w:t xml:space="preserve">was observed less frequently than </w:t>
      </w:r>
      <w:r w:rsidRPr="00727486">
        <w:rPr>
          <w:i/>
          <w:iCs/>
        </w:rPr>
        <w:t>Interest loss</w:t>
      </w:r>
      <w:r w:rsidRPr="00727486">
        <w:t>, being measured in 9 out of 27 scales.</w:t>
      </w:r>
      <w:r w:rsidRPr="00727486">
        <w:rPr>
          <w:rFonts w:hint="eastAsia"/>
        </w:rPr>
        <w:t xml:space="preserve"> A</w:t>
      </w:r>
      <w:r w:rsidRPr="00727486">
        <w:t xml:space="preserve">nother frequently measured symptom is the compound symptom </w:t>
      </w:r>
      <w:r w:rsidRPr="00727486">
        <w:rPr>
          <w:i/>
          <w:iCs/>
        </w:rPr>
        <w:t>Depressed mood</w:t>
      </w:r>
      <w:r w:rsidRPr="00727486">
        <w:t xml:space="preserve">, which was directly measured </w:t>
      </w:r>
      <w:r w:rsidRPr="00727486">
        <w:rPr>
          <w:shd w:val="clear" w:color="auto" w:fill="FFFFFF"/>
        </w:rPr>
        <w:t>i</w:t>
      </w:r>
      <w:r w:rsidRPr="00727486">
        <w:rPr>
          <w:rFonts w:hint="eastAsia"/>
          <w:shd w:val="clear" w:color="auto" w:fill="FFFFFF"/>
        </w:rPr>
        <w:t>n</w:t>
      </w:r>
      <w:r w:rsidRPr="00727486">
        <w:rPr>
          <w:shd w:val="clear" w:color="auto" w:fill="FFFFFF"/>
        </w:rPr>
        <w:t xml:space="preserve"> 5 scales. However, this </w:t>
      </w:r>
      <w:r w:rsidRPr="00727486">
        <w:rPr>
          <w:shd w:val="clear" w:color="auto" w:fill="FFFFFF"/>
        </w:rPr>
        <w:lastRenderedPageBreak/>
        <w:t xml:space="preserve">compound symptom </w:t>
      </w:r>
      <w:r w:rsidR="00E11429" w:rsidRPr="00727486">
        <w:rPr>
          <w:shd w:val="clear" w:color="auto" w:fill="FFFFFF"/>
        </w:rPr>
        <w:t>includes</w:t>
      </w:r>
      <w:r w:rsidRPr="00727486">
        <w:rPr>
          <w:shd w:val="clear" w:color="auto" w:fill="FFFFFF"/>
        </w:rPr>
        <w:t xml:space="preserve"> several specific symptoms: </w:t>
      </w:r>
      <w:r w:rsidRPr="00727486">
        <w:rPr>
          <w:i/>
          <w:iCs/>
          <w:shd w:val="clear" w:color="auto" w:fill="FFFFFF"/>
        </w:rPr>
        <w:t xml:space="preserve">blue </w:t>
      </w:r>
      <w:r w:rsidRPr="00727486">
        <w:rPr>
          <w:shd w:val="clear" w:color="auto" w:fill="FFFFFF"/>
        </w:rPr>
        <w:t xml:space="preserve">appeared in 10 scales, </w:t>
      </w:r>
      <w:r w:rsidRPr="00727486">
        <w:rPr>
          <w:i/>
          <w:iCs/>
          <w:shd w:val="clear" w:color="auto" w:fill="FFFFFF"/>
        </w:rPr>
        <w:t>low mood</w:t>
      </w:r>
      <w:r w:rsidRPr="00727486">
        <w:rPr>
          <w:shd w:val="clear" w:color="auto" w:fill="FFFFFF"/>
        </w:rPr>
        <w:t xml:space="preserve"> i</w:t>
      </w:r>
      <w:r w:rsidRPr="00727486">
        <w:rPr>
          <w:rFonts w:hint="eastAsia"/>
          <w:shd w:val="clear" w:color="auto" w:fill="FFFFFF"/>
        </w:rPr>
        <w:t>n</w:t>
      </w:r>
      <w:r w:rsidRPr="00727486">
        <w:rPr>
          <w:shd w:val="clear" w:color="auto" w:fill="FFFFFF"/>
        </w:rPr>
        <w:t xml:space="preserve"> 15 scales, </w:t>
      </w:r>
      <w:r w:rsidRPr="00727486">
        <w:rPr>
          <w:i/>
          <w:iCs/>
          <w:shd w:val="clear" w:color="auto" w:fill="FFFFFF"/>
        </w:rPr>
        <w:t>sad</w:t>
      </w:r>
      <w:r w:rsidRPr="00727486">
        <w:rPr>
          <w:shd w:val="clear" w:color="auto" w:fill="FFFFFF"/>
        </w:rPr>
        <w:t xml:space="preserve"> i</w:t>
      </w:r>
      <w:r w:rsidRPr="00727486">
        <w:rPr>
          <w:rFonts w:hint="eastAsia"/>
          <w:shd w:val="clear" w:color="auto" w:fill="FFFFFF"/>
        </w:rPr>
        <w:t>n</w:t>
      </w:r>
      <w:r w:rsidRPr="00727486">
        <w:rPr>
          <w:shd w:val="clear" w:color="auto" w:fill="FFFFFF"/>
        </w:rPr>
        <w:t xml:space="preserve"> 13 scales, and </w:t>
      </w:r>
      <w:r w:rsidRPr="00727486">
        <w:rPr>
          <w:i/>
          <w:iCs/>
          <w:shd w:val="clear" w:color="auto" w:fill="FFFFFF"/>
        </w:rPr>
        <w:t xml:space="preserve">anhedonia </w:t>
      </w:r>
      <w:r w:rsidRPr="00727486">
        <w:rPr>
          <w:shd w:val="clear" w:color="auto" w:fill="FFFFFF"/>
        </w:rPr>
        <w:t>i</w:t>
      </w:r>
      <w:r w:rsidRPr="00727486">
        <w:rPr>
          <w:rFonts w:hint="eastAsia"/>
          <w:shd w:val="clear" w:color="auto" w:fill="FFFFFF"/>
        </w:rPr>
        <w:t>n</w:t>
      </w:r>
      <w:r w:rsidRPr="00727486">
        <w:rPr>
          <w:shd w:val="clear" w:color="auto" w:fill="FFFFFF"/>
        </w:rPr>
        <w:t xml:space="preserve"> 16 scales</w:t>
      </w:r>
      <w:r w:rsidRPr="00727486">
        <w:rPr>
          <w:i/>
          <w:iCs/>
          <w:shd w:val="clear" w:color="auto" w:fill="FFFFFF"/>
        </w:rPr>
        <w:t>.</w:t>
      </w:r>
      <w:r w:rsidRPr="00727486">
        <w:rPr>
          <w:rFonts w:hint="eastAsia"/>
          <w:i/>
          <w:iCs/>
          <w:shd w:val="clear" w:color="auto" w:fill="FFFFFF"/>
        </w:rPr>
        <w:t xml:space="preserve"> </w:t>
      </w:r>
      <w:r w:rsidRPr="00727486">
        <w:rPr>
          <w:shd w:val="clear" w:color="auto" w:fill="FFFFFF"/>
        </w:rPr>
        <w:t xml:space="preserve">Combined as a cluster, depressed mood and related specific symptom </w:t>
      </w:r>
      <w:r w:rsidR="002B6AB2">
        <w:rPr>
          <w:shd w:val="clear" w:color="auto" w:fill="FFFFFF"/>
        </w:rPr>
        <w:t xml:space="preserve">presented in </w:t>
      </w:r>
      <w:r w:rsidR="00E11429">
        <w:rPr>
          <w:rFonts w:hint="eastAsia"/>
          <w:shd w:val="clear" w:color="auto" w:fill="FFFFFF"/>
        </w:rPr>
        <w:t>25</w:t>
      </w:r>
      <w:r w:rsidR="002B6AB2">
        <w:rPr>
          <w:shd w:val="clear" w:color="auto" w:fill="FFFFFF"/>
        </w:rPr>
        <w:t xml:space="preserve"> out of 27 scale and </w:t>
      </w:r>
      <w:r w:rsidRPr="00727486">
        <w:rPr>
          <w:shd w:val="clear" w:color="auto" w:fill="FFFFFF"/>
        </w:rPr>
        <w:t>are the most frequently measured</w:t>
      </w:r>
      <w:r w:rsidR="002B6AB2">
        <w:rPr>
          <w:shd w:val="clear" w:color="auto" w:fill="FFFFFF"/>
        </w:rPr>
        <w:t xml:space="preserve"> symptom</w:t>
      </w:r>
      <w:r w:rsidRPr="00727486">
        <w:rPr>
          <w:shd w:val="clear" w:color="auto" w:fill="FFFFFF"/>
        </w:rPr>
        <w:t>.</w:t>
      </w:r>
    </w:p>
    <w:p w14:paraId="18C10F80" w14:textId="047FF920" w:rsidR="000C394B" w:rsidRPr="005D0F45" w:rsidRDefault="000C394B" w:rsidP="001A0036">
      <w:bookmarkStart w:id="67" w:name="OLE_LINK30"/>
      <w:commentRangeStart w:id="68"/>
      <w:r w:rsidRPr="000B2DA3">
        <w:rPr>
          <w:rFonts w:hint="eastAsia"/>
          <w:color w:val="FF0000"/>
          <w:shd w:val="clear" w:color="auto" w:fill="FFFFFF"/>
        </w:rPr>
        <w:t>We</w:t>
      </w:r>
      <w:r w:rsidRPr="000B2DA3">
        <w:rPr>
          <w:color w:val="FF0000"/>
          <w:shd w:val="clear" w:color="auto" w:fill="FFFFFF"/>
        </w:rPr>
        <w:t xml:space="preserve"> </w:t>
      </w:r>
      <w:r w:rsidRPr="000B2DA3">
        <w:rPr>
          <w:rFonts w:hint="eastAsia"/>
          <w:color w:val="FF0000"/>
          <w:shd w:val="clear" w:color="auto" w:fill="FFFFFF"/>
        </w:rPr>
        <w:t>che</w:t>
      </w:r>
      <w:commentRangeEnd w:id="68"/>
      <w:r w:rsidR="00697C85">
        <w:rPr>
          <w:rStyle w:val="a9"/>
        </w:rPr>
        <w:commentReference w:id="68"/>
      </w:r>
      <w:r w:rsidRPr="000B2DA3">
        <w:rPr>
          <w:rFonts w:hint="eastAsia"/>
          <w:color w:val="FF0000"/>
          <w:shd w:val="clear" w:color="auto" w:fill="FFFFFF"/>
        </w:rPr>
        <w:t>ck</w:t>
      </w:r>
      <w:r w:rsidRPr="000B2DA3">
        <w:rPr>
          <w:color w:val="FF0000"/>
          <w:shd w:val="clear" w:color="auto" w:fill="FFFFFF"/>
        </w:rPr>
        <w:t>ed symptoms that might be specific for children and adolescents and found that</w:t>
      </w:r>
      <w:bookmarkEnd w:id="67"/>
      <w:r w:rsidRPr="000B2DA3">
        <w:rPr>
          <w:color w:val="FF0000"/>
          <w:shd w:val="clear" w:color="auto" w:fill="FFFFFF"/>
        </w:rPr>
        <w:t xml:space="preserve"> </w:t>
      </w:r>
      <w:r w:rsidR="0048062E" w:rsidRPr="0048062E">
        <w:rPr>
          <w:color w:val="FF0000"/>
          <w:shd w:val="clear" w:color="auto" w:fill="FFFFFF"/>
        </w:rPr>
        <w:t>there were 22 distinct symptoms identified</w:t>
      </w:r>
      <w:r w:rsidR="0048062E">
        <w:rPr>
          <w:rFonts w:hint="eastAsia"/>
          <w:color w:val="FF0000"/>
          <w:shd w:val="clear" w:color="auto" w:fill="FFFFFF"/>
        </w:rPr>
        <w:t xml:space="preserve">. </w:t>
      </w:r>
      <w:bookmarkStart w:id="69" w:name="OLE_LINK31"/>
      <w:r w:rsidRPr="000B2DA3">
        <w:rPr>
          <w:color w:val="FF0000"/>
          <w:shd w:val="clear" w:color="auto" w:fill="FFFFFF"/>
        </w:rPr>
        <w:t xml:space="preserve">Similarly, we check whether there are culture-specific symptoms and found that </w:t>
      </w:r>
      <w:bookmarkEnd w:id="69"/>
      <w:r w:rsidR="005D0F45" w:rsidRPr="005D0F45">
        <w:rPr>
          <w:color w:val="FF0000"/>
          <w:shd w:val="clear" w:color="auto" w:fill="FFFFFF"/>
        </w:rPr>
        <w:t>were 6 distinct symptoms</w:t>
      </w:r>
      <w:r w:rsidR="005D0F45">
        <w:rPr>
          <w:rFonts w:hint="eastAsia"/>
        </w:rPr>
        <w:t xml:space="preserve"> </w:t>
      </w:r>
      <w:r w:rsidR="0048062E">
        <w:rPr>
          <w:rFonts w:hint="eastAsia"/>
        </w:rPr>
        <w:t>(</w:t>
      </w:r>
      <w:r w:rsidR="0048062E" w:rsidRPr="0048062E">
        <w:rPr>
          <w:color w:val="FF0000"/>
          <w:shd w:val="clear" w:color="auto" w:fill="FFFFFF"/>
        </w:rPr>
        <w:t>See Supplementary Material 1 and the figure</w:t>
      </w:r>
      <w:r w:rsidR="0048062E">
        <w:rPr>
          <w:rFonts w:hint="eastAsia"/>
          <w:color w:val="FF0000"/>
          <w:shd w:val="clear" w:color="auto" w:fill="FFFFFF"/>
        </w:rPr>
        <w:t xml:space="preserve"> x</w:t>
      </w:r>
      <w:r w:rsidR="0048062E" w:rsidRPr="0048062E">
        <w:rPr>
          <w:color w:val="FF0000"/>
          <w:shd w:val="clear" w:color="auto" w:fill="FFFFFF"/>
        </w:rPr>
        <w:t xml:space="preserve"> for details</w:t>
      </w:r>
      <w:r w:rsidR="0048062E">
        <w:rPr>
          <w:rFonts w:hint="eastAsia"/>
          <w:color w:val="FF0000"/>
          <w:shd w:val="clear" w:color="auto" w:fill="FFFFFF"/>
        </w:rPr>
        <w:t>).</w:t>
      </w:r>
    </w:p>
    <w:p w14:paraId="65456D27" w14:textId="785C0D71" w:rsidR="0077489C" w:rsidRPr="00727486" w:rsidRDefault="0077489C" w:rsidP="001A0036">
      <w:r w:rsidRPr="00727486">
        <w:rPr>
          <w:shd w:val="clear" w:color="auto" w:fill="FFFFFF"/>
        </w:rPr>
        <w:t xml:space="preserve">The degree of overlap between scales was calculated using the Jaccard coefficient. The </w:t>
      </w:r>
      <w:r w:rsidRPr="00727486">
        <w:rPr>
          <w:rFonts w:hint="eastAsia"/>
          <w:shd w:val="clear" w:color="auto" w:fill="FFFFFF"/>
        </w:rPr>
        <w:t>mean</w:t>
      </w:r>
      <w:r w:rsidRPr="00727486">
        <w:rPr>
          <w:shd w:val="clear" w:color="auto" w:fill="FFFFFF"/>
        </w:rPr>
        <w:t xml:space="preserve"> overlap across all scales was 0.19</w:t>
      </w:r>
      <w:r w:rsidRPr="00727486">
        <w:rPr>
          <w:rFonts w:hint="eastAsia"/>
          <w:shd w:val="clear" w:color="auto" w:fill="FFFFFF"/>
        </w:rPr>
        <w:t>,</w:t>
      </w:r>
      <w:r w:rsidRPr="00727486">
        <w:rPr>
          <w:shd w:val="clear" w:color="auto" w:fill="FFFFFF"/>
        </w:rPr>
        <w:t xml:space="preserve"> range from 0.09 to 0.25, indicating a very low level of similarity between these scales (see Figure 5). CES-D has the highest </w:t>
      </w:r>
      <w:r w:rsidR="00094BDC">
        <w:rPr>
          <w:rFonts w:hint="eastAsia"/>
          <w:shd w:val="clear" w:color="auto" w:fill="FFFFFF"/>
        </w:rPr>
        <w:t>mean</w:t>
      </w:r>
      <w:r w:rsidRPr="00727486">
        <w:rPr>
          <w:shd w:val="clear" w:color="auto" w:fill="FFFFFF"/>
        </w:rPr>
        <w:t xml:space="preserve"> degree of overlap with other scale.</w:t>
      </w:r>
      <w:r w:rsidRPr="00727486">
        <w:rPr>
          <w:rFonts w:hint="eastAsia"/>
          <w:shd w:val="clear" w:color="auto" w:fill="FFFFFF"/>
        </w:rPr>
        <w:t xml:space="preserve"> The</w:t>
      </w:r>
      <w:r w:rsidRPr="00727486">
        <w:rPr>
          <w:shd w:val="clear" w:color="auto" w:fill="FFFFFF"/>
        </w:rPr>
        <w:t xml:space="preserve"> highest overlap, 0.75, appeared between two versions of CES-D: CES-D for adults and CES-D-C for </w:t>
      </w:r>
      <w:r w:rsidR="00DF4A8A" w:rsidRPr="00727486">
        <w:rPr>
          <w:shd w:val="clear" w:color="auto" w:fill="FFFFFF"/>
        </w:rPr>
        <w:t>children</w:t>
      </w:r>
      <w:r w:rsidRPr="00727486">
        <w:rPr>
          <w:rStyle w:val="a9"/>
          <w:color w:val="000000" w:themeColor="text1"/>
        </w:rPr>
        <w:t>.</w:t>
      </w:r>
      <w:r w:rsidRPr="00727486">
        <w:rPr>
          <w:shd w:val="clear" w:color="auto" w:fill="FFFFFF"/>
        </w:rPr>
        <w:t xml:space="preserve"> The second highest overlap, 0.72, was between DSI and SDS. </w:t>
      </w:r>
      <w:r w:rsidRPr="00727486">
        <w:rPr>
          <w:rFonts w:hint="eastAsia"/>
          <w:shd w:val="clear" w:color="auto" w:fill="FFFFFF"/>
        </w:rPr>
        <w:t>Many</w:t>
      </w:r>
      <w:r w:rsidRPr="00727486">
        <w:rPr>
          <w:shd w:val="clear" w:color="auto" w:fill="FFFFFF"/>
        </w:rPr>
        <w:t xml:space="preserve"> scales that have </w:t>
      </w:r>
      <w:r w:rsidRPr="00727486">
        <w:rPr>
          <w:rFonts w:hint="eastAsia"/>
          <w:shd w:val="clear" w:color="auto" w:fill="FFFFFF"/>
        </w:rPr>
        <w:t>no</w:t>
      </w:r>
      <w:r w:rsidRPr="00727486">
        <w:rPr>
          <w:shd w:val="clear" w:color="auto" w:fill="FFFFFF"/>
        </w:rPr>
        <w:t xml:space="preserve"> overlap with each other.</w:t>
      </w:r>
      <w:r w:rsidRPr="00727486">
        <w:t xml:space="preserve"> For example, </w:t>
      </w:r>
      <w:r w:rsidRPr="00727486">
        <w:rPr>
          <w:rFonts w:hint="eastAsia"/>
        </w:rPr>
        <w:t>there</w:t>
      </w:r>
      <w:r w:rsidRPr="00727486">
        <w:t xml:space="preserve"> was no overlap between </w:t>
      </w:r>
      <w:r w:rsidRPr="00727486">
        <w:rPr>
          <w:shd w:val="clear" w:color="auto" w:fill="FFFFFF"/>
        </w:rPr>
        <w:t xml:space="preserve">China Education Panel Survey with </w:t>
      </w:r>
      <w:r w:rsidRPr="00727486">
        <w:rPr>
          <w:szCs w:val="24"/>
        </w:rPr>
        <w:t xml:space="preserve">Middle-school students Mental Health </w:t>
      </w:r>
      <w:r w:rsidRPr="00727486">
        <w:rPr>
          <w:shd w:val="clear" w:color="auto" w:fill="FFFFFF"/>
        </w:rPr>
        <w:t>Scale</w:t>
      </w:r>
      <w:r w:rsidRPr="00727486">
        <w:rPr>
          <w:rFonts w:hint="eastAsia"/>
          <w:shd w:val="clear" w:color="auto" w:fill="FFFFFF"/>
        </w:rPr>
        <w:t>,</w:t>
      </w:r>
      <w:r w:rsidRPr="00727486">
        <w:rPr>
          <w:shd w:val="clear" w:color="auto" w:fill="FFFFFF"/>
        </w:rPr>
        <w:t xml:space="preserve"> PHQ-9, CSSDS, SMFQ, CSSMHS. Note that because Ji_2005 has only one item that measures two symptoms, it has no overlap with PHQ-9, KADS-11.</w:t>
      </w:r>
    </w:p>
    <w:p w14:paraId="33795234" w14:textId="2D0283C4" w:rsidR="0077489C" w:rsidRPr="00727486" w:rsidRDefault="0077489C" w:rsidP="001A0036">
      <w:pPr>
        <w:rPr>
          <w:shd w:val="clear" w:color="auto" w:fill="FFFFFF"/>
        </w:rPr>
      </w:pPr>
      <w:r w:rsidRPr="00727486">
        <w:rPr>
          <w:shd w:val="clear" w:color="auto" w:fill="FFFFFF"/>
        </w:rPr>
        <w:t xml:space="preserve">We found a </w:t>
      </w:r>
      <w:bookmarkStart w:id="70" w:name="OLE_LINK1"/>
      <w:r w:rsidRPr="00727486">
        <w:rPr>
          <w:shd w:val="clear" w:color="auto" w:fill="FFFFFF"/>
        </w:rPr>
        <w:t>correlation</w:t>
      </w:r>
      <w:bookmarkEnd w:id="70"/>
      <w:r w:rsidRPr="00727486">
        <w:rPr>
          <w:shd w:val="clear" w:color="auto" w:fill="FFFFFF"/>
        </w:rPr>
        <w:t xml:space="preserve"> between the mean Jaccard coefficient of each scale and the scale length, </w:t>
      </w:r>
      <w:r w:rsidRPr="00727486">
        <w:rPr>
          <w:i/>
          <w:iCs/>
          <w:shd w:val="clear" w:color="auto" w:fill="FFFFFF"/>
        </w:rPr>
        <w:t>r</w:t>
      </w:r>
      <w:r w:rsidRPr="00727486">
        <w:rPr>
          <w:shd w:val="clear" w:color="auto" w:fill="FFFFFF"/>
        </w:rPr>
        <w:t xml:space="preserve"> = 0.5</w:t>
      </w:r>
      <w:r w:rsidR="00B57518" w:rsidRPr="00727486">
        <w:rPr>
          <w:shd w:val="clear" w:color="auto" w:fill="FFFFFF"/>
        </w:rPr>
        <w:t>4</w:t>
      </w:r>
      <w:r w:rsidRPr="00727486">
        <w:rPr>
          <w:shd w:val="clear" w:color="auto" w:fill="FFFFFF"/>
        </w:rPr>
        <w:t>, 95% CI [0.</w:t>
      </w:r>
      <w:r w:rsidR="00B57518" w:rsidRPr="00727486">
        <w:rPr>
          <w:shd w:val="clear" w:color="auto" w:fill="FFFFFF"/>
        </w:rPr>
        <w:t>14</w:t>
      </w:r>
      <w:r w:rsidRPr="00727486">
        <w:rPr>
          <w:shd w:val="clear" w:color="auto" w:fill="FFFFFF"/>
        </w:rPr>
        <w:t>, 0.7</w:t>
      </w:r>
      <w:r w:rsidR="00B57518" w:rsidRPr="00727486">
        <w:rPr>
          <w:shd w:val="clear" w:color="auto" w:fill="FFFFFF"/>
        </w:rPr>
        <w:t>8</w:t>
      </w:r>
      <w:r w:rsidRPr="00727486">
        <w:rPr>
          <w:shd w:val="clear" w:color="auto" w:fill="FFFFFF"/>
        </w:rPr>
        <w:t xml:space="preserve">]. Similarly, the correlation between mean overlap of scales </w:t>
      </w:r>
      <w:bookmarkStart w:id="71" w:name="OLE_LINK40"/>
      <w:r w:rsidRPr="00727486">
        <w:rPr>
          <w:shd w:val="clear" w:color="auto" w:fill="FFFFFF"/>
        </w:rPr>
        <w:t>and the number of captured symptoms</w:t>
      </w:r>
      <w:bookmarkEnd w:id="71"/>
      <w:r w:rsidRPr="00727486">
        <w:rPr>
          <w:shd w:val="clear" w:color="auto" w:fill="FFFFFF"/>
        </w:rPr>
        <w:t xml:space="preserve"> is </w:t>
      </w:r>
      <w:r w:rsidRPr="00727486">
        <w:rPr>
          <w:i/>
          <w:iCs/>
          <w:shd w:val="clear" w:color="auto" w:fill="FFFFFF"/>
        </w:rPr>
        <w:t>r</w:t>
      </w:r>
      <w:r w:rsidRPr="00727486">
        <w:rPr>
          <w:shd w:val="clear" w:color="auto" w:fill="FFFFFF"/>
        </w:rPr>
        <w:t xml:space="preserve"> = 0.</w:t>
      </w:r>
      <w:r w:rsidR="00B57518" w:rsidRPr="00727486">
        <w:rPr>
          <w:shd w:val="clear" w:color="auto" w:fill="FFFFFF"/>
        </w:rPr>
        <w:t>70</w:t>
      </w:r>
      <w:r w:rsidRPr="00727486">
        <w:rPr>
          <w:shd w:val="clear" w:color="auto" w:fill="FFFFFF"/>
        </w:rPr>
        <w:t>, 95% CI [0.</w:t>
      </w:r>
      <w:r w:rsidR="00B57518" w:rsidRPr="00727486">
        <w:rPr>
          <w:shd w:val="clear" w:color="auto" w:fill="FFFFFF"/>
        </w:rPr>
        <w:t>39</w:t>
      </w:r>
      <w:r w:rsidRPr="00727486">
        <w:rPr>
          <w:shd w:val="clear" w:color="auto" w:fill="FFFFFF"/>
        </w:rPr>
        <w:t>, 0.8</w:t>
      </w:r>
      <w:r w:rsidR="00B57518" w:rsidRPr="00727486">
        <w:rPr>
          <w:shd w:val="clear" w:color="auto" w:fill="FFFFFF"/>
        </w:rPr>
        <w:t>7</w:t>
      </w:r>
      <w:r w:rsidRPr="00727486">
        <w:rPr>
          <w:shd w:val="clear" w:color="auto" w:fill="FFFFFF"/>
        </w:rPr>
        <w:t>].</w:t>
      </w:r>
      <w:r w:rsidRPr="00727486">
        <w:t xml:space="preserve"> </w:t>
      </w:r>
      <w:r w:rsidRPr="00727486">
        <w:rPr>
          <w:shd w:val="clear" w:color="auto" w:fill="FFFFFF"/>
        </w:rPr>
        <w:t>These findings suggests that longer scales exhibit increased overlap with other scales, thus demonstrating enhanced representativeness.</w:t>
      </w:r>
    </w:p>
    <w:p w14:paraId="0E275970" w14:textId="77777777" w:rsidR="0077489C" w:rsidRPr="00727486" w:rsidRDefault="0077489C" w:rsidP="0077489C">
      <w:pPr>
        <w:ind w:firstLine="0"/>
        <w:rPr>
          <w:color w:val="000000" w:themeColor="text1"/>
          <w:shd w:val="clear" w:color="auto" w:fill="FFFFFF"/>
        </w:rPr>
      </w:pPr>
    </w:p>
    <w:p w14:paraId="505350FC" w14:textId="09BAD525" w:rsidR="00B57518" w:rsidRPr="00727486" w:rsidRDefault="00B57518" w:rsidP="0077489C">
      <w:pPr>
        <w:ind w:firstLine="0"/>
        <w:rPr>
          <w:color w:val="000000" w:themeColor="text1"/>
          <w:shd w:val="clear" w:color="auto" w:fill="FFFFFF"/>
        </w:rPr>
        <w:sectPr w:rsidR="00B57518" w:rsidRPr="00727486" w:rsidSect="00E34698">
          <w:pgSz w:w="11906" w:h="16838"/>
          <w:pgMar w:top="1440" w:right="1797" w:bottom="1440" w:left="1797" w:header="851" w:footer="992" w:gutter="0"/>
          <w:cols w:space="425"/>
          <w:docGrid w:linePitch="312"/>
        </w:sectPr>
      </w:pPr>
    </w:p>
    <w:p w14:paraId="2756A0F3" w14:textId="045D346B" w:rsidR="0077489C" w:rsidRPr="00727486" w:rsidRDefault="00753C98" w:rsidP="002026CD">
      <w:pPr>
        <w:ind w:firstLine="480"/>
        <w:jc w:val="center"/>
        <w:rPr>
          <w:color w:val="000000" w:themeColor="text1"/>
        </w:rPr>
      </w:pPr>
      <w:r w:rsidRPr="00727486">
        <w:rPr>
          <w:color w:val="000000" w:themeColor="text1"/>
        </w:rPr>
        <w:lastRenderedPageBreak/>
        <w:t>[Insert Fig later]</w:t>
      </w:r>
    </w:p>
    <w:p w14:paraId="4169561B" w14:textId="77777777" w:rsidR="0077489C" w:rsidRPr="00727486" w:rsidRDefault="0077489C" w:rsidP="0077489C">
      <w:pPr>
        <w:ind w:firstLine="0"/>
        <w:jc w:val="center"/>
        <w:rPr>
          <w:b/>
          <w:bCs/>
          <w:color w:val="000000" w:themeColor="text1"/>
          <w:sz w:val="21"/>
          <w:szCs w:val="21"/>
        </w:rPr>
        <w:sectPr w:rsidR="0077489C" w:rsidRPr="00727486" w:rsidSect="00E34698">
          <w:pgSz w:w="11906" w:h="16838"/>
          <w:pgMar w:top="1440" w:right="1797" w:bottom="1440" w:left="1797" w:header="851" w:footer="992" w:gutter="0"/>
          <w:cols w:space="425"/>
          <w:docGrid w:linePitch="326"/>
        </w:sectPr>
      </w:pPr>
      <w:r w:rsidRPr="00727486">
        <w:rPr>
          <w:rFonts w:hint="eastAsia"/>
          <w:b/>
          <w:bCs/>
          <w:color w:val="000000" w:themeColor="text1"/>
          <w:sz w:val="21"/>
          <w:szCs w:val="21"/>
        </w:rPr>
        <w:t>Figure</w:t>
      </w:r>
      <w:r w:rsidRPr="00727486">
        <w:rPr>
          <w:b/>
          <w:bCs/>
          <w:color w:val="000000" w:themeColor="text1"/>
          <w:sz w:val="21"/>
          <w:szCs w:val="21"/>
        </w:rPr>
        <w:t xml:space="preserve"> 5. </w:t>
      </w:r>
      <w:r w:rsidRPr="00727486">
        <w:rPr>
          <w:i/>
          <w:iCs/>
          <w:color w:val="000000" w:themeColor="text1"/>
          <w:sz w:val="21"/>
          <w:szCs w:val="21"/>
        </w:rPr>
        <w:t xml:space="preserve">Overlap of item content of 27 depression scales. </w:t>
      </w:r>
      <w:r w:rsidRPr="00727486">
        <w:rPr>
          <w:color w:val="000000" w:themeColor="text1"/>
          <w:sz w:val="21"/>
          <w:szCs w:val="21"/>
        </w:rPr>
        <w:t xml:space="preserve">ADI: Adolescent Depression Inventory, CDI: </w:t>
      </w:r>
      <w:bookmarkStart w:id="72" w:name="OLE_LINK38"/>
      <w:r w:rsidRPr="00727486">
        <w:rPr>
          <w:color w:val="000000" w:themeColor="text1"/>
          <w:sz w:val="21"/>
          <w:szCs w:val="21"/>
        </w:rPr>
        <w:t>Children's Depression Inventory</w:t>
      </w:r>
      <w:bookmarkEnd w:id="72"/>
      <w:r w:rsidRPr="00727486">
        <w:rPr>
          <w:color w:val="000000" w:themeColor="text1"/>
          <w:sz w:val="21"/>
          <w:szCs w:val="21"/>
        </w:rPr>
        <w:t>, HAMD: Hamilton Depression Rating Scale for Depression, DSI: Depression Status Inventory, SDS: Self- Rating Depression Scale, MFQ-C: Mood and Feelings Questionnaire, CBCL: Child Behavior Checklist, BDI-II</w:t>
      </w:r>
      <w:r w:rsidRPr="00727486">
        <w:rPr>
          <w:rFonts w:hint="eastAsia"/>
          <w:color w:val="000000" w:themeColor="text1"/>
          <w:sz w:val="21"/>
          <w:szCs w:val="21"/>
        </w:rPr>
        <w:t>：</w:t>
      </w:r>
      <w:r w:rsidRPr="00727486">
        <w:rPr>
          <w:color w:val="000000" w:themeColor="text1"/>
          <w:sz w:val="21"/>
          <w:szCs w:val="21"/>
        </w:rPr>
        <w:t>Beck Depression Inventory-II, DSRSC: Depression Self-rating Scale for Children, BDI-I:</w:t>
      </w:r>
      <w:r w:rsidRPr="00727486">
        <w:rPr>
          <w:color w:val="000000" w:themeColor="text1"/>
          <w:kern w:val="0"/>
          <w:sz w:val="21"/>
          <w:szCs w:val="21"/>
        </w:rPr>
        <w:t xml:space="preserve"> Beck Depression Inventory,</w:t>
      </w:r>
      <w:r w:rsidRPr="00727486">
        <w:rPr>
          <w:color w:val="000000" w:themeColor="text1"/>
          <w:sz w:val="21"/>
          <w:szCs w:val="21"/>
        </w:rPr>
        <w:t xml:space="preserve"> KADS-11: Kutcher Adolescent Depression Scale, CES-D: The Center for Epidemiological Studies Depression Scale, PHQ-9: Patient Health Questionnaire-9 items, CSSDS: China Middle school students' depression scale, CES-D-C: Center for Epidemiologic Studies Depression Scale for Children, UPI: University Personality Inventory, SMFQ: Short Mood and Feelings Questionnaire, SCL-90: Symptom Checklist 90, CES-D-13: Short version of Center for Epidemiologic Studies Depression Scale, CCSMHS: Chinese College Student Mental Health Scale, DASS-21: The Depression Anxiety Stress Scale, BSRS-5: Brief Symptom Rating Scale, Sakuma_2010: </w:t>
      </w:r>
      <w:r w:rsidRPr="00727486">
        <w:rPr>
          <w:color w:val="000000" w:themeColor="text1"/>
          <w:sz w:val="21"/>
          <w:szCs w:val="21"/>
        </w:rPr>
        <w:fldChar w:fldCharType="begin"/>
      </w:r>
      <w:r w:rsidRPr="00727486">
        <w:rPr>
          <w:color w:val="000000" w:themeColor="text1"/>
          <w:sz w:val="21"/>
          <w:szCs w:val="21"/>
        </w:rPr>
        <w:instrText xml:space="preserve"> ADDIN NE.Ref.{1DDF9A6A-FB6B-4416-B7A3-BAEA2F8E7263}</w:instrText>
      </w:r>
      <w:r w:rsidRPr="00727486">
        <w:rPr>
          <w:color w:val="000000" w:themeColor="text1"/>
          <w:sz w:val="21"/>
          <w:szCs w:val="21"/>
        </w:rPr>
        <w:fldChar w:fldCharType="separate"/>
      </w:r>
      <w:r w:rsidRPr="00727486">
        <w:rPr>
          <w:color w:val="000000" w:themeColor="text1"/>
          <w:kern w:val="0"/>
          <w:sz w:val="21"/>
          <w:szCs w:val="21"/>
        </w:rPr>
        <w:t>Sakuma et al.(2010)</w:t>
      </w:r>
      <w:r w:rsidRPr="00727486">
        <w:rPr>
          <w:color w:val="000000" w:themeColor="text1"/>
          <w:sz w:val="21"/>
          <w:szCs w:val="21"/>
        </w:rPr>
        <w:fldChar w:fldCharType="end"/>
      </w:r>
      <w:r w:rsidRPr="00727486">
        <w:rPr>
          <w:color w:val="000000" w:themeColor="text1"/>
          <w:sz w:val="21"/>
          <w:szCs w:val="21"/>
        </w:rPr>
        <w:t xml:space="preserve"> self-designed questionnaire, MSSMHS: Middle-school students Mental Health </w:t>
      </w:r>
      <w:r w:rsidRPr="00727486">
        <w:rPr>
          <w:color w:val="000000" w:themeColor="text1"/>
          <w:sz w:val="21"/>
          <w:szCs w:val="21"/>
          <w:shd w:val="clear" w:color="auto" w:fill="FFFFFF"/>
        </w:rPr>
        <w:t>Scale</w:t>
      </w:r>
      <w:r w:rsidRPr="00727486">
        <w:rPr>
          <w:color w:val="000000" w:themeColor="text1"/>
          <w:sz w:val="21"/>
          <w:szCs w:val="21"/>
        </w:rPr>
        <w:t>, CEPS: China Education Panel Survey, HADS: Hospital Anxiety and Depression Scale, Ji_2007: Comprehensive Survey Report on Health-Related/Risk Behaviors among Chinese Adolescents. Mean overlap is detailed in the supplementary materials.</w:t>
      </w:r>
    </w:p>
    <w:p w14:paraId="17D1F314" w14:textId="24A86AC3" w:rsidR="00917FC7" w:rsidRDefault="00917FC7" w:rsidP="00917FC7">
      <w:pPr>
        <w:pStyle w:val="1"/>
      </w:pPr>
      <w:bookmarkStart w:id="73" w:name="OLE_LINK44"/>
      <w:r w:rsidRPr="00917FC7">
        <w:lastRenderedPageBreak/>
        <w:t>4. Discussion</w:t>
      </w:r>
    </w:p>
    <w:p w14:paraId="5AEEE65D" w14:textId="77777777" w:rsidR="00917FC7" w:rsidRDefault="00917FC7" w:rsidP="00917FC7">
      <w:pPr>
        <w:ind w:firstLine="0"/>
      </w:pPr>
      <w:bookmarkStart w:id="74" w:name="OLE_LINK17"/>
      <w:r w:rsidRPr="00FD6780">
        <w:t>[</w:t>
      </w:r>
      <w:r w:rsidRPr="00FD6780">
        <w:rPr>
          <w:rFonts w:hint="eastAsia"/>
        </w:rPr>
        <w:t>第一段</w:t>
      </w:r>
      <w:r>
        <w:t xml:space="preserve">: </w:t>
      </w:r>
      <w:r>
        <w:rPr>
          <w:rFonts w:hint="eastAsia"/>
        </w:rPr>
        <w:t>总结结果，并强调本研究的特色</w:t>
      </w:r>
      <w:r w:rsidRPr="00FD6780">
        <w:t>]</w:t>
      </w:r>
    </w:p>
    <w:p w14:paraId="0A52404A" w14:textId="24D3A2CF" w:rsidR="00917FC7" w:rsidRPr="005260FD" w:rsidRDefault="00917FC7" w:rsidP="001A0036">
      <w:bookmarkStart w:id="75" w:name="OLE_LINK45"/>
      <w:bookmarkEnd w:id="74"/>
      <w:r>
        <w:t xml:space="preserve">This study aimed at assessing the heterogeneity of Chinese scales that used for screening depression among children and adolescents. </w:t>
      </w:r>
      <w:r w:rsidRPr="0044549E">
        <w:t xml:space="preserve">We identified 84 </w:t>
      </w:r>
      <w:r>
        <w:t>unique</w:t>
      </w:r>
      <w:r w:rsidRPr="0044549E">
        <w:t xml:space="preserve"> symptoms from 27 scales used in for </w:t>
      </w:r>
      <w:r>
        <w:t>screening</w:t>
      </w:r>
      <w:r w:rsidRPr="0044549E">
        <w:t xml:space="preserve"> depression</w:t>
      </w:r>
      <w:r>
        <w:rPr>
          <w:rFonts w:hint="eastAsia"/>
        </w:rPr>
        <w:t xml:space="preserve"> </w:t>
      </w:r>
      <w:r w:rsidRPr="0044549E">
        <w:t>from recent four meta-analyses</w:t>
      </w:r>
      <w:r>
        <w:t xml:space="preserve"> </w:t>
      </w:r>
      <w:bookmarkStart w:id="76" w:name="OLE_LINK48"/>
      <w:r>
        <w:t>(</w:t>
      </w:r>
      <w:r w:rsidRPr="004101DC">
        <w:rPr>
          <w:highlight w:val="yellow"/>
        </w:rPr>
        <w:t>citations</w:t>
      </w:r>
      <w:r>
        <w:t>)</w:t>
      </w:r>
      <w:bookmarkEnd w:id="76"/>
      <w:r w:rsidRPr="0044549E">
        <w:t>.</w:t>
      </w:r>
      <w:r w:rsidRPr="0002107A">
        <w:t xml:space="preserve"> </w:t>
      </w:r>
      <w:r>
        <w:t xml:space="preserve">We found a low </w:t>
      </w:r>
      <w:r w:rsidRPr="0002107A">
        <w:t>overlap among scales</w:t>
      </w:r>
      <w:r>
        <w:t>: there was</w:t>
      </w:r>
      <w:r w:rsidRPr="0002107A">
        <w:t xml:space="preserve"> no </w:t>
      </w:r>
      <w:r>
        <w:t xml:space="preserve">single </w:t>
      </w:r>
      <w:r w:rsidRPr="0002107A">
        <w:t xml:space="preserve">symptom </w:t>
      </w:r>
      <w:r>
        <w:t>appeared</w:t>
      </w:r>
      <w:r w:rsidRPr="0002107A">
        <w:t xml:space="preserve"> in all the scales</w:t>
      </w:r>
      <w:r>
        <w:t xml:space="preserve"> and more than one fifth of the symptoms </w:t>
      </w:r>
      <w:proofErr w:type="spellStart"/>
      <w:r>
        <w:t>appreared</w:t>
      </w:r>
      <w:proofErr w:type="spellEnd"/>
      <w:r>
        <w:t xml:space="preserve"> in only one scale</w:t>
      </w:r>
      <w:r w:rsidRPr="0002107A">
        <w:t xml:space="preserve">. </w:t>
      </w:r>
      <w:r w:rsidR="000C394B">
        <w:t xml:space="preserve">Also, we found only a few scales included age-specific or cultural specific items. </w:t>
      </w:r>
      <w:bookmarkStart w:id="77" w:name="OLE_LINK64"/>
      <w:r w:rsidRPr="0002107A">
        <w:t>Our results</w:t>
      </w:r>
      <w:r>
        <w:t xml:space="preserve"> </w:t>
      </w:r>
      <w:r w:rsidR="000C394B">
        <w:t>confirmed the</w:t>
      </w:r>
      <w:r>
        <w:t xml:space="preserve"> heterogeneity </w:t>
      </w:r>
      <w:r w:rsidR="000C394B">
        <w:t>of</w:t>
      </w:r>
      <w:r>
        <w:t xml:space="preserve"> depression scales for adults</w:t>
      </w:r>
      <w:r>
        <w:rPr>
          <w:rFonts w:hint="eastAsia"/>
        </w:rPr>
        <w:t xml:space="preserve"> </w:t>
      </w:r>
      <w:r w:rsidR="001D1639" w:rsidRPr="00727486">
        <w:rPr>
          <w:color w:val="000000" w:themeColor="text1"/>
        </w:rPr>
        <w:fldChar w:fldCharType="begin"/>
      </w:r>
      <w:r w:rsidR="001D1639" w:rsidRPr="00727486">
        <w:rPr>
          <w:color w:val="000000" w:themeColor="text1"/>
        </w:rPr>
        <w:instrText xml:space="preserve"> ADDIN NE.Ref.{4EF64A8F-E69D-4A85-B440-03BEDA5323EA}</w:instrText>
      </w:r>
      <w:r w:rsidR="001D1639" w:rsidRPr="00727486">
        <w:rPr>
          <w:color w:val="000000" w:themeColor="text1"/>
        </w:rPr>
        <w:fldChar w:fldCharType="separate"/>
      </w:r>
      <w:r w:rsidR="001D1639" w:rsidRPr="00727486">
        <w:rPr>
          <w:color w:val="000000" w:themeColor="text1"/>
        </w:rPr>
        <w:t>Fried (2017)</w:t>
      </w:r>
      <w:r w:rsidR="001D1639" w:rsidRPr="00727486">
        <w:rPr>
          <w:color w:val="000000" w:themeColor="text1"/>
        </w:rPr>
        <w:fldChar w:fldCharType="end"/>
      </w:r>
      <w:r>
        <w:t xml:space="preserve">, </w:t>
      </w:r>
      <w:bookmarkStart w:id="78" w:name="OLE_LINK59"/>
      <w:r>
        <w:t>suggesting that</w:t>
      </w:r>
      <w:r w:rsidR="000C394B">
        <w:t xml:space="preserve"> the issue of measuring</w:t>
      </w:r>
      <w:r>
        <w:t xml:space="preserve"> depression </w:t>
      </w:r>
      <w:r w:rsidR="000C394B">
        <w:t>also exists among a different population other than WEIRD adults</w:t>
      </w:r>
      <w:r w:rsidRPr="005260FD">
        <w:t xml:space="preserve">. </w:t>
      </w:r>
      <w:bookmarkEnd w:id="77"/>
      <w:bookmarkEnd w:id="78"/>
    </w:p>
    <w:bookmarkEnd w:id="75"/>
    <w:p w14:paraId="691D90F9" w14:textId="11667C61" w:rsidR="00917FC7" w:rsidRPr="00917FC7" w:rsidRDefault="00917FC7" w:rsidP="00917FC7">
      <w:pPr>
        <w:ind w:firstLine="0"/>
      </w:pPr>
      <w:r w:rsidRPr="00917FC7">
        <w:t>4.1. Key findings</w:t>
      </w:r>
    </w:p>
    <w:p w14:paraId="755DB261" w14:textId="5D20390F" w:rsidR="00917FC7" w:rsidRDefault="00917FC7" w:rsidP="00917FC7">
      <w:pPr>
        <w:ind w:firstLine="0"/>
      </w:pPr>
      <w:r w:rsidRPr="00FD6780">
        <w:t>[</w:t>
      </w:r>
      <w:r>
        <w:rPr>
          <w:rFonts w:hint="eastAsia"/>
        </w:rPr>
        <w:t>进一步</w:t>
      </w:r>
      <w:r w:rsidRPr="005260FD">
        <w:rPr>
          <w:rFonts w:hint="eastAsia"/>
        </w:rPr>
        <w:t>介绍具体量表的结果，并与已有研究进行比较</w:t>
      </w:r>
      <w:r w:rsidRPr="00FD6780">
        <w:t>]</w:t>
      </w:r>
    </w:p>
    <w:p w14:paraId="7E460E63" w14:textId="138F4E37" w:rsidR="00BF3F9C" w:rsidRDefault="001A0036" w:rsidP="001A0036">
      <w:bookmarkStart w:id="79" w:name="OLE_LINK67"/>
      <w:r w:rsidRPr="001A0036">
        <w:t xml:space="preserve">Similar to some previous content analysis studies, we examined the item content and overlap of depression rating scales. A key finding is the strong heterogeneity among depression scales. Unlike </w:t>
      </w:r>
      <w:bookmarkStart w:id="80" w:name="OLE_LINK81"/>
      <w:r w:rsidR="006B5D74" w:rsidRPr="00727486">
        <w:rPr>
          <w:color w:val="000000" w:themeColor="text1"/>
        </w:rPr>
        <w:fldChar w:fldCharType="begin"/>
      </w:r>
      <w:r w:rsidR="006B5D74" w:rsidRPr="00727486">
        <w:rPr>
          <w:color w:val="000000" w:themeColor="text1"/>
        </w:rPr>
        <w:instrText xml:space="preserve"> ADDIN NE.Ref.{4EF64A8F-E69D-4A85-B440-03BEDA5323EA}</w:instrText>
      </w:r>
      <w:r w:rsidR="006B5D74" w:rsidRPr="00727486">
        <w:rPr>
          <w:color w:val="000000" w:themeColor="text1"/>
        </w:rPr>
        <w:fldChar w:fldCharType="separate"/>
      </w:r>
      <w:r w:rsidR="006B5D74" w:rsidRPr="00727486">
        <w:rPr>
          <w:color w:val="000000" w:themeColor="text1"/>
        </w:rPr>
        <w:t>Fried (2017)</w:t>
      </w:r>
      <w:r w:rsidR="006B5D74" w:rsidRPr="00727486">
        <w:rPr>
          <w:color w:val="000000" w:themeColor="text1"/>
        </w:rPr>
        <w:fldChar w:fldCharType="end"/>
      </w:r>
      <w:bookmarkEnd w:id="80"/>
      <w:r w:rsidRPr="001A0036">
        <w:t>, our study found that the CES-D had the highest overlap with other scales. This discrepancy may be attributed to our inclusion of a broader range of scales, encompassing both the short form and the children's version of the CES-D. These two versions of the scale are almost entirely derived from the CES-D.</w:t>
      </w:r>
      <w:bookmarkStart w:id="81" w:name="OLE_LINK58"/>
      <w:bookmarkStart w:id="82" w:name="OLE_LINK82"/>
      <w:bookmarkEnd w:id="79"/>
      <w:r w:rsidR="00BF3F9C" w:rsidRPr="00BF3F9C">
        <w:t xml:space="preserve"> </w:t>
      </w:r>
      <w:r w:rsidR="00BF3F9C" w:rsidRPr="00BF3F9C">
        <w:t xml:space="preserve">Furthermore, in </w:t>
      </w:r>
      <w:r w:rsidR="00BF3F9C" w:rsidRPr="00727486">
        <w:rPr>
          <w:color w:val="000000" w:themeColor="text1"/>
        </w:rPr>
        <w:fldChar w:fldCharType="begin"/>
      </w:r>
      <w:r w:rsidR="00BF3F9C" w:rsidRPr="00727486">
        <w:rPr>
          <w:color w:val="000000" w:themeColor="text1"/>
        </w:rPr>
        <w:instrText xml:space="preserve"> ADDIN NE.Ref.{4EF64A8F-E69D-4A85-B440-03BEDA5323EA}</w:instrText>
      </w:r>
      <w:r w:rsidR="00BF3F9C" w:rsidRPr="00727486">
        <w:rPr>
          <w:color w:val="000000" w:themeColor="text1"/>
        </w:rPr>
        <w:fldChar w:fldCharType="separate"/>
      </w:r>
      <w:r w:rsidR="00BF3F9C" w:rsidRPr="00727486">
        <w:rPr>
          <w:color w:val="000000" w:themeColor="text1"/>
        </w:rPr>
        <w:t>Fried (2017)</w:t>
      </w:r>
      <w:r w:rsidR="00BF3F9C" w:rsidRPr="00727486">
        <w:rPr>
          <w:color w:val="000000" w:themeColor="text1"/>
        </w:rPr>
        <w:fldChar w:fldCharType="end"/>
      </w:r>
      <w:r w:rsidR="00BF3F9C" w:rsidRPr="00BF3F9C">
        <w:t xml:space="preserve">, the CES-D includes several </w:t>
      </w:r>
      <w:r w:rsidR="00BF3F9C" w:rsidRPr="00727486">
        <w:rPr>
          <w:shd w:val="clear" w:color="auto" w:fill="FFFFFF"/>
        </w:rPr>
        <w:t>idiosyncratic</w:t>
      </w:r>
      <w:r w:rsidR="00BF3F9C" w:rsidRPr="00BF3F9C">
        <w:t xml:space="preserve"> </w:t>
      </w:r>
      <w:bookmarkStart w:id="83" w:name="OLE_LINK83"/>
      <w:r w:rsidR="00BF3F9C" w:rsidRPr="00BF3F9C">
        <w:t>symptoms</w:t>
      </w:r>
      <w:bookmarkEnd w:id="83"/>
      <w:r w:rsidR="00BF3F9C" w:rsidRPr="00BF3F9C">
        <w:t>, such as "people were unfriendly" or "</w:t>
      </w:r>
      <w:r w:rsidR="00BF3F9C" w:rsidRPr="00BF3F9C">
        <w:t xml:space="preserve"> </w:t>
      </w:r>
      <w:r w:rsidR="00BF3F9C" w:rsidRPr="00BF3F9C">
        <w:t xml:space="preserve">I felt that people disliked me’," which are not typically understood as symptoms of depression. As we incorporate more scales, these </w:t>
      </w:r>
      <w:r w:rsidR="00BF3F9C" w:rsidRPr="00BF3F9C">
        <w:lastRenderedPageBreak/>
        <w:t>items are also captured in other scales.</w:t>
      </w:r>
    </w:p>
    <w:bookmarkEnd w:id="81"/>
    <w:bookmarkEnd w:id="82"/>
    <w:p w14:paraId="6F625F09" w14:textId="4D4482EA" w:rsidR="00244F48" w:rsidRDefault="00244F48" w:rsidP="00BF3F9C">
      <w:pPr>
        <w:ind w:firstLine="0"/>
        <w:rPr>
          <w:rFonts w:hint="eastAsia"/>
        </w:rPr>
      </w:pPr>
      <w:r>
        <w:rPr>
          <w:rFonts w:hint="eastAsia"/>
        </w:rPr>
        <w:t>[</w:t>
      </w:r>
      <w:r>
        <w:rPr>
          <w:rFonts w:hint="eastAsia"/>
        </w:rPr>
        <w:t>对上述结果的进一步解读</w:t>
      </w:r>
      <w:r>
        <w:rPr>
          <w:rFonts w:hint="eastAsia"/>
        </w:rPr>
        <w:t>]</w:t>
      </w:r>
    </w:p>
    <w:p w14:paraId="21707A2C" w14:textId="7A0BACEA" w:rsidR="007A7662" w:rsidRDefault="00E717CC" w:rsidP="00F465CB">
      <w:pPr>
        <w:rPr>
          <w:color w:val="FF0000"/>
        </w:rPr>
      </w:pPr>
      <w:r w:rsidRPr="00E717CC">
        <w:t>One cannot assume that the CES-D is the best scale. The high overlap with other scales simply means that results consistent with the CES-D are more likely to be generalizable to other scales.</w:t>
      </w:r>
      <w:r w:rsidR="00BF3F9C">
        <w:rPr>
          <w:color w:val="FF0000"/>
        </w:rPr>
        <w:t xml:space="preserve"> </w:t>
      </w:r>
      <w:r w:rsidR="00BF3F9C" w:rsidRPr="00BF3F9C">
        <w:t>Previous research has found that the CES-D is one of the least representative scales</w:t>
      </w:r>
      <w:r w:rsidR="00C46D44">
        <w:fldChar w:fldCharType="begin"/>
      </w:r>
      <w:r w:rsidR="00C46D44">
        <w:instrText xml:space="preserve"> ADDIN ZOTERO_ITEM CSL_CITATION {"citationID":"l17xcOcf","properties":{"formattedCitation":"(Shafer, 2006)","plainCitation":"(Shafer, 2006)","noteIndex":0},"citationItems":[{"id":862,"uris":["http://zotero.org/users/local/eoP0LvSC/items/SYDML79J"],"itemData":{"id":862,"type":"article-journal","container-title":"Journal of Clinical Psychology","DOI":"10.1002/jclp.20213","ISSN":"0021-9762, 1097-4679","issue":"1","journalAbbreviation":"J. Clin. Psychol.","language":"en","license":"http://doi.wiley.com/10.1002/tdm_license_1","page":"123-146","source":"DOI.org (Crossref)","title":"Meta-analysis of the factor structures of four depression questionnaires: Beck, CES-D, Hamilton, and Zung","title-short":"Meta-analysis of the factor structures of four depression questionnaires","volume":"62","author":[{"family":"Shafer","given":"Alan B."}],"issued":{"date-parts":[["2006",1]]}}}],"schema":"https://github.com/citation-style-language/schema/raw/master/csl-citation.json"} </w:instrText>
      </w:r>
      <w:r w:rsidR="00C46D44">
        <w:fldChar w:fldCharType="separate"/>
      </w:r>
      <w:r w:rsidR="00C46D44" w:rsidRPr="00C46D44">
        <w:t>(Shafer, 2006)</w:t>
      </w:r>
      <w:r w:rsidR="00C46D44">
        <w:fldChar w:fldCharType="end"/>
      </w:r>
      <w:r w:rsidR="00BF3F9C" w:rsidRPr="00BF3F9C">
        <w:t>. The quality of assessment scales should primarily be discussed in the context of evaluating the actual issues experienced by individuals with depression</w:t>
      </w:r>
      <w:r w:rsidR="00C46D44">
        <w:fldChar w:fldCharType="begin"/>
      </w:r>
      <w:r w:rsidR="00C46D44">
        <w:instrText xml:space="preserve"> ADDIN ZOTERO_ITEM CSL_CITATION {"citationID":"VYIProxV","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w:instrText>
      </w:r>
      <w:r w:rsidR="00C46D44">
        <w:rPr>
          <w:rFonts w:hint="eastAsia"/>
        </w:rPr>
        <w:instrText>"en","note":"JCR</w:instrText>
      </w:r>
      <w:r w:rsidR="00C46D44">
        <w:rPr>
          <w:rFonts w:hint="eastAsia"/>
        </w:rPr>
        <w:instrText>分区</w:instrText>
      </w:r>
      <w:r w:rsidR="00C46D44">
        <w:rPr>
          <w:rFonts w:hint="eastAsia"/>
        </w:rPr>
        <w:instrText>: Q1\n</w:instrText>
      </w:r>
      <w:r w:rsidR="00C46D44">
        <w:rPr>
          <w:rFonts w:hint="eastAsia"/>
        </w:rPr>
        <w:instrText>中科院分区升级版</w:instrText>
      </w:r>
      <w:r w:rsidR="00C46D44">
        <w:rPr>
          <w:rFonts w:hint="eastAsia"/>
        </w:rPr>
        <w:instrText xml:space="preserve">: </w:instrText>
      </w:r>
      <w:r w:rsidR="00C46D44">
        <w:rPr>
          <w:rFonts w:hint="eastAsia"/>
        </w:rPr>
        <w:instrText>医学</w:instrText>
      </w:r>
      <w:r w:rsidR="00C46D44">
        <w:rPr>
          <w:rFonts w:hint="eastAsia"/>
        </w:rPr>
        <w:instrText>2</w:instrText>
      </w:r>
      <w:r w:rsidR="00C46D44">
        <w:rPr>
          <w:rFonts w:hint="eastAsia"/>
        </w:rPr>
        <w:instrText>区</w:instrText>
      </w:r>
      <w:r w:rsidR="00C46D44">
        <w:rPr>
          <w:rFonts w:hint="eastAsia"/>
        </w:rPr>
        <w:instrText>\n</w:instrText>
      </w:r>
      <w:r w:rsidR="00C46D44">
        <w:rPr>
          <w:rFonts w:hint="eastAsia"/>
        </w:rPr>
        <w:instrText>影响因子</w:instrText>
      </w:r>
      <w:r w:rsidR="00C46D44">
        <w:rPr>
          <w:rFonts w:hint="eastAsia"/>
        </w:rPr>
        <w:instrText>: 6.6\n5</w:instrText>
      </w:r>
      <w:r w:rsidR="00C46D44">
        <w:rPr>
          <w:rFonts w:hint="eastAsia"/>
        </w:rPr>
        <w:instrText>年影响因子</w:instrText>
      </w:r>
      <w:r w:rsidR="00C46D44">
        <w:rPr>
          <w:rFonts w:hint="eastAsia"/>
        </w:rPr>
        <w:instrText>: 6.3\n</w:instrText>
      </w:r>
      <w:r w:rsidR="00C46D44">
        <w:rPr>
          <w:rFonts w:hint="eastAsia"/>
        </w:rPr>
        <w:instrText>南农高质量</w:instrText>
      </w:r>
      <w:r w:rsidR="00C46D44">
        <w:rPr>
          <w:rFonts w:hint="eastAsia"/>
        </w:rPr>
        <w:instrText>: A","page":"191-197","source":"DOI.org (Crossref)","title":"The 52 symptoms of major depression: Lack of content overlap among seven common depression scales","title-short":"The 52 symp</w:instrText>
      </w:r>
      <w:r w:rsidR="00C46D44">
        <w:instrText xml:space="preserve">toms of major depression","volume":"208","author":[{"family":"Fried","given":"Eiko I."}],"issued":{"date-parts":[["2017",1]]}}}],"schema":"https://github.com/citation-style-language/schema/raw/master/csl-citation.json"} </w:instrText>
      </w:r>
      <w:r w:rsidR="00C46D44">
        <w:fldChar w:fldCharType="separate"/>
      </w:r>
      <w:r w:rsidR="00C46D44" w:rsidRPr="00C46D44">
        <w:t>(Fried, 2017)</w:t>
      </w:r>
      <w:r w:rsidR="00C46D44">
        <w:fldChar w:fldCharType="end"/>
      </w:r>
      <w:r w:rsidR="00BF3F9C" w:rsidRPr="00BF3F9C">
        <w:t>.</w:t>
      </w:r>
    </w:p>
    <w:p w14:paraId="36412C0C" w14:textId="799F693A" w:rsidR="00244F48" w:rsidRPr="00244F48" w:rsidRDefault="00244F48" w:rsidP="00244F48">
      <w:pPr>
        <w:ind w:firstLine="0"/>
      </w:pPr>
      <w:r w:rsidRPr="00244F48">
        <w:rPr>
          <w:rFonts w:hint="eastAsia"/>
        </w:rPr>
        <w:t>[</w:t>
      </w:r>
      <w:r w:rsidRPr="00244F48">
        <w:rPr>
          <w:rFonts w:hint="eastAsia"/>
        </w:rPr>
        <w:t>量表长度与重叠度的关系</w:t>
      </w:r>
      <w:r w:rsidRPr="00244F48">
        <w:rPr>
          <w:rFonts w:hint="eastAsia"/>
        </w:rPr>
        <w:t>]</w:t>
      </w:r>
    </w:p>
    <w:p w14:paraId="0DEFE8FA" w14:textId="663CD58C" w:rsidR="00243E13" w:rsidRDefault="00243E13" w:rsidP="00F465CB">
      <w:r w:rsidRPr="00243E13">
        <w:t>We also found a positive correlation between the length of the scale and the overlap.</w:t>
      </w:r>
      <w:bookmarkStart w:id="84" w:name="OLE_LINK70"/>
      <w:r w:rsidR="00F465CB">
        <w:rPr>
          <w:rFonts w:hint="eastAsia"/>
        </w:rPr>
        <w:t xml:space="preserve"> </w:t>
      </w:r>
      <w:r w:rsidR="00F465CB" w:rsidRPr="00F465CB">
        <w:t>It is important to note that a longer scale does not necessarily equate to a better one. Previous research has demonstrated that excessively long scales may negatively impact response quality, reliability, and response rates</w:t>
      </w:r>
      <w:r w:rsidR="00F465CB" w:rsidRPr="007937C9">
        <w:rPr>
          <w:rFonts w:hint="eastAsia"/>
        </w:rPr>
        <w:t xml:space="preserve"> (</w:t>
      </w:r>
      <w:bookmarkStart w:id="85" w:name="OLE_LINK71"/>
      <w:r w:rsidR="00F465CB" w:rsidRPr="007937C9">
        <w:rPr>
          <w:rFonts w:hint="eastAsia"/>
        </w:rPr>
        <w:t>Sharma</w:t>
      </w:r>
      <w:bookmarkEnd w:id="85"/>
      <w:r w:rsidR="00F465CB" w:rsidRPr="007937C9">
        <w:rPr>
          <w:rFonts w:hint="eastAsia"/>
        </w:rPr>
        <w:t>, 2022)</w:t>
      </w:r>
      <w:r w:rsidR="00F465CB">
        <w:rPr>
          <w:rFonts w:hint="eastAsia"/>
        </w:rPr>
        <w:t>.</w:t>
      </w:r>
      <w:r w:rsidR="00F465CB" w:rsidRPr="00F465CB">
        <w:t xml:space="preserve"> Conversely, overly brief scales can result in significant information loss. For instance, single-item measures (e.g., Ji_2005) have the lowest average overlap with other scales (0.09).</w:t>
      </w:r>
      <w:bookmarkEnd w:id="84"/>
    </w:p>
    <w:p w14:paraId="2CEAAFD6" w14:textId="3F403BAD" w:rsidR="00244F48" w:rsidRPr="00F465CB" w:rsidRDefault="00244F48" w:rsidP="00244F48">
      <w:pPr>
        <w:ind w:firstLine="0"/>
      </w:pPr>
      <w:r>
        <w:rPr>
          <w:rFonts w:hint="eastAsia"/>
        </w:rPr>
        <w:t>[</w:t>
      </w:r>
      <w:r>
        <w:rPr>
          <w:rFonts w:hint="eastAsia"/>
        </w:rPr>
        <w:t>进一步对单项量表的讨论</w:t>
      </w:r>
      <w:r>
        <w:rPr>
          <w:rFonts w:hint="eastAsia"/>
        </w:rPr>
        <w:t>]</w:t>
      </w:r>
    </w:p>
    <w:p w14:paraId="13FF7668" w14:textId="0F3FCD3B" w:rsidR="00F465CB" w:rsidRDefault="00244F48" w:rsidP="00244F48">
      <w:r w:rsidRPr="00244F48">
        <w:t>Although single-item questions can save time and reduce data processing costs, they often fail to estimate the stability of scores. For instance, test-retest reliability cannot be measured for cognitive and affective outcomes that tend to fluctuate over time, such as emotions and moods</w:t>
      </w:r>
      <w:r>
        <w:rPr>
          <w:rFonts w:hint="eastAsia"/>
        </w:rPr>
        <w:t xml:space="preserve"> </w:t>
      </w:r>
      <w:r>
        <w:fldChar w:fldCharType="begin"/>
      </w:r>
      <w:r>
        <w:instrText xml:space="preserve"> ADDIN ZOTERO_ITEM CSL_CITATION {"citationID":"o0dEczMF","properties":{"formattedCitation":"(Allen et al., 2022)","plainCitation":"(Allen et al., 2022)","noteIndex":0},"citationItems":[{"id":756,"uris":["http://zotero.org/users/local/eoP0LvSC/items/KTLJY3AT"],"itemData":{"id":756,"type":"article-journal","container-title":"European Journal of Psychological Assessment","DOI":"10.1027/1015-5759/a000699","ISSN":"1015-5759, 2151-2426","issue":"1","journalAbbreviation":"European Journal of Psychological Assessment","language":"en","page":"1-5","source":"DOI.org (Crossref)","title":"Single Item Measures in Psychological Science: A Call to Action","title-short":"Single Item Measures in Psychological Science","volume":"38","author":[{"family":"Allen","given":"Mark S."},{"family":"Iliescu","given":"Dragos"},{"family":"Greiff","given":"Samuel"}],"issued":{"date-parts":[["2022",1]]}}}],"schema":"https://github.com/citation-style-language/schema/raw/master/csl-citation.json"} </w:instrText>
      </w:r>
      <w:r>
        <w:fldChar w:fldCharType="separate"/>
      </w:r>
      <w:r w:rsidRPr="00C2086E">
        <w:t>(</w:t>
      </w:r>
      <w:bookmarkStart w:id="86" w:name="OLE_LINK73"/>
      <w:r w:rsidRPr="008767E0">
        <w:rPr>
          <w:rStyle w:val="zoteroCitation"/>
        </w:rPr>
        <w:t xml:space="preserve">Allen </w:t>
      </w:r>
      <w:bookmarkEnd w:id="86"/>
      <w:r w:rsidRPr="008767E0">
        <w:rPr>
          <w:rStyle w:val="zoteroCitation"/>
        </w:rPr>
        <w:t>et al., 2022</w:t>
      </w:r>
      <w:r w:rsidRPr="00C2086E">
        <w:t>)</w:t>
      </w:r>
      <w:r>
        <w:fldChar w:fldCharType="end"/>
      </w:r>
      <w:r w:rsidRPr="00244F48">
        <w:t xml:space="preserve">. </w:t>
      </w:r>
      <w:r w:rsidR="00F465CB" w:rsidRPr="00F465CB">
        <w:t>Furthermore, single-item questions are insufficient for capturing complex psychological constructs</w:t>
      </w:r>
      <w:r>
        <w:rPr>
          <w:rFonts w:hint="eastAsia"/>
        </w:rPr>
        <w:t>.</w:t>
      </w:r>
    </w:p>
    <w:p w14:paraId="7D03C64F" w14:textId="48C0B4FA" w:rsidR="00244F48" w:rsidRPr="00244F48" w:rsidRDefault="00244F48" w:rsidP="00244F48">
      <w:pPr>
        <w:ind w:firstLine="0"/>
      </w:pPr>
      <w:r>
        <w:rPr>
          <w:rFonts w:hint="eastAsia"/>
        </w:rPr>
        <w:t>[</w:t>
      </w:r>
      <w:r>
        <w:rPr>
          <w:rFonts w:hint="eastAsia"/>
        </w:rPr>
        <w:t>对捕捉到</w:t>
      </w:r>
      <w:r>
        <w:rPr>
          <w:rFonts w:hint="eastAsia"/>
        </w:rPr>
        <w:t>DSM-5</w:t>
      </w:r>
      <w:r>
        <w:rPr>
          <w:rFonts w:hint="eastAsia"/>
        </w:rPr>
        <w:t>症状的讨论</w:t>
      </w:r>
      <w:r>
        <w:rPr>
          <w:rFonts w:hint="eastAsia"/>
        </w:rPr>
        <w:t>]</w:t>
      </w:r>
    </w:p>
    <w:p w14:paraId="73F94C5A" w14:textId="06DD6C3A" w:rsidR="00067A55" w:rsidRDefault="00244F48" w:rsidP="00244F48">
      <w:bookmarkStart w:id="87" w:name="OLE_LINK74"/>
      <w:r w:rsidRPr="00244F48">
        <w:lastRenderedPageBreak/>
        <w:t xml:space="preserve">There is no scale that encompasses all DSM-5 symptoms, and the extent to which a scale covers DSM-5 should not be used to judge its quality. The </w:t>
      </w:r>
      <w:r>
        <w:rPr>
          <w:rFonts w:hint="eastAsia"/>
        </w:rPr>
        <w:t xml:space="preserve">particular </w:t>
      </w:r>
      <w:r w:rsidRPr="00244F48">
        <w:t>symptoms included in the DSM-5 are historically rather than empirically based. Likewise, many major depression scales are antiquated. The key criteria for depression in DSM-5 are not given any particular focus in widely used depression assessment scales, such as the HRDS, BDI, or CES-D</w:t>
      </w:r>
      <w:r w:rsidR="005D65B0" w:rsidRPr="00A63D4D">
        <w:rPr>
          <w:rFonts w:hint="eastAsia"/>
        </w:rPr>
        <w:t xml:space="preserve"> </w:t>
      </w:r>
      <w:r w:rsidR="005D65B0" w:rsidRPr="00A63D4D">
        <w:fldChar w:fldCharType="begin"/>
      </w:r>
      <w:r w:rsidR="005D65B0" w:rsidRPr="00A63D4D">
        <w:instrText xml:space="preserve"> ADDIN ZOTERO_ITEM CSL_CITATION {"citationID":"Vzut8R40","properties":{"formattedCitation":"(Fried et al., 2016)","plainCitation":"(Fried et al., 2016)","noteIndex":0},"citationItems":[{"id":353,"uris":["http://zotero.org/users/local/eoP0LvSC/items/SCLHGH3A"],"itemData":{"id":353,"type":"article-journal","container-title":"Journal of Affective Disorders","DOI":"10.1016/j.jad.2015.09.005","ISSN":"01650327","journalAbbreviation":"Journal of Affective Disorders","language":"en","page":"314-320","source":"DOI.org (Crossref)","title":"What are 'good' depression symptoms? Comparing the centrality of DSM and non-DSM symptoms of depression in a network analysis","title-short":"What are 'good' depression symptoms?","volume":"189","author":[{"family":"Fried","given":"Eiko I."},{"family":"Epskamp","given":"Sacha"},{"family":"Nesse","given":"Randolph M."},{"family":"Tuerlinckx","given":"Francis"},{"family":"Borsboom","given":"Denny"}],"issued":{"date-parts":[["2016",1]]}}}],"schema":"https://github.com/citation-style-language/schema/raw/master/csl-citation.json"} </w:instrText>
      </w:r>
      <w:r w:rsidR="005D65B0" w:rsidRPr="00A63D4D">
        <w:fldChar w:fldCharType="separate"/>
      </w:r>
      <w:bookmarkStart w:id="88" w:name="OLE_LINK75"/>
      <w:r w:rsidR="005D65B0" w:rsidRPr="00A63D4D">
        <w:t>(Fried et al., 2016</w:t>
      </w:r>
      <w:bookmarkEnd w:id="88"/>
      <w:r w:rsidR="005D65B0" w:rsidRPr="00A63D4D">
        <w:t>)</w:t>
      </w:r>
      <w:r w:rsidR="005D65B0" w:rsidRPr="00A63D4D">
        <w:fldChar w:fldCharType="end"/>
      </w:r>
      <w:bookmarkEnd w:id="87"/>
      <w:r w:rsidR="00EF2028" w:rsidRPr="00A63D4D">
        <w:rPr>
          <w:rFonts w:hint="eastAsia"/>
        </w:rPr>
        <w:t>.</w:t>
      </w:r>
      <w:r w:rsidR="005D6516" w:rsidRPr="00A63D4D">
        <w:t xml:space="preserve"> </w:t>
      </w:r>
    </w:p>
    <w:p w14:paraId="56FB9E9A" w14:textId="758804A9" w:rsidR="000F33E0" w:rsidRPr="00551FB2" w:rsidRDefault="00244F48" w:rsidP="004101DC">
      <w:pPr>
        <w:ind w:firstLine="0"/>
        <w:rPr>
          <w:highlight w:val="yellow"/>
        </w:rPr>
      </w:pPr>
      <w:r>
        <w:rPr>
          <w:rFonts w:hint="eastAsia"/>
          <w:highlight w:val="yellow"/>
        </w:rPr>
        <w:t>[</w:t>
      </w:r>
      <w:commentRangeStart w:id="89"/>
      <w:commentRangeStart w:id="90"/>
      <w:commentRangeStart w:id="91"/>
      <w:r w:rsidR="000C394B">
        <w:rPr>
          <w:rFonts w:hint="eastAsia"/>
          <w:highlight w:val="yellow"/>
        </w:rPr>
        <w:t>文化特异性项目的讨论</w:t>
      </w:r>
      <w:commentRangeEnd w:id="89"/>
      <w:r>
        <w:rPr>
          <w:rFonts w:hint="eastAsia"/>
          <w:highlight w:val="yellow"/>
        </w:rPr>
        <w:t>]</w:t>
      </w:r>
      <w:r w:rsidR="00987FD9" w:rsidRPr="00551FB2">
        <w:rPr>
          <w:rStyle w:val="a9"/>
          <w:highlight w:val="yellow"/>
        </w:rPr>
        <w:commentReference w:id="89"/>
      </w:r>
      <w:commentRangeEnd w:id="90"/>
      <w:r w:rsidR="001518F2" w:rsidRPr="00551FB2">
        <w:rPr>
          <w:rStyle w:val="a9"/>
          <w:highlight w:val="yellow"/>
        </w:rPr>
        <w:commentReference w:id="90"/>
      </w:r>
      <w:commentRangeEnd w:id="91"/>
      <w:r w:rsidR="00551FB2">
        <w:rPr>
          <w:rStyle w:val="a9"/>
        </w:rPr>
        <w:commentReference w:id="91"/>
      </w:r>
    </w:p>
    <w:p w14:paraId="52008904" w14:textId="3DDEB279" w:rsidR="00277455" w:rsidRDefault="00277455" w:rsidP="001D328F">
      <w:r w:rsidRPr="00277455">
        <w:t>The</w:t>
      </w:r>
      <w:bookmarkStart w:id="92" w:name="OLE_LINK72"/>
      <w:r w:rsidRPr="00277455">
        <w:t xml:space="preserve"> </w:t>
      </w:r>
      <w:r>
        <w:rPr>
          <w:rFonts w:hint="eastAsia"/>
        </w:rPr>
        <w:t>scales</w:t>
      </w:r>
      <w:bookmarkEnd w:id="92"/>
      <w:r w:rsidRPr="00277455">
        <w:t xml:space="preserve"> developed in China are more specific in their focus. For instance, the MSSMHS and CSSDS are both designed to measure middle school students, the CSSMHS targets college students, and the ADI is developed specifically for adolescents. As a result, these </w:t>
      </w:r>
      <w:r>
        <w:rPr>
          <w:rFonts w:hint="eastAsia"/>
        </w:rPr>
        <w:t>scales</w:t>
      </w:r>
      <w:r w:rsidRPr="00277455">
        <w:t xml:space="preserve"> incorporate items related to learning and school, capturing the psychological traits of adolescents and students.</w:t>
      </w:r>
    </w:p>
    <w:p w14:paraId="552D7C0B" w14:textId="590620F0" w:rsidR="004101DC" w:rsidRDefault="004101DC" w:rsidP="0037551F">
      <w:pPr>
        <w:ind w:firstLine="0"/>
      </w:pPr>
      <w:r>
        <w:rPr>
          <w:rFonts w:hint="eastAsia"/>
        </w:rPr>
        <w:t xml:space="preserve">4.2 </w:t>
      </w:r>
      <w:bookmarkStart w:id="93" w:name="OLE_LINK76"/>
      <w:r w:rsidR="00277455" w:rsidRPr="00277455">
        <w:t>Heterogeneity of the depressive syndrome</w:t>
      </w:r>
      <w:bookmarkEnd w:id="93"/>
    </w:p>
    <w:p w14:paraId="0CB5D284" w14:textId="087BC56F" w:rsidR="006B5D74" w:rsidRDefault="006B5D74" w:rsidP="006B5D74">
      <w:r w:rsidRPr="006B5D74">
        <w:t xml:space="preserve">Why is there heterogeneity in depression scales? </w:t>
      </w:r>
      <w:r w:rsidRPr="00727486">
        <w:rPr>
          <w:color w:val="000000" w:themeColor="text1"/>
        </w:rPr>
        <w:fldChar w:fldCharType="begin"/>
      </w:r>
      <w:r w:rsidRPr="00727486">
        <w:rPr>
          <w:color w:val="000000" w:themeColor="text1"/>
        </w:rPr>
        <w:instrText xml:space="preserve"> ADDIN NE.Ref.{4EF64A8F-E69D-4A85-B440-03BEDA5323EA}</w:instrText>
      </w:r>
      <w:r w:rsidRPr="00727486">
        <w:rPr>
          <w:color w:val="000000" w:themeColor="text1"/>
        </w:rPr>
        <w:fldChar w:fldCharType="separate"/>
      </w:r>
      <w:r w:rsidRPr="00727486">
        <w:rPr>
          <w:color w:val="000000" w:themeColor="text1"/>
        </w:rPr>
        <w:t>Fried (2017)</w:t>
      </w:r>
      <w:r w:rsidRPr="00727486">
        <w:rPr>
          <w:color w:val="000000" w:themeColor="text1"/>
        </w:rPr>
        <w:fldChar w:fldCharType="end"/>
      </w:r>
      <w:r>
        <w:rPr>
          <w:rFonts w:hint="eastAsia"/>
        </w:rPr>
        <w:t xml:space="preserve"> </w:t>
      </w:r>
      <w:r w:rsidRPr="006B5D74">
        <w:t>proposes two possible reasons: First, different</w:t>
      </w:r>
      <w:r>
        <w:rPr>
          <w:rFonts w:hint="eastAsia"/>
        </w:rPr>
        <w:t xml:space="preserve"> scales</w:t>
      </w:r>
      <w:r w:rsidRPr="006B5D74">
        <w:t xml:space="preserve"> reflect varying clinical perspectives on depression; second, the development purposes of different </w:t>
      </w:r>
      <w:r>
        <w:rPr>
          <w:rFonts w:hint="eastAsia"/>
        </w:rPr>
        <w:t>scales</w:t>
      </w:r>
      <w:r w:rsidRPr="006B5D74">
        <w:t xml:space="preserve"> are not the same. Besides these, the following reasons may also contribute:</w:t>
      </w:r>
    </w:p>
    <w:p w14:paraId="625423C5" w14:textId="58DE96CE" w:rsidR="006B5D74" w:rsidRDefault="006B5D74" w:rsidP="006B5D74">
      <w:r>
        <w:t xml:space="preserve">This study includes </w:t>
      </w:r>
      <w:r>
        <w:rPr>
          <w:rFonts w:hint="eastAsia"/>
        </w:rPr>
        <w:t xml:space="preserve">scales </w:t>
      </w:r>
      <w:r>
        <w:t xml:space="preserve">based on empirical data from children and adolescents. Therefore, we have included several scales specifically designed to study children and adolescents, which increases heterogeneity. For example, </w:t>
      </w:r>
      <w:r>
        <w:rPr>
          <w:rFonts w:hint="eastAsia"/>
        </w:rPr>
        <w:t>scales</w:t>
      </w:r>
      <w:r>
        <w:t xml:space="preserve"> such as the CDI, CSSDS, ADI, and CCSMHS, which are tailored to measure children and adolescents, include symptoms related to learning and school, while these symptoms </w:t>
      </w:r>
      <w:r>
        <w:lastRenderedPageBreak/>
        <w:t>are not present in other scales.</w:t>
      </w:r>
    </w:p>
    <w:p w14:paraId="50ED223E" w14:textId="0B2D1BC7" w:rsidR="006B5D74" w:rsidRDefault="006B5D74" w:rsidP="00E80632">
      <w:r>
        <w:t xml:space="preserve">This study is based on research within Chinese society, where cultural context can be very important </w:t>
      </w:r>
      <w:bookmarkStart w:id="94" w:name="OLE_LINK49"/>
      <w:r w:rsidR="00E80632">
        <w:fldChar w:fldCharType="begin"/>
      </w:r>
      <w:r w:rsidR="00E80632">
        <w:instrText xml:space="preserve"> ADDIN ZOTERO_ITEM CSL_CITATION {"citationID":"gXyAOQgJ","properties":{"formattedCitation":"(Pegg et al., 2023)","plainCitation":"(Pegg et al., 2023)","noteIndex":0},"citationItems":[{"id":761,"uris":["http://zotero.org/users/local/eoP0LvSC/items/MYCUFVLA"],"itemData":{"id":761,"type":"chapter","container-title":"Handbook of Clinical Child Psychology","event-place":"Cham","ISBN":"978-3-031-24925-9","language":"en","note":"collection-title: Autism and Child Psychopathology Series\nDOI: 10.1007/978-3-031-24926-6_48","page":"1027-1061","publisher":"Springer International Publishing","publisher-place":"Cham","source":"DOI.org (Crossref)","title":"Depression Assessment","URL":"https://link.springer.com/10.1007/978-3-031-24926-6_48","editor":[{"family":"Matson","given":"Johnny L."}],"author":[{"family":"Pegg","given":"Samantha"},{"family":"Green","given":"Haley E."},{"family":"Kesselring","given":"Irena"},{"family":"Burkhouse","given":"Katie L."},{"family":"Kujawa","given":"Autumn"}],"accessed":{"date-parts":[["2024",4,29]]},"issued":{"date-parts":[["2023"]]}}}],"schema":"https://github.com/citation-style-language/schema/raw/master/csl-citation.json"} </w:instrText>
      </w:r>
      <w:r w:rsidR="00E80632">
        <w:fldChar w:fldCharType="separate"/>
      </w:r>
      <w:r w:rsidR="00E80632" w:rsidRPr="008C14B1">
        <w:t>(</w:t>
      </w:r>
      <w:r w:rsidR="00E80632" w:rsidRPr="008767E0">
        <w:rPr>
          <w:rStyle w:val="zoteroCitation"/>
        </w:rPr>
        <w:t>Pegg et al., 2023</w:t>
      </w:r>
      <w:r w:rsidR="00E80632" w:rsidRPr="008C14B1">
        <w:t>)</w:t>
      </w:r>
      <w:r w:rsidR="00E80632">
        <w:fldChar w:fldCharType="end"/>
      </w:r>
      <w:bookmarkEnd w:id="94"/>
      <w:r>
        <w:t>, potentially adding to the heterogeneity. For example, some symptoms are captured only by scales developed in China, reflecting unique insights of Chinese researchers into depression.</w:t>
      </w:r>
    </w:p>
    <w:p w14:paraId="6E8DFF6E" w14:textId="5C8F5717" w:rsidR="006B5D74" w:rsidRDefault="006B5D74" w:rsidP="00E80632">
      <w:r>
        <w:t>Different scales have different time frames. For instance, the PHQ-9 asks respondents to recall feelings over the past two weeks, while the CES-D focuses on the past week. Evidently, there is no universally accepted time frame for evaluating depressive symptoms.</w:t>
      </w:r>
    </w:p>
    <w:p w14:paraId="08BEF50A" w14:textId="44EDC60C" w:rsidR="0037551F" w:rsidRDefault="001518F2" w:rsidP="004101DC">
      <w:pPr>
        <w:ind w:firstLine="0"/>
      </w:pPr>
      <w:r>
        <w:t xml:space="preserve">4.3 </w:t>
      </w:r>
      <w:commentRangeStart w:id="95"/>
      <w:commentRangeStart w:id="96"/>
      <w:commentRangeStart w:id="97"/>
      <w:commentRangeStart w:id="98"/>
      <w:r w:rsidR="0037551F">
        <w:t>I</w:t>
      </w:r>
      <w:r w:rsidR="0037551F">
        <w:rPr>
          <w:rFonts w:hint="eastAsia"/>
        </w:rPr>
        <w:t>mplication</w:t>
      </w:r>
      <w:r w:rsidR="00731668">
        <w:t xml:space="preserve"> </w:t>
      </w:r>
      <w:commentRangeEnd w:id="95"/>
      <w:r>
        <w:rPr>
          <w:rStyle w:val="a9"/>
        </w:rPr>
        <w:commentReference w:id="95"/>
      </w:r>
      <w:commentRangeEnd w:id="96"/>
      <w:r w:rsidR="003818B6">
        <w:rPr>
          <w:rStyle w:val="a9"/>
        </w:rPr>
        <w:commentReference w:id="96"/>
      </w:r>
      <w:commentRangeEnd w:id="97"/>
      <w:r w:rsidR="00676BB2">
        <w:rPr>
          <w:rStyle w:val="a9"/>
        </w:rPr>
        <w:commentReference w:id="97"/>
      </w:r>
      <w:commentRangeEnd w:id="98"/>
      <w:r w:rsidR="000130D5">
        <w:rPr>
          <w:rStyle w:val="a9"/>
        </w:rPr>
        <w:commentReference w:id="98"/>
      </w:r>
    </w:p>
    <w:p w14:paraId="5E0EB59C" w14:textId="1FD081BD" w:rsidR="00AD41DC" w:rsidRPr="00587E87" w:rsidRDefault="00587E87" w:rsidP="004101DC">
      <w:pPr>
        <w:ind w:firstLine="0"/>
      </w:pPr>
      <w:r>
        <w:rPr>
          <w:rFonts w:hint="eastAsia"/>
        </w:rPr>
        <w:t>[</w:t>
      </w:r>
      <w:r w:rsidR="0037551F">
        <w:rPr>
          <w:rFonts w:hint="eastAsia"/>
        </w:rPr>
        <w:t>大规模调查是问卷筛查，引导政策</w:t>
      </w:r>
      <w:r>
        <w:rPr>
          <w:rFonts w:hint="eastAsia"/>
        </w:rPr>
        <w:t>，需要格外注意</w:t>
      </w:r>
      <w:r>
        <w:rPr>
          <w:rFonts w:hint="eastAsia"/>
        </w:rPr>
        <w:t>]</w:t>
      </w:r>
    </w:p>
    <w:p w14:paraId="158F1897" w14:textId="01AA1CF8" w:rsidR="00577239" w:rsidRDefault="00577239" w:rsidP="00577239">
      <w:bookmarkStart w:id="99" w:name="OLE_LINK77"/>
      <w:r w:rsidRPr="00577239">
        <w:t xml:space="preserve">In our empirical research based on children and adolescents, we discovered that different scales measure various aspects of depression. Consequently, selecting a specific scale for a study might risk serious biased results. Presently, many large-scale surveys on children and adolescents still use single scales for measurement (citations). Considering that large-scale surveys can influence policy </w:t>
      </w:r>
      <w:r>
        <w:fldChar w:fldCharType="begin"/>
      </w:r>
      <w:r>
        <w:instrText xml:space="preserve"> ADDIN ZOTERO_ITEM CSL_CITATION {"citationID":"Rlm1aSP9","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fldChar w:fldCharType="separate"/>
      </w:r>
      <w:r w:rsidRPr="00B9680E">
        <w:t>(</w:t>
      </w:r>
      <w:r w:rsidRPr="008767E0">
        <w:rPr>
          <w:rStyle w:val="zoteroCitation"/>
        </w:rPr>
        <w:t>Ma et al., 2023</w:t>
      </w:r>
      <w:r w:rsidRPr="00B9680E">
        <w:t>)</w:t>
      </w:r>
      <w:r>
        <w:fldChar w:fldCharType="end"/>
      </w:r>
      <w:r w:rsidRPr="00577239">
        <w:t>, this issue warrants greater attention.</w:t>
      </w:r>
    </w:p>
    <w:bookmarkEnd w:id="99"/>
    <w:p w14:paraId="0D2B2CE7" w14:textId="641EB187" w:rsidR="0037551F" w:rsidRDefault="003A6BF5" w:rsidP="004101DC">
      <w:pPr>
        <w:ind w:firstLine="0"/>
      </w:pPr>
      <w:r>
        <w:rPr>
          <w:rFonts w:hint="eastAsia"/>
        </w:rPr>
        <w:t>2</w:t>
      </w:r>
      <w:r>
        <w:rPr>
          <w:rFonts w:hint="eastAsia"/>
        </w:rPr>
        <w:t>、</w:t>
      </w:r>
      <w:r w:rsidR="00587E87">
        <w:rPr>
          <w:rFonts w:hint="eastAsia"/>
        </w:rPr>
        <w:t>[</w:t>
      </w:r>
      <w:r w:rsidR="0037551F">
        <w:rPr>
          <w:rFonts w:hint="eastAsia"/>
        </w:rPr>
        <w:t>关注儿童青少年的抑郁测量</w:t>
      </w:r>
      <w:r w:rsidR="00587E87">
        <w:rPr>
          <w:rFonts w:hint="eastAsia"/>
        </w:rPr>
        <w:t>]</w:t>
      </w:r>
    </w:p>
    <w:p w14:paraId="4A6F6B1B" w14:textId="64E7C5EA" w:rsidR="00577239" w:rsidRDefault="00577239" w:rsidP="00577239">
      <w:bookmarkStart w:id="100" w:name="OLE_LINK69"/>
      <w:r w:rsidRPr="00577239">
        <w:t xml:space="preserve">Assessing adolescent depression requires selecting an appropriate evaluation method, identifying information providers, deciding how to score and conceptualize depression, and considering cultural and contextual factors </w:t>
      </w:r>
      <w:r w:rsidR="008C14B1">
        <w:fldChar w:fldCharType="begin"/>
      </w:r>
      <w:r w:rsidR="006E0397">
        <w:instrText xml:space="preserve"> ADDIN ZOTERO_ITEM CSL_CITATION {"citationID":"6rAuFUng","properties":{"formattedCitation":"(Pegg et al., 2023)","plainCitation":"(Pegg et al., 2023)","noteIndex":0},"citationItems":[{"id":761,"uris":["http://zotero.org/users/local/eoP0LvSC/items/MYCUFVLA"],"itemData":{"id":761,"type":"chapter","container-title":"Handbook of Clinical Child Psychology","event-place":"Cham","ISBN":"978-3-031-24925-9","language":"en","note":"collection-title: Autism and Child Psychopathology Series\nDOI: 10.1007/978-3-031-24926-6_48","page":"1027-1061","publisher":"Springer International Publishing","publisher-place":"Cham","source":"DOI.org (Crossref)","title":"Depression Assessment","URL":"https://link.springer.com/10.1007/978-3-031-24926-6_48","editor":[{"family":"Matson","given":"Johnny L."}],"author":[{"family":"Pegg","given":"Samantha"},{"family":"Green","given":"Haley E."},{"family":"Kesselring","given":"Irena"},{"family":"Burkhouse","given":"Katie L."},{"family":"Kujawa","given":"Autumn"}],"accessed":{"date-parts":[["2024",4,29]]},"issued":{"date-parts":[["2023"]]}}}],"schema":"https://github.com/citation-style-language/schema/raw/master/csl-citation.json"} </w:instrText>
      </w:r>
      <w:r w:rsidR="008C14B1">
        <w:fldChar w:fldCharType="separate"/>
      </w:r>
      <w:r w:rsidR="008C14B1" w:rsidRPr="008C14B1">
        <w:t>(</w:t>
      </w:r>
      <w:r w:rsidR="008C14B1" w:rsidRPr="008767E0">
        <w:rPr>
          <w:rStyle w:val="zoteroCitation"/>
        </w:rPr>
        <w:t>Pegg et al., 2023</w:t>
      </w:r>
      <w:r w:rsidR="008C14B1" w:rsidRPr="008C14B1">
        <w:t>)</w:t>
      </w:r>
      <w:r w:rsidR="008C14B1">
        <w:fldChar w:fldCharType="end"/>
      </w:r>
      <w:r>
        <w:rPr>
          <w:rFonts w:hint="eastAsia"/>
        </w:rPr>
        <w:t xml:space="preserve">. </w:t>
      </w:r>
      <w:r w:rsidRPr="00577239">
        <w:t xml:space="preserve">Although many methods for measuring depression in children and adolescents have </w:t>
      </w:r>
      <w:r w:rsidRPr="00577239">
        <w:lastRenderedPageBreak/>
        <w:t>been developed</w:t>
      </w:r>
      <w:r w:rsidR="00587E87">
        <w:fldChar w:fldCharType="begin"/>
      </w:r>
      <w:r w:rsidR="006E0397">
        <w:instrText xml:space="preserve"> ADDIN ZOTERO_ITEM CSL_CITATION {"citationID":"HV2pvpfr","properties":{"formattedCitation":"(Pegg et al., 2023)","plainCitation":"(Pegg et al., 2023)","noteIndex":0},"citationItems":[{"id":761,"uris":["http://zotero.org/users/local/eoP0LvSC/items/MYCUFVLA"],"itemData":{"id":761,"type":"chapter","container-title":"Handbook of Clinical Child Psychology","event-place":"Cham","ISBN":"978-3-031-24925-9","language":"en","note":"collection-title: Autism and Child Psychopathology Series\nDOI: 10.1007/978-3-031-24926-6_48","page":"1027-1061","publisher":"Springer International Publishing","publisher-place":"Cham","source":"DOI.org (Crossref)","title":"Depression Assessment","URL":"https://link.springer.com/10.1007/978-3-031-24926-6_48","editor":[{"family":"Matson","given":"Johnny L."}],"author":[{"family":"Pegg","given":"Samantha"},{"family":"Green","given":"Haley E."},{"family":"Kesselring","given":"Irena"},{"family":"Burkhouse","given":"Katie L."},{"family":"Kujawa","given":"Autumn"}],"accessed":{"date-parts":[["2024",4,29]]},"issued":{"date-parts":[["2023"]]}}}],"schema":"https://github.com/citation-style-language/schema/raw/master/csl-citation.json"} </w:instrText>
      </w:r>
      <w:r w:rsidR="00587E87">
        <w:fldChar w:fldCharType="separate"/>
      </w:r>
      <w:r w:rsidR="00587E87" w:rsidRPr="008C14B1">
        <w:t>(</w:t>
      </w:r>
      <w:r w:rsidR="00587E87" w:rsidRPr="008767E0">
        <w:rPr>
          <w:rStyle w:val="zoteroCitation"/>
        </w:rPr>
        <w:t>Pegg et al., 2023</w:t>
      </w:r>
      <w:r w:rsidR="00587E87" w:rsidRPr="008C14B1">
        <w:t>)</w:t>
      </w:r>
      <w:r w:rsidR="00587E87">
        <w:fldChar w:fldCharType="end"/>
      </w:r>
      <w:r>
        <w:rPr>
          <w:rFonts w:hint="eastAsia"/>
        </w:rPr>
        <w:t>,</w:t>
      </w:r>
      <w:r w:rsidRPr="00577239">
        <w:t xml:space="preserve"> in practical research within China, the most widely used </w:t>
      </w:r>
      <w:r>
        <w:rPr>
          <w:rFonts w:hint="eastAsia"/>
        </w:rPr>
        <w:t>scales</w:t>
      </w:r>
      <w:r w:rsidRPr="00577239">
        <w:t xml:space="preserve"> are the SDS, SCL-90, and CES-D. None of these three questionnaires were specifically developed to measure adolescent depression. The overlap between the SDS and the ADI, a </w:t>
      </w:r>
      <w:r>
        <w:rPr>
          <w:rFonts w:hint="eastAsia"/>
        </w:rPr>
        <w:t>scales</w:t>
      </w:r>
      <w:r w:rsidRPr="00577239">
        <w:t xml:space="preserve"> specifically developed in China to measure adolescent depression, is only 0.22. We must consider the possibility that research findings on adolescent depression in China have always been biased because the most commonly used scales were not specifically designed for adolescents, potentially leading to incomplete measurement of adolescent depression symptoms.</w:t>
      </w:r>
    </w:p>
    <w:bookmarkEnd w:id="100"/>
    <w:p w14:paraId="4D4FA381" w14:textId="4D10B56B" w:rsidR="0091358F" w:rsidRDefault="0091358F" w:rsidP="0091358F">
      <w:pPr>
        <w:ind w:firstLine="0"/>
      </w:pPr>
      <w:r>
        <w:rPr>
          <w:rFonts w:hint="eastAsia"/>
        </w:rPr>
        <w:t>3</w:t>
      </w:r>
      <w:commentRangeStart w:id="101"/>
      <w:r>
        <w:rPr>
          <w:rFonts w:hint="eastAsia"/>
        </w:rPr>
        <w:t xml:space="preserve"> [</w:t>
      </w:r>
      <w:r>
        <w:rPr>
          <w:rFonts w:hint="eastAsia"/>
        </w:rPr>
        <w:t>中国抑郁测量的历史和问题</w:t>
      </w:r>
      <w:r>
        <w:rPr>
          <w:rFonts w:hint="eastAsia"/>
        </w:rPr>
        <w:t>]</w:t>
      </w:r>
      <w:commentRangeEnd w:id="101"/>
      <w:r>
        <w:rPr>
          <w:rStyle w:val="a9"/>
        </w:rPr>
        <w:commentReference w:id="101"/>
      </w:r>
    </w:p>
    <w:p w14:paraId="05ACBD21" w14:textId="2BA0A14E" w:rsidR="001B2F6A" w:rsidRPr="001B2F6A" w:rsidRDefault="001B2F6A" w:rsidP="001B2F6A">
      <w:pPr>
        <w:rPr>
          <w:rFonts w:hint="eastAsia"/>
        </w:rPr>
      </w:pPr>
      <w:r w:rsidRPr="001B2F6A">
        <w:t xml:space="preserve">In China, the measurement of depression primarily relies on translated foreign scales, with very few scales developed locally. For instance, among the 27 scales included in this study, only 6 were developed by Chinese researchers. Out of 441 papers, only 22 used scales that were developed by Chinese researchers (see Supplementary Material 1 for details). Since most psychological scales are in English </w:t>
      </w:r>
      <w:r w:rsidRPr="001B2F6A">
        <w:fldChar w:fldCharType="begin"/>
      </w:r>
      <w:r w:rsidRPr="001B2F6A">
        <w:instrText xml:space="preserve"> ADDIN ZOTERO_ITEM CSL_CITATION {"citationID":"bm8k81Is","properties":{"formattedCitation":"(Gronier, 2023)","plainCitation":"(Gronier, 2023)","noteIndex":0},"citationItems":[{"id":780,"uris":["http://zotero.org/users/local/eoP0LvSC/items/NIJ7KEDT"],"itemData":{"id":780,"type":"chapter","abstract":"Measurement scales play an important role in the methodology of psychological research and practice. They make it possible to obtain scores linked to numerous individual characteristics (feeling of hope, perceived stress, experience, felt well-being, etc.) and thus to draw up a profile of respondents or to compare several situations with each other according to their psychological impact. Most of the research on the construction of these scales is Anglo-Saxon and, therefore, proposes scales in English. However, many non-English speaking countries feel the need to use these scales for their studies, which requires them to be translated into a target language. This proposed chapter describes the steps and psychometric analyses required to adapt an English scale in another language. Based in particular on the recommendations of the International Test Commission and the APA Standards of Practice for Testing, this chapter aims to guide researchers who wish to undertake the translation of a psychological scale. It also includes an analysis of the literature on the translation practices of some one hundred scales, translated and published recently in various scientific journals.","container-title":"Psychometrics - New Insights in the Diagnosis of Mental Disorders","ISBN":"978-1-80356-188-2","language":"en","license":"https://creativecommons.org/licenses/by/3.0/legalcode","note":"DOI: 10.5772/intechopen.105841","publisher":"IntechOpen","source":"DOI.org (Crossref)","title":"Psychometric Analyses in the Transcultural Adaptation of Psychological Scales","URL":"https://www.intechopen.com/chapters/82725","editor":[{"family":"Misciagna","given":"Sandro"}],"author":[{"family":"Gronier","given":"Guillaume"}],"accessed":{"date-parts":[["2024",5,7]]},"issued":{"date-parts":[["2023",8,23]]}}}],"schema":"https://github.com/citation-style-language/schema/raw/master/csl-citation.json"} </w:instrText>
      </w:r>
      <w:r w:rsidRPr="001B2F6A">
        <w:fldChar w:fldCharType="separate"/>
      </w:r>
      <w:r w:rsidRPr="001B2F6A">
        <w:t>(</w:t>
      </w:r>
      <w:proofErr w:type="spellStart"/>
      <w:r w:rsidRPr="001B2F6A">
        <w:t>Gronier</w:t>
      </w:r>
      <w:proofErr w:type="spellEnd"/>
      <w:r w:rsidRPr="001B2F6A">
        <w:t>, 2023)</w:t>
      </w:r>
      <w:r w:rsidRPr="001B2F6A">
        <w:fldChar w:fldCharType="end"/>
      </w:r>
      <w:r w:rsidRPr="001B2F6A">
        <w:t>, non-English-speaking countries may face several challenges when measuring depression.</w:t>
      </w:r>
      <w:r w:rsidRPr="001B2F6A">
        <w:t xml:space="preserve"> </w:t>
      </w:r>
      <w:r w:rsidR="008D2DA8" w:rsidRPr="008D2DA8">
        <w:t xml:space="preserve">First, </w:t>
      </w:r>
      <w:r w:rsidRPr="001B2F6A">
        <w:t xml:space="preserve">Translation Errors: Translation errors can occur during the process. For example, in </w:t>
      </w:r>
      <w:r>
        <w:fldChar w:fldCharType="begin"/>
      </w:r>
      <w:r w:rsidR="002D3A3E">
        <w:instrText xml:space="preserve"> ADDIN ZOTERO_ITEM CSL_CITATION {"citationID":"rvlMiNqq","properties":{"custom":"Wang et al. (1999)","formattedCitation":"Wang et al. (1999)","plainCitation":"Wang et al. (1999)","noteIndex":0},"citationItems":[{"id":108,"uris":["http://zotero.org/users/local/eoP0LvSC/items/AME6BL5E"],"itemData":{"id":108,"type":"book","event-place":"BeiJing","publisher":"Chinese Journal of Mental Health","publisher-place":"BeiJing","title":"Manual of the Mental Health Rating Scale","author":[{"family":"Wang","given":"Xiangdong"},{"family":"Wang","given":"Xilin"},{"family":"Ma","given":"Hong"}],"issued":{"date-parts":[["1999"]]}}}],"schema":"https://github.com/citation-style-language/schema/raw/master/csl-citation.json"} </w:instrText>
      </w:r>
      <w:r>
        <w:fldChar w:fldCharType="separate"/>
      </w:r>
      <w:r w:rsidRPr="00B9680E">
        <w:t>Wang et al. (</w:t>
      </w:r>
      <w:r w:rsidRPr="008767E0">
        <w:rPr>
          <w:rStyle w:val="innerzoteroCitation"/>
        </w:rPr>
        <w:t>1999</w:t>
      </w:r>
      <w:r w:rsidRPr="00B9680E">
        <w:t>)</w:t>
      </w:r>
      <w:r>
        <w:fldChar w:fldCharType="end"/>
      </w:r>
      <w:r>
        <w:rPr>
          <w:rFonts w:hint="eastAsia"/>
        </w:rPr>
        <w:t xml:space="preserve"> </w:t>
      </w:r>
      <w:r w:rsidRPr="001B2F6A">
        <w:t xml:space="preserve">version, the 20th item of the CES-D was translated as "I walk very slowly," which </w:t>
      </w:r>
      <w:r>
        <w:fldChar w:fldCharType="begin"/>
      </w:r>
      <w:r w:rsidR="002D3A3E">
        <w:instrText xml:space="preserve"> ADDIN ZOTERO_ITEM CSL_CITATION {"citationID":"ZkJMyTRo","properties":{"custom":"Zhang et al. (2010)","formattedCitation":"Zhang et al. (2010)","plainCitation":"Zhang et al. (2010)","noteIndex":0},"citationItems":[{"id":303,"uris":["http://zotero.org/user</w:instrText>
      </w:r>
      <w:r w:rsidR="002D3A3E">
        <w:rPr>
          <w:rFonts w:hint="eastAsia"/>
        </w:rPr>
        <w:instrText>s/local/eoP0LvSC/items/RNYKFLVK"],"itemData":{"id":303,"type":"article-journal","abstract":"</w:instrText>
      </w:r>
      <w:r w:rsidR="002D3A3E">
        <w:rPr>
          <w:rFonts w:hint="eastAsia"/>
        </w:rPr>
        <w:instrText>目的</w:instrText>
      </w:r>
      <w:r w:rsidR="002D3A3E">
        <w:rPr>
          <w:rFonts w:hint="eastAsia"/>
        </w:rPr>
        <w:instrText>:</w:instrText>
      </w:r>
      <w:r w:rsidR="002D3A3E">
        <w:rPr>
          <w:rFonts w:hint="eastAsia"/>
        </w:rPr>
        <w:instrText>验证流调中心抑郁量表</w:instrText>
      </w:r>
      <w:r w:rsidR="002D3A3E">
        <w:rPr>
          <w:rFonts w:hint="eastAsia"/>
        </w:rPr>
        <w:instrText>(The Center for Epidemiological Studies Depression Scale,CES-D)</w:instrText>
      </w:r>
      <w:r w:rsidR="002D3A3E">
        <w:rPr>
          <w:rFonts w:hint="eastAsia"/>
        </w:rPr>
        <w:instrText>在我国城市人群中不同年龄组的适用性</w:instrText>
      </w:r>
      <w:r w:rsidR="002D3A3E">
        <w:rPr>
          <w:rFonts w:hint="eastAsia"/>
        </w:rPr>
        <w:instrText>,</w:instrText>
      </w:r>
      <w:r w:rsidR="002D3A3E">
        <w:rPr>
          <w:rFonts w:hint="eastAsia"/>
        </w:rPr>
        <w:instrText>并建立各年龄组常模。方法</w:instrText>
      </w:r>
      <w:r w:rsidR="002D3A3E">
        <w:rPr>
          <w:rFonts w:hint="eastAsia"/>
        </w:rPr>
        <w:instrText>:</w:instrText>
      </w:r>
      <w:r w:rsidR="002D3A3E">
        <w:rPr>
          <w:rFonts w:hint="eastAsia"/>
        </w:rPr>
        <w:instrText>采用横断面研究方法</w:instrText>
      </w:r>
      <w:r w:rsidR="002D3A3E">
        <w:rPr>
          <w:rFonts w:hint="eastAsia"/>
        </w:rPr>
        <w:instrText>,</w:instrText>
      </w:r>
      <w:r w:rsidR="002D3A3E">
        <w:rPr>
          <w:rFonts w:hint="eastAsia"/>
        </w:rPr>
        <w:instrText>在全国</w:instrText>
      </w:r>
      <w:r w:rsidR="002D3A3E">
        <w:rPr>
          <w:rFonts w:hint="eastAsia"/>
        </w:rPr>
        <w:instrText>21</w:instrText>
      </w:r>
      <w:r w:rsidR="002D3A3E">
        <w:rPr>
          <w:rFonts w:hint="eastAsia"/>
        </w:rPr>
        <w:instrText>省</w:instrText>
      </w:r>
      <w:r w:rsidR="002D3A3E">
        <w:rPr>
          <w:rFonts w:hint="eastAsia"/>
        </w:rPr>
        <w:instrText>39</w:instrText>
      </w:r>
      <w:r w:rsidR="002D3A3E">
        <w:rPr>
          <w:rFonts w:hint="eastAsia"/>
        </w:rPr>
        <w:instrText>座城市收集普通人群样本</w:instrText>
      </w:r>
      <w:r w:rsidR="002D3A3E">
        <w:rPr>
          <w:rFonts w:hint="eastAsia"/>
        </w:rPr>
        <w:instrText>16047</w:instrText>
      </w:r>
      <w:r w:rsidR="002D3A3E">
        <w:rPr>
          <w:rFonts w:hint="eastAsia"/>
        </w:rPr>
        <w:instrText>名</w:instrText>
      </w:r>
      <w:r w:rsidR="002D3A3E">
        <w:rPr>
          <w:rFonts w:hint="eastAsia"/>
        </w:rPr>
        <w:instrText>[</w:instrText>
      </w:r>
      <w:r w:rsidR="002D3A3E">
        <w:rPr>
          <w:rFonts w:hint="eastAsia"/>
        </w:rPr>
        <w:instrText>年龄</w:instrText>
      </w:r>
      <w:r w:rsidR="002D3A3E">
        <w:rPr>
          <w:rFonts w:hint="eastAsia"/>
        </w:rPr>
        <w:instrText>11</w:instrText>
      </w:r>
      <w:r w:rsidR="002D3A3E">
        <w:rPr>
          <w:rFonts w:hint="eastAsia"/>
        </w:rPr>
        <w:instrText>～</w:instrText>
      </w:r>
      <w:r w:rsidR="002D3A3E">
        <w:rPr>
          <w:rFonts w:hint="eastAsia"/>
        </w:rPr>
        <w:instrText>100</w:instrText>
      </w:r>
      <w:r w:rsidR="002D3A3E">
        <w:rPr>
          <w:rFonts w:hint="eastAsia"/>
        </w:rPr>
        <w:instrText>岁</w:instrText>
      </w:r>
      <w:r w:rsidR="002D3A3E">
        <w:rPr>
          <w:rFonts w:hint="eastAsia"/>
        </w:rPr>
        <w:instrText>,</w:instrText>
      </w:r>
      <w:r w:rsidR="002D3A3E">
        <w:rPr>
          <w:rFonts w:hint="eastAsia"/>
        </w:rPr>
        <w:instrText>平均</w:instrText>
      </w:r>
      <w:r w:rsidR="002D3A3E">
        <w:rPr>
          <w:rFonts w:hint="eastAsia"/>
        </w:rPr>
        <w:instrText>(37.7</w:instrText>
      </w:r>
      <w:r w:rsidR="002D3A3E">
        <w:rPr>
          <w:rFonts w:hint="eastAsia"/>
        </w:rPr>
        <w:instrText>±</w:instrText>
      </w:r>
      <w:r w:rsidR="002D3A3E">
        <w:rPr>
          <w:rFonts w:hint="eastAsia"/>
        </w:rPr>
        <w:instrText>21.3)</w:instrText>
      </w:r>
      <w:r w:rsidR="002D3A3E">
        <w:rPr>
          <w:rFonts w:hint="eastAsia"/>
        </w:rPr>
        <w:instrText>岁</w:instrText>
      </w:r>
      <w:r w:rsidR="002D3A3E">
        <w:rPr>
          <w:rFonts w:hint="eastAsia"/>
        </w:rPr>
        <w:instrText>]</w:instrText>
      </w:r>
      <w:r w:rsidR="002D3A3E">
        <w:rPr>
          <w:rFonts w:hint="eastAsia"/>
        </w:rPr>
        <w:instrText>以建立常模</w:instrText>
      </w:r>
      <w:r w:rsidR="002D3A3E">
        <w:rPr>
          <w:rFonts w:hint="eastAsia"/>
        </w:rPr>
        <w:instrText>,</w:instrText>
      </w:r>
      <w:r w:rsidR="002D3A3E">
        <w:rPr>
          <w:rFonts w:hint="eastAsia"/>
        </w:rPr>
        <w:instrText>在</w:instrText>
      </w:r>
      <w:r w:rsidR="002D3A3E">
        <w:rPr>
          <w:rFonts w:hint="eastAsia"/>
        </w:rPr>
        <w:instrText>4</w:instrText>
      </w:r>
      <w:r w:rsidR="002D3A3E">
        <w:rPr>
          <w:rFonts w:hint="eastAsia"/>
        </w:rPr>
        <w:instrText>个城市的精神科门诊与住院病人中选取病人样本</w:instrText>
      </w:r>
      <w:r w:rsidR="002D3A3E">
        <w:rPr>
          <w:rFonts w:hint="eastAsia"/>
        </w:rPr>
        <w:instrText>349</w:instrText>
      </w:r>
      <w:r w:rsidR="002D3A3E">
        <w:rPr>
          <w:rFonts w:hint="eastAsia"/>
        </w:rPr>
        <w:instrText>名</w:instrText>
      </w:r>
      <w:r w:rsidR="002D3A3E">
        <w:rPr>
          <w:rFonts w:hint="eastAsia"/>
        </w:rPr>
        <w:instrText>[</w:instrText>
      </w:r>
      <w:r w:rsidR="002D3A3E">
        <w:rPr>
          <w:rFonts w:hint="eastAsia"/>
        </w:rPr>
        <w:instrText>年龄</w:instrText>
      </w:r>
      <w:r w:rsidR="002D3A3E">
        <w:rPr>
          <w:rFonts w:hint="eastAsia"/>
        </w:rPr>
        <w:instrText>16</w:instrText>
      </w:r>
      <w:r w:rsidR="002D3A3E">
        <w:rPr>
          <w:rFonts w:hint="eastAsia"/>
        </w:rPr>
        <w:instrText>～</w:instrText>
      </w:r>
      <w:r w:rsidR="002D3A3E">
        <w:rPr>
          <w:rFonts w:hint="eastAsia"/>
        </w:rPr>
        <w:instrText>81</w:instrText>
      </w:r>
      <w:r w:rsidR="002D3A3E">
        <w:rPr>
          <w:rFonts w:hint="eastAsia"/>
        </w:rPr>
        <w:instrText>岁</w:instrText>
      </w:r>
      <w:r w:rsidR="002D3A3E">
        <w:rPr>
          <w:rFonts w:hint="eastAsia"/>
        </w:rPr>
        <w:instrText>,</w:instrText>
      </w:r>
      <w:r w:rsidR="002D3A3E">
        <w:rPr>
          <w:rFonts w:hint="eastAsia"/>
        </w:rPr>
        <w:instrText>平均</w:instrText>
      </w:r>
      <w:r w:rsidR="002D3A3E">
        <w:rPr>
          <w:rFonts w:hint="eastAsia"/>
        </w:rPr>
        <w:instrText>(32.0</w:instrText>
      </w:r>
      <w:r w:rsidR="002D3A3E">
        <w:rPr>
          <w:rFonts w:hint="eastAsia"/>
        </w:rPr>
        <w:instrText>±</w:instrText>
      </w:r>
      <w:r w:rsidR="002D3A3E">
        <w:rPr>
          <w:rFonts w:hint="eastAsia"/>
        </w:rPr>
        <w:instrText>12.1)</w:instrText>
      </w:r>
      <w:r w:rsidR="002D3A3E">
        <w:rPr>
          <w:rFonts w:hint="eastAsia"/>
        </w:rPr>
        <w:instrText>岁</w:instrText>
      </w:r>
      <w:r w:rsidR="002D3A3E">
        <w:rPr>
          <w:rFonts w:hint="eastAsia"/>
        </w:rPr>
        <w:instrText>]</w:instrText>
      </w:r>
      <w:r w:rsidR="002D3A3E">
        <w:rPr>
          <w:rFonts w:hint="eastAsia"/>
        </w:rPr>
        <w:instrText>以检验效标效度。从普通人群样本中抽取北京、东莞、包头的</w:instrText>
      </w:r>
      <w:r w:rsidR="002D3A3E">
        <w:rPr>
          <w:rFonts w:hint="eastAsia"/>
        </w:rPr>
        <w:instrText>199</w:instrText>
      </w:r>
      <w:r w:rsidR="002D3A3E">
        <w:rPr>
          <w:rFonts w:hint="eastAsia"/>
        </w:rPr>
        <w:instrText>名企业职工、</w:instrText>
      </w:r>
      <w:r w:rsidR="002D3A3E">
        <w:rPr>
          <w:rFonts w:hint="eastAsia"/>
        </w:rPr>
        <w:instrText>100</w:instrText>
      </w:r>
      <w:r w:rsidR="002D3A3E">
        <w:rPr>
          <w:rFonts w:hint="eastAsia"/>
        </w:rPr>
        <w:instrText>名大学生、</w:instrText>
      </w:r>
      <w:r w:rsidR="002D3A3E">
        <w:rPr>
          <w:rFonts w:hint="eastAsia"/>
        </w:rPr>
        <w:instrText>30</w:instrText>
      </w:r>
      <w:r w:rsidR="002D3A3E">
        <w:rPr>
          <w:rFonts w:hint="eastAsia"/>
        </w:rPr>
        <w:instrText>名教师进行了间隔</w:instrText>
      </w:r>
      <w:r w:rsidR="002D3A3E">
        <w:rPr>
          <w:rFonts w:hint="eastAsia"/>
        </w:rPr>
        <w:instrText>8</w:instrText>
      </w:r>
      <w:r w:rsidR="002D3A3E">
        <w:rPr>
          <w:rFonts w:hint="eastAsia"/>
        </w:rPr>
        <w:instrText>周的重测</w:instrText>
      </w:r>
      <w:r w:rsidR="002D3A3E">
        <w:rPr>
          <w:rFonts w:hint="eastAsia"/>
        </w:rPr>
        <w:instrText>,</w:instrText>
      </w:r>
      <w:r w:rsidR="002D3A3E">
        <w:rPr>
          <w:rFonts w:hint="eastAsia"/>
        </w:rPr>
        <w:instrText>以检验重测信度。结果</w:instrText>
      </w:r>
      <w:r w:rsidR="002D3A3E">
        <w:rPr>
          <w:rFonts w:hint="eastAsia"/>
        </w:rPr>
        <w:instrText>:CES-D</w:instrText>
      </w:r>
      <w:r w:rsidR="002D3A3E">
        <w:rPr>
          <w:rFonts w:hint="eastAsia"/>
        </w:rPr>
        <w:instrText>的</w:instrText>
      </w:r>
      <w:r w:rsidR="002D3A3E">
        <w:rPr>
          <w:rFonts w:hint="eastAsia"/>
        </w:rPr>
        <w:instrText>Cronbach</w:instrText>
      </w:r>
      <w:r w:rsidR="002D3A3E">
        <w:rPr>
          <w:rFonts w:hint="eastAsia"/>
        </w:rPr>
        <w:instrText>α系数为</w:instrText>
      </w:r>
      <w:r w:rsidR="002D3A3E">
        <w:rPr>
          <w:rFonts w:hint="eastAsia"/>
        </w:rPr>
        <w:instrText>0.90,</w:instrText>
      </w:r>
      <w:r w:rsidR="002D3A3E">
        <w:rPr>
          <w:rFonts w:hint="eastAsia"/>
        </w:rPr>
        <w:instrText>各因素的</w:instrText>
      </w:r>
      <w:r w:rsidR="002D3A3E">
        <w:rPr>
          <w:rFonts w:hint="eastAsia"/>
        </w:rPr>
        <w:instrText>Cronbach</w:instrText>
      </w:r>
      <w:r w:rsidR="002D3A3E">
        <w:rPr>
          <w:rFonts w:hint="eastAsia"/>
        </w:rPr>
        <w:instrText>α系数为</w:instrText>
      </w:r>
      <w:r w:rsidR="002D3A3E">
        <w:rPr>
          <w:rFonts w:hint="eastAsia"/>
        </w:rPr>
        <w:instrText>0.68</w:instrText>
      </w:r>
      <w:r w:rsidR="002D3A3E">
        <w:rPr>
          <w:rFonts w:hint="eastAsia"/>
        </w:rPr>
        <w:instrText>～</w:instrText>
      </w:r>
      <w:r w:rsidR="002D3A3E">
        <w:rPr>
          <w:rFonts w:hint="eastAsia"/>
        </w:rPr>
        <w:instrText>0.86;</w:instrText>
      </w:r>
      <w:r w:rsidR="002D3A3E">
        <w:rPr>
          <w:rFonts w:hint="eastAsia"/>
        </w:rPr>
        <w:instrText>间隔</w:instrText>
      </w:r>
      <w:r w:rsidR="002D3A3E">
        <w:rPr>
          <w:rFonts w:hint="eastAsia"/>
        </w:rPr>
        <w:instrText>8</w:instrText>
      </w:r>
      <w:r w:rsidR="002D3A3E">
        <w:rPr>
          <w:rFonts w:hint="eastAsia"/>
        </w:rPr>
        <w:instrText>周的重测信度为</w:instrText>
      </w:r>
      <w:r w:rsidR="002D3A3E">
        <w:rPr>
          <w:rFonts w:hint="eastAsia"/>
        </w:rPr>
        <w:instrText>0.49(P&lt;0.01),</w:instrText>
      </w:r>
      <w:r w:rsidR="002D3A3E">
        <w:rPr>
          <w:rFonts w:hint="eastAsia"/>
        </w:rPr>
        <w:instrText>各因素重测相关为</w:instrText>
      </w:r>
      <w:r w:rsidR="002D3A3E">
        <w:rPr>
          <w:rFonts w:hint="eastAsia"/>
        </w:rPr>
        <w:instrText>0.39</w:instrText>
      </w:r>
      <w:r w:rsidR="002D3A3E">
        <w:rPr>
          <w:rFonts w:hint="eastAsia"/>
        </w:rPr>
        <w:instrText>～</w:instrText>
      </w:r>
      <w:r w:rsidR="002D3A3E">
        <w:rPr>
          <w:rFonts w:hint="eastAsia"/>
        </w:rPr>
        <w:instrText>0.51(P&lt;0.01);</w:instrText>
      </w:r>
      <w:r w:rsidR="002D3A3E">
        <w:rPr>
          <w:rFonts w:hint="eastAsia"/>
        </w:rPr>
        <w:instrText>验证性因素分析支持原量表</w:instrText>
      </w:r>
      <w:r w:rsidR="002D3A3E">
        <w:rPr>
          <w:rFonts w:hint="eastAsia"/>
        </w:rPr>
        <w:instrText>4</w:instrText>
      </w:r>
      <w:r w:rsidR="002D3A3E">
        <w:rPr>
          <w:rFonts w:hint="eastAsia"/>
        </w:rPr>
        <w:instrText>因素的结构</w:instrText>
      </w:r>
      <w:r w:rsidR="002D3A3E">
        <w:rPr>
          <w:rFonts w:hint="eastAsia"/>
        </w:rPr>
        <w:instrText>(RMSEA=0.057,CFI=0.976,GFI=0.948);</w:instrText>
      </w:r>
      <w:r w:rsidR="002D3A3E">
        <w:rPr>
          <w:rFonts w:hint="eastAsia"/>
        </w:rPr>
        <w:instrText>心理疾病患者</w:instrText>
      </w:r>
      <w:r w:rsidR="002D3A3E">
        <w:rPr>
          <w:rFonts w:hint="eastAsia"/>
        </w:rPr>
        <w:instrText>CES-D</w:instrText>
      </w:r>
      <w:r w:rsidR="002D3A3E">
        <w:rPr>
          <w:rFonts w:hint="eastAsia"/>
        </w:rPr>
        <w:instrText>得分高于普通人群</w:instrText>
      </w:r>
      <w:r w:rsidR="002D3A3E">
        <w:rPr>
          <w:rFonts w:hint="eastAsia"/>
        </w:rPr>
        <w:instrText>[(21.72</w:instrText>
      </w:r>
      <w:r w:rsidR="002D3A3E">
        <w:rPr>
          <w:rFonts w:hint="eastAsia"/>
        </w:rPr>
        <w:instrText>±</w:instrText>
      </w:r>
      <w:r w:rsidR="002D3A3E">
        <w:rPr>
          <w:rFonts w:hint="eastAsia"/>
        </w:rPr>
        <w:instrText>13.39)vs.(13.24</w:instrText>
      </w:r>
      <w:r w:rsidR="002D3A3E">
        <w:rPr>
          <w:rFonts w:hint="eastAsia"/>
        </w:rPr>
        <w:instrText>±</w:instrText>
      </w:r>
      <w:r w:rsidR="002D3A3E">
        <w:rPr>
          <w:rFonts w:hint="eastAsia"/>
        </w:rPr>
        <w:instrText>10.33),P&lt;0.01)],</w:instrText>
      </w:r>
      <w:r w:rsidR="002D3A3E">
        <w:rPr>
          <w:rFonts w:hint="eastAsia"/>
        </w:rPr>
        <w:instrText>其中抑郁患者得分最高</w:instrText>
      </w:r>
      <w:r w:rsidR="002D3A3E">
        <w:rPr>
          <w:rFonts w:hint="eastAsia"/>
        </w:rPr>
        <w:instrText>[(27.82</w:instrText>
      </w:r>
      <w:r w:rsidR="002D3A3E">
        <w:rPr>
          <w:rFonts w:hint="eastAsia"/>
        </w:rPr>
        <w:instrText>±</w:instrText>
      </w:r>
      <w:r w:rsidR="002D3A3E">
        <w:rPr>
          <w:rFonts w:hint="eastAsia"/>
        </w:rPr>
        <w:instrText>14.42),P&lt;0.01];</w:instrText>
      </w:r>
      <w:r w:rsidR="002D3A3E">
        <w:rPr>
          <w:rFonts w:hint="eastAsia"/>
        </w:rPr>
        <w:instrText>不同年龄组</w:instrText>
      </w:r>
      <w:r w:rsidR="002D3A3E">
        <w:rPr>
          <w:rFonts w:hint="eastAsia"/>
        </w:rPr>
        <w:instrText>CES-D</w:instrText>
      </w:r>
      <w:r w:rsidR="002D3A3E">
        <w:rPr>
          <w:rFonts w:hint="eastAsia"/>
        </w:rPr>
        <w:instrText>得分差异有统计学意义</w:instrText>
      </w:r>
      <w:r w:rsidR="002D3A3E">
        <w:rPr>
          <w:rFonts w:hint="eastAsia"/>
        </w:rPr>
        <w:instrText>,60</w:instrText>
      </w:r>
      <w:r w:rsidR="002D3A3E">
        <w:rPr>
          <w:rFonts w:hint="eastAsia"/>
        </w:rPr>
        <w:instrText>岁以上组得分高于</w:instrText>
      </w:r>
      <w:r w:rsidR="002D3A3E">
        <w:rPr>
          <w:rFonts w:hint="eastAsia"/>
        </w:rPr>
        <w:instrText>60</w:instrText>
      </w:r>
      <w:r w:rsidR="002D3A3E">
        <w:rPr>
          <w:rFonts w:hint="eastAsia"/>
        </w:rPr>
        <w:instrText>岁以下各组</w:instrText>
      </w:r>
      <w:r w:rsidR="002D3A3E">
        <w:rPr>
          <w:rFonts w:hint="eastAsia"/>
        </w:rPr>
        <w:instrText>(P&lt;0.01)</w:instrText>
      </w:r>
      <w:r w:rsidR="002D3A3E">
        <w:rPr>
          <w:rFonts w:hint="eastAsia"/>
        </w:rPr>
        <w:instrText>。结论</w:instrText>
      </w:r>
      <w:r w:rsidR="002D3A3E">
        <w:rPr>
          <w:rFonts w:hint="eastAsia"/>
        </w:rPr>
        <w:instrText>:</w:instrText>
      </w:r>
      <w:r w:rsidR="002D3A3E">
        <w:rPr>
          <w:rFonts w:hint="eastAsia"/>
        </w:rPr>
        <w:instrText>中文版流调中心抑郁量表适用于我国不同年龄群体</w:instrText>
      </w:r>
      <w:r w:rsidR="002D3A3E">
        <w:rPr>
          <w:rFonts w:hint="eastAsia"/>
        </w:rPr>
        <w:instrText>,</w:instrText>
      </w:r>
      <w:r w:rsidR="002D3A3E">
        <w:rPr>
          <w:rFonts w:hint="eastAsia"/>
        </w:rPr>
        <w:instrText>是一个可靠而有效的自评式抑郁症状测量工具。</w:instrText>
      </w:r>
      <w:r w:rsidR="002D3A3E">
        <w:rPr>
          <w:rFonts w:hint="eastAsia"/>
        </w:rPr>
        <w:instrText>","container-title":"Chinese Mental Health Journal","ISSN":"1000-6729","issue":"2","journalAbbreviation":"</w:instrText>
      </w:r>
      <w:r w:rsidR="002D3A3E">
        <w:rPr>
          <w:rFonts w:hint="eastAsia"/>
        </w:rPr>
        <w:instrText>中国心理卫生杂志</w:instrText>
      </w:r>
      <w:r w:rsidR="002D3A3E">
        <w:rPr>
          <w:rFonts w:hint="eastAsia"/>
        </w:rPr>
        <w:instrText xml:space="preserve">","language":"zh","note":"657 citations(CNKI)[2023-12-27]\nCSCD: </w:instrText>
      </w:r>
      <w:r w:rsidR="002D3A3E">
        <w:rPr>
          <w:rFonts w:hint="eastAsia"/>
        </w:rPr>
        <w:instrText>核心库</w:instrText>
      </w:r>
      <w:r w:rsidR="002D3A3E">
        <w:rPr>
          <w:rFonts w:hint="eastAsia"/>
        </w:rPr>
        <w:instrText>\n</w:instrText>
      </w:r>
      <w:r w:rsidR="002D3A3E">
        <w:rPr>
          <w:rFonts w:hint="eastAsia"/>
        </w:rPr>
        <w:instrText>中文核心期刊</w:instrText>
      </w:r>
      <w:r w:rsidR="002D3A3E">
        <w:rPr>
          <w:rFonts w:hint="eastAsia"/>
        </w:rPr>
        <w:instrText>/</w:instrText>
      </w:r>
      <w:r w:rsidR="002D3A3E">
        <w:rPr>
          <w:rFonts w:hint="eastAsia"/>
        </w:rPr>
        <w:instrText>北大核心</w:instrText>
      </w:r>
      <w:r w:rsidR="002D3A3E">
        <w:rPr>
          <w:rFonts w:hint="eastAsia"/>
        </w:rPr>
        <w:instrText xml:space="preserve">: </w:instrText>
      </w:r>
      <w:r w:rsidR="002D3A3E">
        <w:rPr>
          <w:rFonts w:hint="eastAsia"/>
        </w:rPr>
        <w:instrText>是</w:instrText>
      </w:r>
      <w:r w:rsidR="002D3A3E">
        <w:rPr>
          <w:rFonts w:hint="eastAsia"/>
        </w:rPr>
        <w:instrText>\n</w:instrText>
      </w:r>
      <w:r w:rsidR="002D3A3E">
        <w:rPr>
          <w:rFonts w:hint="eastAsia"/>
        </w:rPr>
        <w:instrText>复合影响因子</w:instrText>
      </w:r>
      <w:r w:rsidR="002D3A3E">
        <w:rPr>
          <w:rFonts w:hint="eastAsia"/>
        </w:rPr>
        <w:instrText>: 3.051\n</w:instrText>
      </w:r>
      <w:r w:rsidR="002D3A3E">
        <w:rPr>
          <w:rFonts w:hint="eastAsia"/>
        </w:rPr>
        <w:instrText>综合影响因子</w:instrText>
      </w:r>
      <w:r w:rsidR="002D3A3E">
        <w:rPr>
          <w:rFonts w:hint="eastAsia"/>
        </w:rPr>
        <w:instrText>: 1.711\n</w:instrText>
      </w:r>
      <w:r w:rsidR="002D3A3E">
        <w:rPr>
          <w:rFonts w:hint="eastAsia"/>
        </w:rPr>
        <w:instrText>南农高质量</w:instrText>
      </w:r>
      <w:r w:rsidR="002D3A3E">
        <w:rPr>
          <w:rFonts w:hint="eastAsia"/>
        </w:rPr>
        <w:instrText xml:space="preserve">: </w:instrText>
      </w:r>
      <w:r w:rsidR="002D3A3E">
        <w:rPr>
          <w:rFonts w:hint="eastAsia"/>
        </w:rPr>
        <w:instrText>三类</w:instrText>
      </w:r>
      <w:r w:rsidR="002D3A3E">
        <w:rPr>
          <w:rFonts w:hint="eastAsia"/>
        </w:rPr>
        <w:instrText xml:space="preserve">","page":"139-143","source":"CNKI","title":"Development </w:instrText>
      </w:r>
      <w:r w:rsidR="002D3A3E">
        <w:instrText xml:space="preserve">of the Chinese age norms of CES-D in urban area","volume":"24","author":[{"family":"Zhang","given":"Jie"},{"family":"Wu","given":"Zhenyun"},{"family":"Fang","given":"Ge"},{"family":"Li","given":"Juan"},{"family":"Han","given":"buxin"},{"family":"Chen","given":"Zhiyan"}],"issued":{"date-parts":[["2010"]]}}}],"schema":"https://github.com/citation-style-language/schema/raw/master/csl-citation.json"} </w:instrText>
      </w:r>
      <w:r>
        <w:fldChar w:fldCharType="separate"/>
      </w:r>
      <w:r w:rsidRPr="00B9680E">
        <w:t>Zhang et al. (</w:t>
      </w:r>
      <w:r w:rsidRPr="008767E0">
        <w:rPr>
          <w:rStyle w:val="innerzoteroCitation"/>
        </w:rPr>
        <w:t>2010</w:t>
      </w:r>
      <w:r w:rsidRPr="00B9680E">
        <w:t>)</w:t>
      </w:r>
      <w:r>
        <w:fldChar w:fldCharType="end"/>
      </w:r>
      <w:r>
        <w:rPr>
          <w:rFonts w:hint="eastAsia"/>
        </w:rPr>
        <w:t xml:space="preserve"> </w:t>
      </w:r>
      <w:r w:rsidRPr="001B2F6A">
        <w:t>pointed out</w:t>
      </w:r>
      <w:r>
        <w:rPr>
          <w:rFonts w:hint="eastAsia"/>
        </w:rPr>
        <w:t xml:space="preserve"> </w:t>
      </w:r>
      <w:r w:rsidRPr="001B2F6A">
        <w:t>as an inaccurate translation. This leads to inconsistencies in the measured content, even when using the same CES-D scale in China.</w:t>
      </w:r>
      <w:r>
        <w:rPr>
          <w:rFonts w:hint="eastAsia"/>
        </w:rPr>
        <w:t xml:space="preserve"> </w:t>
      </w:r>
      <w:r w:rsidR="008D2DA8" w:rsidRPr="008D2DA8">
        <w:t>Second,</w:t>
      </w:r>
      <w:r w:rsidR="008D2DA8">
        <w:rPr>
          <w:rFonts w:hint="eastAsia"/>
        </w:rPr>
        <w:t xml:space="preserve"> L</w:t>
      </w:r>
      <w:r w:rsidRPr="001B2F6A">
        <w:t>ack of Cross-Cultural Adaptation Frameworks: Although recent studies have proposed frameworks for the necessary steps in cross-cultural adaptation and validation of scales</w:t>
      </w:r>
      <w:r w:rsidR="00F86A2E" w:rsidRPr="00F86A2E">
        <w:fldChar w:fldCharType="begin"/>
      </w:r>
      <w:r w:rsidR="00F86A2E" w:rsidRPr="00F86A2E">
        <w:instrText xml:space="preserve"> ADDIN ZOTERO_ITEM CSL_CITATION {"citationID":"J6NUh2re","properties":{"formattedCitation":"(Gronier, 2023)","plainCitation":"(Gronier, 2023)","noteIndex":0},"citationItems":[{"id":780,"uris":["http://zotero.org/users/local/eoP0LvSC/items/NIJ7KEDT"],"itemData":{"id":780,"type":"chapter","abstract":"Measurement scales play an important role in the methodology of psychological research and practice. They make it possible to obtain scores linked to numerous individual characteristics (feeling of hope, perceived stress, experience, felt well-being, etc.) and thus to draw up a profile of respondents or to compare several situations with each other according to their psychological impact. Most of the research on the construction of these scales is Anglo-Saxon and, therefore, proposes scales in English. However, many non-English speaking countries feel the need to use these scales for their studies, which requires them to be translated into a target language. This proposed chapter describes the steps and psychometric analyses required to adapt an English scale in another language. Based in particular on the recommendations of the International Test Commission and the APA Standards of Practice for Testing, this chapter aims to guide researchers who wish to undertake the translation of a psychological scale. It also includes an analysis of the literature on the translation practices of some one hundred scales, translated and published recently in various scientific journals.","container-title":"Psychometrics - New Insights in the Diagnosis of Mental Disorders","ISBN":"978-1-80356-188-2","language":"en","license":"https://creativecommons.org/licenses/by/3.0/legalcode","note":"DOI: 10.5772/intechopen.105841","publisher":"IntechOpen","source":"DOI.org (Crossref)","title":"Psychometric Analyses in the Transcultural Adaptation of Psychological Scales","URL":"https://www.intechopen.com/chapters/82725","editor":[{"family":"Misciagna","given":"Sandro"}],"author":[{"family":"Gronier","given":"Guillaume"}],"accessed":{"date-parts":[["2024",5,7]]},"issued":{"date-parts":[["2023",8,23]]}}}],"schema":"https://github.com/citation-style-language/schema/raw/master/csl-citation.json"} </w:instrText>
      </w:r>
      <w:r w:rsidR="00F86A2E" w:rsidRPr="00F86A2E">
        <w:fldChar w:fldCharType="separate"/>
      </w:r>
      <w:r w:rsidR="00F86A2E" w:rsidRPr="00F86A2E">
        <w:t>(</w:t>
      </w:r>
      <w:proofErr w:type="spellStart"/>
      <w:r w:rsidR="00F86A2E" w:rsidRPr="00F86A2E">
        <w:t>Gronier</w:t>
      </w:r>
      <w:proofErr w:type="spellEnd"/>
      <w:r w:rsidR="00F86A2E" w:rsidRPr="00F86A2E">
        <w:t>, 2023)</w:t>
      </w:r>
      <w:r w:rsidR="00F86A2E" w:rsidRPr="00F86A2E">
        <w:fldChar w:fldCharType="end"/>
      </w:r>
      <w:r w:rsidRPr="001B2F6A">
        <w:t xml:space="preserve">, many scales were localized </w:t>
      </w:r>
      <w:r w:rsidRPr="001B2F6A">
        <w:lastRenderedPageBreak/>
        <w:t>in China before these frameworks were established. For instance, the SDS was translated as early as 1984</w:t>
      </w:r>
      <w:r w:rsidR="00F86A2E" w:rsidRPr="00F86A2E">
        <w:fldChar w:fldCharType="begin"/>
      </w:r>
      <w:r w:rsidR="00F86A2E" w:rsidRPr="00F86A2E">
        <w:instrText xml:space="preserve"> ADDIN ZOTERO_ITEM CSL_CITATION {"citationID":"OIdjj0rV","properties":{"formattedCitation":"(Z. Wang &amp; CHI, 1984)","plainCitation":"(Z. Wang &amp; CHI, 1984)","noteIndex":0},"citationItems":[{"id":472,"uris":["http://zotero.org/users/local/eoP0LvSC/items/R2S3IRI5"],"itemData":{"id":472,"type":"article-journal","container-title":"Shanghai psychiatry","issue":"2","language":"en","page":"71-72","title":"Self-Rating Depression Scale(SDS)","author":[{"family":"Wang","given":"Zhengyu"},{"family":"CHI","given":"Yufen"}],"issued":{"date-parts":[["1984"]]}}}],"schema":"https://github.com/citation-style-language/schema/raw/master/csl-citation.json"} </w:instrText>
      </w:r>
      <w:r w:rsidR="00F86A2E" w:rsidRPr="00F86A2E">
        <w:fldChar w:fldCharType="separate"/>
      </w:r>
      <w:r w:rsidR="00F86A2E" w:rsidRPr="00F86A2E">
        <w:t>(Z. Wang &amp; CHI, 1984)</w:t>
      </w:r>
      <w:r w:rsidR="00F86A2E" w:rsidRPr="00F86A2E">
        <w:fldChar w:fldCharType="end"/>
      </w:r>
      <w:r w:rsidRPr="001B2F6A">
        <w:t xml:space="preserve"> without following these modern frameworks.</w:t>
      </w:r>
      <w:r w:rsidR="00F86A2E">
        <w:rPr>
          <w:rFonts w:hint="eastAsia"/>
        </w:rPr>
        <w:t xml:space="preserve"> </w:t>
      </w:r>
      <w:r w:rsidR="008D2DA8">
        <w:rPr>
          <w:rFonts w:hint="eastAsia"/>
        </w:rPr>
        <w:t xml:space="preserve">Third, </w:t>
      </w:r>
      <w:r w:rsidR="00F86A2E" w:rsidRPr="00F86A2E">
        <w:t xml:space="preserve">Incomplete Statistical Analyses: </w:t>
      </w:r>
      <w:r w:rsidR="00F86A2E" w:rsidRPr="00F86A2E">
        <w:fldChar w:fldCharType="begin"/>
      </w:r>
      <w:r w:rsidR="00F86A2E" w:rsidRPr="00F86A2E">
        <w:instrText xml:space="preserve"> ADDIN ZOTERO_ITEM CSL_CITATION {"citationID":"gZ9ScC27","properties":{"custom":"Gronier (2023)","formattedCitation":"Gronier (2023)","plainCitation":"Gronier (2023)","noteIndex":0},"citationItems":[{"id":780,"uris":["http://zotero.org/users/local/eoP0LvSC/items/NIJ7KEDT"],"itemData":{"id":780,"type":"chapter","abstract":"Measurement scales play an important role in the methodology of psychological research and practice. They make it possible to obtain scores linked to numerous individual characteristics (feeling of hope, perceived stress, experience, felt well-being, etc.) and thus to draw up a profile of respondents or to compare several situations with each other according to their psychological impact. Most of the research on the construction of these scales is Anglo-Saxon and, therefore, proposes scales in English. However, many non-English speaking countries feel the need to use these scales for their studies, which requires them to be translated into a target language. This proposed chapter describes the steps and psychometric analyses required to adapt an English scale in another language. Based in particular on the recommendations of the International Test Commission and the APA Standards of Practice for Testing, this chapter aims to guide researchers who wish to undertake the translation of a psychological scale. It also includes an analysis of the literature on the translation practices of some one hundred scales, translated and published recently in various scientific journals.","container-title":"Psychometrics - New Insights in the Diagnosis of Mental Disorders","ISBN":"978-1-80356-188-2","language":"en","license":"https://creativecommons.org/licenses/by/3.0/legalcode","note":"DOI: 10.5772/intechopen.105841","publisher":"IntechOpen","source":"DOI.org (Crossref)","title":"Psychometric Analyses in the Transcultural Adaptation of Psychological Scales","URL":"https://www.intechopen.com/chapters/82725","editor":[{"family":"Misciagna","given":"Sandro"}],"author":[{"family":"Gronier","given":"Guillaume"}],"accessed":{"date-parts":[["2024",5,7]]},"issued":{"date-parts":[["2023",8,23]]}}}],"schema":"https://github.com/citation-style-language/schema/raw/master/csl-citation.json"} </w:instrText>
      </w:r>
      <w:r w:rsidR="00F86A2E" w:rsidRPr="00F86A2E">
        <w:fldChar w:fldCharType="separate"/>
      </w:r>
      <w:proofErr w:type="spellStart"/>
      <w:r w:rsidR="00F86A2E" w:rsidRPr="00F86A2E">
        <w:t>Gronier</w:t>
      </w:r>
      <w:proofErr w:type="spellEnd"/>
      <w:r w:rsidR="00F86A2E" w:rsidRPr="00F86A2E">
        <w:t xml:space="preserve"> (2023)</w:t>
      </w:r>
      <w:r w:rsidR="00F86A2E" w:rsidRPr="00F86A2E">
        <w:fldChar w:fldCharType="end"/>
      </w:r>
      <w:r w:rsidR="00F86A2E" w:rsidRPr="00F86A2E">
        <w:t xml:space="preserve"> summarized the statistical analyses commonly used in scale translation, including measuring internal consistency, factor analysis (exploratory and confirmatory), convergent validity, time constancy, and socio-demographic analyses. However, many Chinese translation articles were completed earlier and used fewer statistical methods. For example, </w:t>
      </w:r>
      <w:r w:rsidR="00F86A2E" w:rsidRPr="00F86A2E">
        <w:fldChar w:fldCharType="begin"/>
      </w:r>
      <w:r w:rsidR="00F86A2E" w:rsidRPr="00F86A2E">
        <w:instrText xml:space="preserve"> ADDIN ZOTERO_ITEM CSL_CITATION {"citationID":"TU0zawGx","properties":{"custom":"Wang et al. (1984)","formattedCitation":"Wang et al. (1984)","plainCitation":"Wang et al. (1984)","noteIndex":0},"citationItems":[{"id":472,"uris":["http://zotero.org/users/local/eoP0LvSC/items/R2S3IRI5"],"itemData":{"id":472,"type":"article-journal","container-title":"Shanghai psychiatry","issue":"2","language":"en","page":"71-72","title":"Self-Rating Depression Scale(SDS)","author":[{"family":"Wang","given":"Zhengyu"},{"family":"CHI","given":"Yufen"}],"issued":{"date-parts":[["1984"]]}}}],"schema":"https://github.com/citation-style-language/schema/raw/master/csl-citation.json"} </w:instrText>
      </w:r>
      <w:r w:rsidR="00F86A2E" w:rsidRPr="00F86A2E">
        <w:fldChar w:fldCharType="separate"/>
      </w:r>
      <w:r w:rsidR="00F86A2E" w:rsidRPr="00F86A2E">
        <w:t>Wang et al. (1984)</w:t>
      </w:r>
      <w:r w:rsidR="00F86A2E" w:rsidRPr="00F86A2E">
        <w:fldChar w:fldCharType="end"/>
      </w:r>
      <w:r w:rsidR="00F86A2E" w:rsidRPr="00F86A2E">
        <w:t xml:space="preserve"> only reported the correlation between SDS and HAMD, and Zhang et al. (2010) did not conduct exploratory factor analysis in their study of CES-D.</w:t>
      </w:r>
      <w:r w:rsidR="00F86A2E" w:rsidRPr="00F86A2E">
        <w:t xml:space="preserve"> </w:t>
      </w:r>
      <w:r w:rsidR="00F86A2E" w:rsidRPr="00F86A2E">
        <w:t>The challenges in China's depression measurement affect the replicability and universality of depression research significantly. These issues can also arise in other non-English-speaking countries.</w:t>
      </w:r>
    </w:p>
    <w:p w14:paraId="4D5CFD28" w14:textId="2370C87C" w:rsidR="005D65B0" w:rsidRDefault="0091358F" w:rsidP="005D65B0">
      <w:pPr>
        <w:ind w:firstLine="0"/>
        <w:rPr>
          <w:highlight w:val="yellow"/>
        </w:rPr>
      </w:pPr>
      <w:r>
        <w:rPr>
          <w:rFonts w:hint="eastAsia"/>
          <w:highlight w:val="yellow"/>
        </w:rPr>
        <w:t>4</w:t>
      </w:r>
      <w:commentRangeStart w:id="102"/>
      <w:r w:rsidR="005D65B0" w:rsidRPr="005D65B0">
        <w:rPr>
          <w:rFonts w:hint="eastAsia"/>
          <w:highlight w:val="yellow"/>
        </w:rPr>
        <w:t>[</w:t>
      </w:r>
      <w:r w:rsidR="005D65B0" w:rsidRPr="005D65B0">
        <w:rPr>
          <w:rFonts w:hint="eastAsia"/>
          <w:highlight w:val="yellow"/>
        </w:rPr>
        <w:t>抑郁</w:t>
      </w:r>
      <w:r w:rsidR="00D4368F">
        <w:rPr>
          <w:rFonts w:hint="eastAsia"/>
          <w:highlight w:val="yellow"/>
        </w:rPr>
        <w:t>测量方法</w:t>
      </w:r>
      <w:r w:rsidR="005D65B0" w:rsidRPr="005D65B0">
        <w:rPr>
          <w:rFonts w:hint="eastAsia"/>
          <w:highlight w:val="yellow"/>
        </w:rPr>
        <w:t>的</w:t>
      </w:r>
      <w:r w:rsidR="00D4368F">
        <w:rPr>
          <w:rFonts w:hint="eastAsia"/>
          <w:highlight w:val="yellow"/>
        </w:rPr>
        <w:t>一致性</w:t>
      </w:r>
      <w:r w:rsidR="005D65B0" w:rsidRPr="005D65B0">
        <w:rPr>
          <w:rFonts w:hint="eastAsia"/>
          <w:highlight w:val="yellow"/>
        </w:rPr>
        <w:t>]</w:t>
      </w:r>
      <w:commentRangeEnd w:id="102"/>
      <w:r w:rsidR="001518F2">
        <w:rPr>
          <w:rStyle w:val="a9"/>
        </w:rPr>
        <w:commentReference w:id="102"/>
      </w:r>
    </w:p>
    <w:p w14:paraId="4A9F671D" w14:textId="20DA37F9" w:rsidR="00D4368F" w:rsidRDefault="00F86A2E" w:rsidP="002D3A3E">
      <w:pPr>
        <w:rPr>
          <w:highlight w:val="yellow"/>
        </w:rPr>
      </w:pPr>
      <w:r w:rsidRPr="00F86A2E">
        <w:t>From the meta-analysis data, among the 34 identified scales, 19 were used in only one article. The SDS, SCL-90, and CES-D scales were used far more frequently than other scales. SDS and CES-D are widely used globally for measuring depression</w:t>
      </w:r>
      <w:r>
        <w:fldChar w:fldCharType="begin"/>
      </w:r>
      <w:r w:rsidR="002D3A3E">
        <w:instrText xml:space="preserve"> ADDIN ZOTERO_ITEM CSL_CITATION {"citationID":"GtI2j9SH","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w:instrText>
      </w:r>
      <w:r w:rsidR="002D3A3E">
        <w:rPr>
          <w:rFonts w:hint="eastAsia"/>
        </w:rPr>
        <w:instrText>"en","note":"JCR</w:instrText>
      </w:r>
      <w:r w:rsidR="002D3A3E">
        <w:rPr>
          <w:rFonts w:hint="eastAsia"/>
        </w:rPr>
        <w:instrText>分区</w:instrText>
      </w:r>
      <w:r w:rsidR="002D3A3E">
        <w:rPr>
          <w:rFonts w:hint="eastAsia"/>
        </w:rPr>
        <w:instrText>: Q1\n</w:instrText>
      </w:r>
      <w:r w:rsidR="002D3A3E">
        <w:rPr>
          <w:rFonts w:hint="eastAsia"/>
        </w:rPr>
        <w:instrText>中科院分区升级版</w:instrText>
      </w:r>
      <w:r w:rsidR="002D3A3E">
        <w:rPr>
          <w:rFonts w:hint="eastAsia"/>
        </w:rPr>
        <w:instrText xml:space="preserve">: </w:instrText>
      </w:r>
      <w:r w:rsidR="002D3A3E">
        <w:rPr>
          <w:rFonts w:hint="eastAsia"/>
        </w:rPr>
        <w:instrText>医学</w:instrText>
      </w:r>
      <w:r w:rsidR="002D3A3E">
        <w:rPr>
          <w:rFonts w:hint="eastAsia"/>
        </w:rPr>
        <w:instrText>2</w:instrText>
      </w:r>
      <w:r w:rsidR="002D3A3E">
        <w:rPr>
          <w:rFonts w:hint="eastAsia"/>
        </w:rPr>
        <w:instrText>区</w:instrText>
      </w:r>
      <w:r w:rsidR="002D3A3E">
        <w:rPr>
          <w:rFonts w:hint="eastAsia"/>
        </w:rPr>
        <w:instrText>\n</w:instrText>
      </w:r>
      <w:r w:rsidR="002D3A3E">
        <w:rPr>
          <w:rFonts w:hint="eastAsia"/>
        </w:rPr>
        <w:instrText>影响因子</w:instrText>
      </w:r>
      <w:r w:rsidR="002D3A3E">
        <w:rPr>
          <w:rFonts w:hint="eastAsia"/>
        </w:rPr>
        <w:instrText>: 6.6\n5</w:instrText>
      </w:r>
      <w:r w:rsidR="002D3A3E">
        <w:rPr>
          <w:rFonts w:hint="eastAsia"/>
        </w:rPr>
        <w:instrText>年影响因子</w:instrText>
      </w:r>
      <w:r w:rsidR="002D3A3E">
        <w:rPr>
          <w:rFonts w:hint="eastAsia"/>
        </w:rPr>
        <w:instrText>: 6.3\n</w:instrText>
      </w:r>
      <w:r w:rsidR="002D3A3E">
        <w:rPr>
          <w:rFonts w:hint="eastAsia"/>
        </w:rPr>
        <w:instrText>南农高质量</w:instrText>
      </w:r>
      <w:r w:rsidR="002D3A3E">
        <w:rPr>
          <w:rFonts w:hint="eastAsia"/>
        </w:rPr>
        <w:instrText>: A","page":"191-197","source":"DOI.org (Crossref)","title":"The 52 symptoms of major depression: Lack of content overlap among seven common depression scales","title-short":"The 52 symp</w:instrText>
      </w:r>
      <w:r w:rsidR="002D3A3E">
        <w:instrText xml:space="preserve">toms of major depression","volume":"208","author":[{"family":"Fried","given":"Eiko I."}],"issued":{"date-parts":[["2017",1]]}}}],"schema":"https://github.com/citation-style-language/schema/raw/master/csl-citation.json"} </w:instrText>
      </w:r>
      <w:r>
        <w:fldChar w:fldCharType="separate"/>
      </w:r>
      <w:r w:rsidR="002D3A3E" w:rsidRPr="002D3A3E">
        <w:t>(Fried, 2017)</w:t>
      </w:r>
      <w:r>
        <w:fldChar w:fldCharType="end"/>
      </w:r>
      <w:r w:rsidRPr="00F86A2E">
        <w:t>, while the high usage of SCL-90 in China may be due to its familiarity among Chinese researchers. SCL-90 is the most commonly used mental health scale in Chinese universities</w:t>
      </w:r>
      <w:r w:rsidR="002D3A3E">
        <w:fldChar w:fldCharType="begin"/>
      </w:r>
      <w:r w:rsidR="002D3A3E">
        <w:instrText xml:space="preserve"> ADDIN ZOTERO_ITEM CSL_CITATION {"citationID":"hDO5NUtv","properties":{"formattedCitation":"(Y. Yu et al., 2020)","plainCitation":"(Y. Yu et al., 2020)","noteIndex":0},"citationItems":[{"id":859,"uris":["http://zotero.org/users/local/eoP0LvSC/items/CNV5JEXM"],"itemData":{"id":859,"type":"article-journal","abstract":"Background: Despite widespread application of the Symptom Check-List-90-R (SCL-90-R) for Chinese undergraduate students, there are no appropriate norms for them. The aim of this study is to provide norms for the Chinese version of the tool for undergraduate students using a large and representative sample.\nMethods: Four thousand eight hundred sixty students completed the scale of SCL-90. The mean scores obtained in the present study were compared with mean scores from previous normative samples.\nResults: The mean scores for nine subscales of the SCL-90-R ranged from (1.36 ± 0.46) ~ (1.77 ± 0.63) and the mean (standard deviation) Global Severity Index (GSI) was 1.50 (0.49). Relative to previous normative studies, the findings suggested that Chinese undergraduate students’ self-reported mental health symptoms decreased in interpersonal sensitivity, depression, hostility, and paranoid ideation subscales.\nConclusion: It is necessary to revise the norms of the Chinese version of the SCL-90-R for undergraduate students.","container-title":"BMC Public Health","DOI":"10.1186/s12889-020-09689-z","ISSN":"1471-2458","issue":"1","journalAbbreviation":"BMC Public Health","language":"en","page":"1588","source":"DOI.org (Crossref)","title":"Undergraduate students’ norms for the Chinese version of the symptom check-List-90-R (SCL-90-R)","volume":"20","author":[{"family":"Yu","given":"Yulan"},{"family":"Wan","given":"Chonghua"},{"family":"Zhao","given":"Xudong"},{"family":"Huebner","given":"E. Scott"},{"family":"Tan","given":"Jianfeng"},{"family":"Xu","given":"Chuanzhi"},{"family":"Zhang","given":"Jingjing"}],"issued":{"date-parts":[["2020",12]]}}}],"schema":"https://github.com/citation-style-language/schema/raw/master/csl-citation.json"} </w:instrText>
      </w:r>
      <w:r w:rsidR="002D3A3E">
        <w:fldChar w:fldCharType="separate"/>
      </w:r>
      <w:r w:rsidR="002D3A3E" w:rsidRPr="002D3A3E">
        <w:t>(Y. Yu et al., 2020)</w:t>
      </w:r>
      <w:r w:rsidR="002D3A3E">
        <w:fldChar w:fldCharType="end"/>
      </w:r>
      <w:r w:rsidRPr="00F86A2E">
        <w:t>, typically employed for screening incoming freshmen. Most questionnaires were used infrequently, and researchers often do not report the reasons for choosing a particular depression questionnaire from among many available ones.</w:t>
      </w:r>
      <w:r w:rsidR="002D3A3E">
        <w:rPr>
          <w:rFonts w:hint="eastAsia"/>
        </w:rPr>
        <w:t xml:space="preserve"> </w:t>
      </w:r>
      <w:r w:rsidR="002D3A3E" w:rsidRPr="002D3A3E">
        <w:t xml:space="preserve">Depression measurement should standardize its measurement </w:t>
      </w:r>
      <w:r w:rsidR="002D3A3E" w:rsidRPr="002D3A3E">
        <w:lastRenderedPageBreak/>
        <w:t>criteria, but currently, there isn't such a standard. Scientific progress in a field largely accumulates gradually, requiring researchers to use the same concepts to describe their subjects, reach a consensus on the definition of these concepts, and employ comparable standards or measurement methods in their investigations</w:t>
      </w:r>
      <w:r w:rsidR="002D3A3E" w:rsidRPr="002D3A3E">
        <w:t xml:space="preserve"> </w:t>
      </w:r>
      <w:r w:rsidR="00DF74B4" w:rsidRPr="002D3A3E">
        <w:fldChar w:fldCharType="begin"/>
      </w:r>
      <w:r w:rsidR="00DF74B4" w:rsidRPr="002D3A3E">
        <w:instrText xml:space="preserve"> ADDIN ZOTERO_ITEM CSL_CITATION {"citationID":"iNzBhZXG","properties":{"unsorted":true,"formattedCitation":"(Anvari et al., 2024)","plainCitation":"(Anvari et al., 2024)","noteIndex":0},"citationItems":[{"id":768,"uris":["http://zotero.org/users/local/eoP0LvSC/items/DE8WIRZ9"],"itemData":{"id":768,"type":"article","abstract":"We examined the extent to which constructs and measures have proliferated in psychological science. We integrated two large databases obtained from the American Psychology Association (APA) that they have used to keep track of constructs, measures, and research in the psychological science literature for the past 30 years. Our descriptive analyses finds that (i) thousands of new constructs and measures are published each year, (ii) most measures are used very few times, and (iii) there is no trend towards consensus or standardization in the use of constructs and measures; in fact, there is a slight trend towards even greater fragmentation over time. That is, constructs and measures are proliferating. We conclude that measurement in the psychological science literature is fragmented, creating problems such as redundancy and confusion, and stifling cumulative scientific progress. We conclude by providing suggestions for what researchers can do about this problem.","DOI":"10.31234/osf.io/b4muj","language":"en","license":"https://creativecommons.org/licenses/by/4.0/legalcode","source":"PsyArXiv","title":"A fragmented field: Construct and measure proliferation in psychology","title-short":"A fragmented field","URL":"https://osf.io/b4muj","author":[{"family":"Anvari","given":"Farid"},{"family":"Alsalti","given":"Taym"},{"family":"Oehler","given":"Lorenz"},{"family":"Hussey","given":"Ian"},{"family":"Elson","given":"Malte"},{"family":"Arslan","given":"Ruben C."}],"accessed":{"date-parts":[["2024",5,6]]},"issued":{"date-parts":[["2024",3,22]]}}}],"schema":"https://github.com/citation-style-language/schema/raw/master/csl-citation.json"} </w:instrText>
      </w:r>
      <w:r w:rsidR="00DF74B4" w:rsidRPr="002D3A3E">
        <w:fldChar w:fldCharType="separate"/>
      </w:r>
      <w:r w:rsidR="00DF74B4" w:rsidRPr="002D3A3E">
        <w:t>(Anvari et al., 2024)</w:t>
      </w:r>
      <w:r w:rsidR="00DF74B4" w:rsidRPr="002D3A3E">
        <w:fldChar w:fldCharType="end"/>
      </w:r>
      <w:r w:rsidR="002D3A3E" w:rsidRPr="002D3A3E">
        <w:rPr>
          <w:rFonts w:hint="eastAsia"/>
        </w:rPr>
        <w:t>.</w:t>
      </w:r>
      <w:bookmarkStart w:id="103" w:name="OLE_LINK78"/>
      <w:r w:rsidR="002D3A3E">
        <w:rPr>
          <w:rFonts w:hint="eastAsia"/>
        </w:rPr>
        <w:t xml:space="preserve"> </w:t>
      </w:r>
      <w:r w:rsidR="002D3A3E" w:rsidRPr="002D3A3E">
        <w:t>Building a cumulative evidence base in psychology necessitates the standardization of our measures and protocols</w:t>
      </w:r>
      <w:r w:rsidR="002D3A3E">
        <w:rPr>
          <w:rFonts w:hint="eastAsia"/>
        </w:rPr>
        <w:t xml:space="preserve"> </w:t>
      </w:r>
      <w:r w:rsidR="002D3A3E" w:rsidRPr="002D3A3E">
        <w:fldChar w:fldCharType="begin"/>
      </w:r>
      <w:r w:rsidR="002D3A3E" w:rsidRPr="002D3A3E">
        <w:instrText xml:space="preserve"> ADDIN ZOTERO_ITEM CSL_CITATION {"citationID":"hAq1QnNw","properties":{"formattedCitation":"(Elson et al., 2023)","plainCitation":"(Elson et al., 2023)","noteIndex":0},"citationItems":[{"id":775,"uris":["http://zotero.org/users/local/eoP0LvSC/items/XQ3J6HBP"],"itemData":{"id":775,"type":"article-journal","container-title":"Communications Psychology","DOI":"10.1038/s44271-023-00026-9","ISSN":"2731-9121","issue":"1","journalAbbreviation":"Commun Psychol","language":"en","page":"25","source":"DOI.org (Crossref)","title":"Psychological measures aren’t toothbrushes","volume":"1","author":[{"family":"Elson","given":"Malte"},{"family":"Hussey","given":"Ian"},{"family":"Alsalti","given":"Taym"},{"family":"Arslan","given":"Ruben C."}],"issued":{"date-parts":[["2023",10,17]]}}}],"schema":"https://github.com/citation-style-language/schema/raw/master/csl-citation.json"} </w:instrText>
      </w:r>
      <w:r w:rsidR="002D3A3E" w:rsidRPr="002D3A3E">
        <w:fldChar w:fldCharType="separate"/>
      </w:r>
      <w:r w:rsidR="002D3A3E" w:rsidRPr="002D3A3E">
        <w:t>(Elson et al., 2023)</w:t>
      </w:r>
      <w:r w:rsidR="002D3A3E" w:rsidRPr="002D3A3E">
        <w:fldChar w:fldCharType="end"/>
      </w:r>
      <w:r w:rsidR="002D3A3E" w:rsidRPr="002D3A3E">
        <w:t>. This ensures that researchers can reliably compare results across different studies, thereby advancing scientific knowledge in a cohesive and systematic manner.</w:t>
      </w:r>
      <w:r w:rsidR="002D3A3E" w:rsidRPr="002D3A3E">
        <w:t xml:space="preserve"> </w:t>
      </w:r>
      <w:r w:rsidR="002D3A3E" w:rsidRPr="002D3A3E">
        <w:t>More critically, although these scales are labeled as depression scales, they actually measure different content.</w:t>
      </w:r>
      <w:r w:rsidR="002D3A3E" w:rsidRPr="002D3A3E">
        <w:t xml:space="preserve"> </w:t>
      </w:r>
      <w:r w:rsidR="002D3A3E" w:rsidRPr="002D3A3E">
        <w:t>This Jingle Fallacy is a common threat to the reproducibility and validity of psychological research</w:t>
      </w:r>
      <w:bookmarkStart w:id="104" w:name="OLE_LINK79"/>
      <w:bookmarkEnd w:id="103"/>
      <w:r w:rsidR="002D3A3E">
        <w:rPr>
          <w:rFonts w:hint="eastAsia"/>
          <w:highlight w:val="yellow"/>
        </w:rPr>
        <w:t xml:space="preserve"> </w:t>
      </w:r>
      <w:r w:rsidR="00D4368F" w:rsidRPr="002D3A3E">
        <w:fldChar w:fldCharType="begin"/>
      </w:r>
      <w:r w:rsidR="00D4368F" w:rsidRPr="002D3A3E">
        <w:instrText xml:space="preserve"> ADDIN ZOTERO_ITEM CSL_CITATION {"citationID":"I9B6ulFt","properties":{"formattedCitation":"(Weidman et al., 2017)","plainCitation":"(Weidman et al., 2017)","noteIndex":0},"citationItems":[{"id":792,"uris":["http://zotero.org/users/local/eoP0LvSC/items/LI48AU5X"],"itemData":{"id":792,"type":"article-journal","abstract":"Although affective science has seen an explosion of interest in measuring subjectively experienced distinct emotional states, most existing self-report measures tap broad affect dimensions and dispositional emotional tendencies, rather than momentary distinct emotions. This raises the question of how emotion researchers are measuring momentary distinct emotions in their studies. To address this question, we reviewed the self-report measurement practices regularly used for the purpose of assessing momentary distinct emotions, by coding these practices as observed in a representative sample of articles published in Emotion from 2001–2011 (n ϭ 467 articles; 751 studies; 356 measurement instances). This quantitative review produced several noteworthy findings. First, researchers assess many purportedly distinct emotions (n ϭ 65), a number that differs substantially from previously developed emotion taxonomies. Second, researchers frequently use scales that were not systematically developed, and that include items also used to measure at least 1 other emotion on a separate scale in a separate study. Third, the majority of scales used include only a single item, and had unknown reliability. Together, these tactics may create ambiguity regarding which emotions are being measured in empirical studies, and conceptual inconsistency among measures of purportedly identical emotions across studies. We discuss the implications of these problematic practices, and conclude with recommendations for how the field might improve the way it measures emotions.","container-title":"Emotion","DOI":"10.1037/emo0000226","ISSN":"1931-1516, 1528-3542","issue":"2","journalAbbreviation":"Emotion","language":"en","page":"267-295","source":"DOI.org (Crossref)","title":"The jingle and jangle of emotion assessment: Imprecise measurement, casual scale usage, and conceptual fuzziness in emotion research.","title-short":"The jingle and jangle of emotion assessment","volume":"17","author":[{"family":"Weidman","given":"Aaron C."},{"family":"Steckler","given":"Conor M."},{"family":"Tracy","given":"Jessica L."}],"issued":{"date-parts":[["2017"]]}}}],"schema":"https://github.com/citation-style-language/schema/raw/master/csl-citation.json"} </w:instrText>
      </w:r>
      <w:r w:rsidR="00D4368F" w:rsidRPr="002D3A3E">
        <w:fldChar w:fldCharType="separate"/>
      </w:r>
      <w:r w:rsidR="00D4368F" w:rsidRPr="002D3A3E">
        <w:t>(Weidman et al., 2017)</w:t>
      </w:r>
      <w:r w:rsidR="00D4368F" w:rsidRPr="002D3A3E">
        <w:fldChar w:fldCharType="end"/>
      </w:r>
      <w:r w:rsidR="002D3A3E" w:rsidRPr="002D3A3E">
        <w:rPr>
          <w:rFonts w:hint="eastAsia"/>
        </w:rPr>
        <w:t>.</w:t>
      </w:r>
    </w:p>
    <w:bookmarkEnd w:id="104"/>
    <w:p w14:paraId="06ACAEEB" w14:textId="3571AE2B" w:rsidR="0037551F" w:rsidRDefault="0091358F" w:rsidP="004101DC">
      <w:pPr>
        <w:ind w:firstLine="0"/>
      </w:pPr>
      <w:r>
        <w:rPr>
          <w:rFonts w:hint="eastAsia"/>
        </w:rPr>
        <w:t>5</w:t>
      </w:r>
      <w:r w:rsidR="001027D9">
        <w:rPr>
          <w:rFonts w:hint="eastAsia"/>
        </w:rPr>
        <w:t xml:space="preserve"> </w:t>
      </w:r>
      <w:r w:rsidR="00587E87">
        <w:rPr>
          <w:rFonts w:hint="eastAsia"/>
        </w:rPr>
        <w:t>[</w:t>
      </w:r>
      <w:r w:rsidR="006E0397">
        <w:rPr>
          <w:rFonts w:hint="eastAsia"/>
        </w:rPr>
        <w:t>抑郁测量的方法基础</w:t>
      </w:r>
      <w:r w:rsidR="00587E87">
        <w:rPr>
          <w:rFonts w:hint="eastAsia"/>
        </w:rPr>
        <w:t>]</w:t>
      </w:r>
    </w:p>
    <w:p w14:paraId="0DABE413" w14:textId="12008760" w:rsidR="008D2DA8" w:rsidRDefault="008D2DA8" w:rsidP="008D2DA8">
      <w:bookmarkStart w:id="105" w:name="OLE_LINK53"/>
      <w:bookmarkStart w:id="106" w:name="OLE_LINK80"/>
      <w:r w:rsidRPr="008D2DA8">
        <w:t xml:space="preserve">A review of the methodological foundations of depression measurement reveals two issues. Firstly, the current development and validation of measurement instruments is a thorough process that occurs in three stages. However, the development of depression scales often neglects the first stage. Developers typically create depression tools based on their clinical experience and personal viewpoints, or they entirely bypass theoretical considerations by relying on statistical procedures, rather than rigorously exploring the construct through item development, expert reviews, or focus groups </w:t>
      </w:r>
      <w:r>
        <w:fldChar w:fldCharType="begin"/>
      </w:r>
      <w:r>
        <w:instrText xml:space="preserve"> ADDIN ZOTERO_ITEM CSL_CITATION {"citationID":"bFQh7CFo","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fldChar w:fldCharType="separate"/>
      </w:r>
      <w:r w:rsidRPr="006E0397">
        <w:t>(</w:t>
      </w:r>
      <w:r w:rsidRPr="008767E0">
        <w:rPr>
          <w:rStyle w:val="zoteroCitation"/>
        </w:rPr>
        <w:t>Fried et al., 2022</w:t>
      </w:r>
      <w:r w:rsidRPr="006E0397">
        <w:t>)</w:t>
      </w:r>
      <w:r>
        <w:fldChar w:fldCharType="end"/>
      </w:r>
      <w:r>
        <w:rPr>
          <w:rFonts w:hint="eastAsia"/>
        </w:rPr>
        <w:t xml:space="preserve">. </w:t>
      </w:r>
      <w:r w:rsidRPr="008D2DA8">
        <w:t xml:space="preserve">Secondly, many depression tools are developed without a clear and explicit theory about the nature of depression. Some underlying theories of depression, such as the notion that depression symptoms arise from a common cause, are </w:t>
      </w:r>
      <w:r w:rsidRPr="008D2DA8">
        <w:lastRenderedPageBreak/>
        <w:t xml:space="preserve">inconsistent with actual research findings </w:t>
      </w:r>
      <w:r>
        <w:fldChar w:fldCharType="begin"/>
      </w:r>
      <w:r w:rsidR="00C46D44">
        <w:instrText xml:space="preserve"> ADDIN ZOTERO_ITEM CSL_CITATION {"citationID":"RSbgyJuR","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fldChar w:fldCharType="separate"/>
      </w:r>
      <w:r w:rsidRPr="006E0397">
        <w:t>(</w:t>
      </w:r>
      <w:r w:rsidRPr="008767E0">
        <w:rPr>
          <w:rStyle w:val="zoteroCitation"/>
        </w:rPr>
        <w:t>Fried et al., 2022</w:t>
      </w:r>
      <w:r w:rsidRPr="006E0397">
        <w:t>)</w:t>
      </w:r>
      <w:r>
        <w:fldChar w:fldCharType="end"/>
      </w:r>
      <w:r w:rsidRPr="008D2DA8">
        <w:t>.</w:t>
      </w:r>
      <w:r w:rsidRPr="008D2DA8">
        <w:t xml:space="preserve"> </w:t>
      </w:r>
      <w:r w:rsidRPr="008D2DA8">
        <w:t>While contemporary theories continue to evolve, the development of depression measurement scales has not kept up with these theoretical updates.</w:t>
      </w:r>
    </w:p>
    <w:bookmarkEnd w:id="105"/>
    <w:bookmarkEnd w:id="106"/>
    <w:p w14:paraId="61ACDF0B" w14:textId="2DD2A740" w:rsidR="0037551F" w:rsidRDefault="00885C00" w:rsidP="004101DC">
      <w:pPr>
        <w:ind w:firstLine="0"/>
      </w:pPr>
      <w:r>
        <w:rPr>
          <w:rFonts w:hint="eastAsia"/>
        </w:rPr>
        <w:t>6</w:t>
      </w:r>
      <w:r w:rsidR="000F33E0">
        <w:t xml:space="preserve"> </w:t>
      </w:r>
      <w:r w:rsidR="00587E87">
        <w:rPr>
          <w:rFonts w:hint="eastAsia"/>
        </w:rPr>
        <w:t>[</w:t>
      </w:r>
      <w:r w:rsidR="0037551F">
        <w:rPr>
          <w:rFonts w:hint="eastAsia"/>
        </w:rPr>
        <w:t>问卷开发</w:t>
      </w:r>
      <w:r w:rsidR="006E0397">
        <w:rPr>
          <w:rFonts w:hint="eastAsia"/>
        </w:rPr>
        <w:t>及使用的</w:t>
      </w:r>
      <w:r w:rsidR="0037551F">
        <w:rPr>
          <w:rFonts w:hint="eastAsia"/>
        </w:rPr>
        <w:t>建议</w:t>
      </w:r>
      <w:r w:rsidR="00587E87">
        <w:rPr>
          <w:rFonts w:hint="eastAsia"/>
        </w:rPr>
        <w:t>]</w:t>
      </w:r>
    </w:p>
    <w:p w14:paraId="54497E6B" w14:textId="18B4B772" w:rsidR="006E0397" w:rsidRDefault="003A6BF5" w:rsidP="003A6BF5">
      <w:pPr>
        <w:pStyle w:val="ac"/>
        <w:numPr>
          <w:ilvl w:val="0"/>
          <w:numId w:val="3"/>
        </w:numPr>
      </w:pPr>
      <w:r>
        <w:rPr>
          <w:rFonts w:hint="eastAsia"/>
        </w:rPr>
        <w:t>开</w:t>
      </w:r>
      <w:r w:rsidR="006E0397">
        <w:rPr>
          <w:rFonts w:hint="eastAsia"/>
        </w:rPr>
        <w:t>发</w:t>
      </w:r>
    </w:p>
    <w:p w14:paraId="333E6B6E" w14:textId="77777777" w:rsidR="00EF2028" w:rsidRDefault="003A6BF5" w:rsidP="003A6BF5">
      <w:pPr>
        <w:ind w:left="363" w:firstLine="0"/>
      </w:pPr>
      <w:r>
        <w:rPr>
          <w:rFonts w:hint="eastAsia"/>
        </w:rPr>
        <w:t xml:space="preserve">1 </w:t>
      </w:r>
      <w:r>
        <w:rPr>
          <w:rFonts w:hint="eastAsia"/>
        </w:rPr>
        <w:t>开发量表不能与理论分开。</w:t>
      </w:r>
      <w:r>
        <w:rPr>
          <w:rFonts w:hint="eastAsia"/>
        </w:rPr>
        <w:t xml:space="preserve"> </w:t>
      </w:r>
    </w:p>
    <w:p w14:paraId="3D75538F" w14:textId="3CA8CFF3" w:rsidR="003A6BF5" w:rsidRDefault="003A6BF5" w:rsidP="003A6BF5">
      <w:pPr>
        <w:ind w:left="363" w:firstLine="0"/>
      </w:pPr>
      <w:r>
        <w:rPr>
          <w:rFonts w:hint="eastAsia"/>
        </w:rPr>
        <w:t>2</w:t>
      </w:r>
      <w:r>
        <w:rPr>
          <w:rFonts w:hint="eastAsia"/>
        </w:rPr>
        <w:t>量表应该迭代开发</w:t>
      </w:r>
      <w:r w:rsidR="00250B42">
        <w:fldChar w:fldCharType="begin"/>
      </w:r>
      <w:r w:rsidR="00C66CFD">
        <w:instrText xml:space="preserve"> ADDIN ZOTERO_ITEM CSL_CITATION {"citationID":"61V05BRq","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250B42">
        <w:fldChar w:fldCharType="separate"/>
      </w:r>
      <w:r w:rsidR="00250B42" w:rsidRPr="006E0397">
        <w:t>(</w:t>
      </w:r>
      <w:r w:rsidR="00250B42" w:rsidRPr="008767E0">
        <w:rPr>
          <w:rStyle w:val="zoteroCitation"/>
        </w:rPr>
        <w:t>Fried et al., 2022</w:t>
      </w:r>
      <w:r w:rsidR="00250B42" w:rsidRPr="006E0397">
        <w:t>)</w:t>
      </w:r>
      <w:r w:rsidR="00250B42">
        <w:fldChar w:fldCharType="end"/>
      </w:r>
      <w:r>
        <w:rPr>
          <w:rFonts w:hint="eastAsia"/>
        </w:rPr>
        <w:t>。</w:t>
      </w:r>
    </w:p>
    <w:p w14:paraId="724A38A4" w14:textId="613AB658" w:rsidR="006E0397" w:rsidRDefault="003A6BF5" w:rsidP="003A6BF5">
      <w:pPr>
        <w:ind w:firstLine="0"/>
      </w:pPr>
      <w:r>
        <w:rPr>
          <w:rFonts w:hint="eastAsia"/>
        </w:rPr>
        <w:t>2</w:t>
      </w:r>
      <w:r>
        <w:rPr>
          <w:rFonts w:hint="eastAsia"/>
        </w:rPr>
        <w:t>、</w:t>
      </w:r>
      <w:r w:rsidR="006E0397">
        <w:rPr>
          <w:rFonts w:hint="eastAsia"/>
        </w:rPr>
        <w:t>使用</w:t>
      </w:r>
    </w:p>
    <w:p w14:paraId="7C7D6902" w14:textId="5EADBB40" w:rsidR="006E0397" w:rsidRPr="006E0397" w:rsidRDefault="006E0397" w:rsidP="006E0397">
      <w:pPr>
        <w:ind w:firstLineChars="200" w:firstLine="480"/>
      </w:pPr>
      <w:r w:rsidRPr="006E0397">
        <w:t>Considering that scales may measure different intrinsic aspects of depression, it implies that users need to identify the structure they wish to examine before selecting a scale, and should not interchangeably use these measures or interpret them (Kook et al., 2022). When determining which scale to choose, consideration needs to be given to the evaluation objectives, psychometric properties, treatment settings and cultural considerations, administration and format, as well as performance characteristics such as specificity and sensitivity (Wall &amp; Lee, 2022). For Chinese researchers, even after deciding to use a specific scale, careful attention should be paid to the selection of translated versions. We recommend researching whether there is a more recent version that improves upon earlier editions. At present, there isn't any specific research evaluating which scales are suitable for depression. Given this situation, using multiple scales may enhance the robustness of the study (Fried, 2017).</w:t>
      </w:r>
    </w:p>
    <w:p w14:paraId="5C8B78B0" w14:textId="77777777" w:rsidR="004101DC" w:rsidRDefault="004101DC" w:rsidP="00132CB3">
      <w:pPr>
        <w:pStyle w:val="1"/>
        <w:rPr>
          <w:rFonts w:eastAsiaTheme="minorEastAsia"/>
          <w:color w:val="000000" w:themeColor="text1"/>
        </w:rPr>
      </w:pPr>
    </w:p>
    <w:bookmarkEnd w:id="73"/>
    <w:p w14:paraId="69304A70" w14:textId="77777777" w:rsidR="003A6BF5" w:rsidRDefault="003A6BF5" w:rsidP="003A6BF5"/>
    <w:p w14:paraId="4F37D84F" w14:textId="77777777" w:rsidR="003A6BF5" w:rsidRDefault="003A6BF5" w:rsidP="003A6BF5"/>
    <w:p w14:paraId="3295874A" w14:textId="77777777" w:rsidR="003A6BF5" w:rsidRDefault="003A6BF5" w:rsidP="003A6BF5"/>
    <w:p w14:paraId="5303171B" w14:textId="77777777" w:rsidR="003A6BF5" w:rsidRDefault="003A6BF5" w:rsidP="003A6BF5"/>
    <w:p w14:paraId="1235E064" w14:textId="77777777" w:rsidR="003A6BF5" w:rsidRDefault="003A6BF5" w:rsidP="003A6BF5"/>
    <w:p w14:paraId="450ECA6B" w14:textId="77777777" w:rsidR="003A6BF5" w:rsidRDefault="003A6BF5" w:rsidP="003A6BF5"/>
    <w:p w14:paraId="18CB41F7" w14:textId="77777777" w:rsidR="003A6BF5" w:rsidRDefault="003A6BF5" w:rsidP="003A6BF5"/>
    <w:p w14:paraId="1CB78BD5" w14:textId="77777777" w:rsidR="008A0C99" w:rsidRDefault="008A0C99" w:rsidP="00473BDB">
      <w:pPr>
        <w:ind w:firstLine="0"/>
      </w:pPr>
    </w:p>
    <w:p w14:paraId="75A68B1B" w14:textId="3DC6560E" w:rsidR="004D751B" w:rsidRPr="00727486" w:rsidRDefault="00635701" w:rsidP="00E04CA1">
      <w:pPr>
        <w:pStyle w:val="1"/>
      </w:pPr>
      <w:commentRangeStart w:id="107"/>
      <w:commentRangeStart w:id="108"/>
      <w:r w:rsidRPr="00635701">
        <w:t>References</w:t>
      </w:r>
      <w:commentRangeEnd w:id="107"/>
      <w:r w:rsidR="002D5548">
        <w:rPr>
          <w:rStyle w:val="a9"/>
        </w:rPr>
        <w:commentReference w:id="107"/>
      </w:r>
      <w:commentRangeEnd w:id="108"/>
      <w:r w:rsidR="00E04CA1">
        <w:rPr>
          <w:rStyle w:val="a9"/>
          <w:b w:val="0"/>
          <w:bCs w:val="0"/>
          <w:kern w:val="2"/>
        </w:rPr>
        <w:commentReference w:id="108"/>
      </w:r>
    </w:p>
    <w:p w14:paraId="260F4A07" w14:textId="77777777" w:rsidR="00C46D44" w:rsidRPr="00C46D44" w:rsidRDefault="004D751B" w:rsidP="00C46D44">
      <w:pPr>
        <w:pStyle w:val="ab"/>
      </w:pPr>
      <w:r w:rsidRPr="00727486">
        <w:rPr>
          <w:color w:val="000000" w:themeColor="text1"/>
        </w:rPr>
        <w:fldChar w:fldCharType="begin"/>
      </w:r>
      <w:r w:rsidR="008767E0">
        <w:rPr>
          <w:color w:val="000000" w:themeColor="text1"/>
        </w:rPr>
        <w:instrText xml:space="preserve"> ADDIN ZOTERO_BIBL {"uncited":[],"omitted":[],"custom":[]} CSL_BIBLIOGRAPHY </w:instrText>
      </w:r>
      <w:r w:rsidRPr="00727486">
        <w:rPr>
          <w:color w:val="000000" w:themeColor="text1"/>
        </w:rPr>
        <w:fldChar w:fldCharType="separate"/>
      </w:r>
      <w:r w:rsidR="00C46D44" w:rsidRPr="00C46D44">
        <w:t xml:space="preserve">Allen, M. S., Iliescu, D., &amp; Greiff, S. (2022). Single Item Measures in Psychological Science: A Call to Action. </w:t>
      </w:r>
      <w:r w:rsidR="00C46D44" w:rsidRPr="00C46D44">
        <w:rPr>
          <w:i/>
          <w:iCs/>
        </w:rPr>
        <w:t>European Journal of Psychological Assessment</w:t>
      </w:r>
      <w:r w:rsidR="00C46D44" w:rsidRPr="00C46D44">
        <w:t xml:space="preserve">, </w:t>
      </w:r>
      <w:r w:rsidR="00C46D44" w:rsidRPr="00C46D44">
        <w:rPr>
          <w:i/>
          <w:iCs/>
        </w:rPr>
        <w:t>38</w:t>
      </w:r>
      <w:r w:rsidR="00C46D44" w:rsidRPr="00C46D44">
        <w:t>(1), 1–5. https://doi.org/10.1027/1015-5759/a000699</w:t>
      </w:r>
    </w:p>
    <w:p w14:paraId="3397A2C5" w14:textId="77777777" w:rsidR="00C46D44" w:rsidRPr="00C46D44" w:rsidRDefault="00C46D44" w:rsidP="00C46D44">
      <w:pPr>
        <w:pStyle w:val="ab"/>
      </w:pPr>
      <w:proofErr w:type="spellStart"/>
      <w:r w:rsidRPr="00C46D44">
        <w:t>Amaltinga</w:t>
      </w:r>
      <w:proofErr w:type="spellEnd"/>
      <w:r w:rsidRPr="00C46D44">
        <w:t xml:space="preserve">, A. P. M., &amp; </w:t>
      </w:r>
      <w:proofErr w:type="spellStart"/>
      <w:r w:rsidRPr="00C46D44">
        <w:t>Mbinta</w:t>
      </w:r>
      <w:proofErr w:type="spellEnd"/>
      <w:r w:rsidRPr="00C46D44">
        <w:t xml:space="preserve">, J. F. (2020). Factors associated with depression among young people globally: A narrative review. </w:t>
      </w:r>
      <w:r w:rsidRPr="00C46D44">
        <w:rPr>
          <w:i/>
          <w:iCs/>
        </w:rPr>
        <w:t>International Journal Of Community Medicine And Public Health</w:t>
      </w:r>
      <w:r w:rsidRPr="00C46D44">
        <w:t xml:space="preserve">, </w:t>
      </w:r>
      <w:r w:rsidRPr="00C46D44">
        <w:rPr>
          <w:i/>
          <w:iCs/>
        </w:rPr>
        <w:t>7</w:t>
      </w:r>
      <w:r w:rsidRPr="00C46D44">
        <w:t>(9), 3711. https://doi.org/10.18203/2394-6040.ijcmph20203949</w:t>
      </w:r>
    </w:p>
    <w:p w14:paraId="5B4C2A32" w14:textId="77777777" w:rsidR="00C46D44" w:rsidRPr="00C46D44" w:rsidRDefault="00C46D44" w:rsidP="00C46D44">
      <w:pPr>
        <w:pStyle w:val="ab"/>
      </w:pPr>
      <w:r w:rsidRPr="00C46D44">
        <w:t xml:space="preserve">American Psychological Association. (2023, January). </w:t>
      </w:r>
      <w:r w:rsidRPr="00C46D44">
        <w:rPr>
          <w:i/>
          <w:iCs/>
        </w:rPr>
        <w:t>Clinical Practice Guideline for the Treatment of Depression in Children and Adolescents</w:t>
      </w:r>
      <w:r w:rsidRPr="00C46D44">
        <w:t>. https://www.apa.org/depression-guideline/children-and-adolescents</w:t>
      </w:r>
    </w:p>
    <w:p w14:paraId="13FB96B6" w14:textId="77777777" w:rsidR="00C46D44" w:rsidRPr="00C46D44" w:rsidRDefault="00C46D44" w:rsidP="00C46D44">
      <w:pPr>
        <w:pStyle w:val="ab"/>
      </w:pPr>
      <w:r w:rsidRPr="00C46D44">
        <w:t xml:space="preserve">Anvari, F., </w:t>
      </w:r>
      <w:proofErr w:type="spellStart"/>
      <w:r w:rsidRPr="00C46D44">
        <w:t>Alsalti</w:t>
      </w:r>
      <w:proofErr w:type="spellEnd"/>
      <w:r w:rsidRPr="00C46D44">
        <w:t xml:space="preserve">, T., Oehler, L., Hussey, I., Elson, M., &amp; Arslan, R. C. (2024). </w:t>
      </w:r>
      <w:r w:rsidRPr="00C46D44">
        <w:rPr>
          <w:i/>
          <w:iCs/>
        </w:rPr>
        <w:t>A fragmented field: Construct and measure proliferation in psychology</w:t>
      </w:r>
      <w:r w:rsidRPr="00C46D44">
        <w:t>. https://doi.org/10.31234/osf.io/b4muj</w:t>
      </w:r>
    </w:p>
    <w:p w14:paraId="35D16FBA" w14:textId="77777777" w:rsidR="00C46D44" w:rsidRPr="00C46D44" w:rsidRDefault="00C46D44" w:rsidP="00C46D44">
      <w:pPr>
        <w:pStyle w:val="ab"/>
      </w:pPr>
      <w:r w:rsidRPr="00C46D44">
        <w:t xml:space="preserve">Chen Y., Zhang Y., &amp; Yu G. (2022). Prevalence of mental health problems among </w:t>
      </w:r>
      <w:r w:rsidRPr="00C46D44">
        <w:lastRenderedPageBreak/>
        <w:t xml:space="preserve">college students in mainland China from 2010 to 2020: A meta-analysis. </w:t>
      </w:r>
      <w:r w:rsidRPr="00C46D44">
        <w:rPr>
          <w:i/>
          <w:iCs/>
        </w:rPr>
        <w:t>Advances in Psychological Science</w:t>
      </w:r>
      <w:r w:rsidRPr="00C46D44">
        <w:t xml:space="preserve">, </w:t>
      </w:r>
      <w:r w:rsidRPr="00C46D44">
        <w:rPr>
          <w:i/>
          <w:iCs/>
        </w:rPr>
        <w:t>30</w:t>
      </w:r>
      <w:r w:rsidRPr="00C46D44">
        <w:t>(5), 991–1004. https://doi.org/10.3724/SP.J.1042.2022.00991</w:t>
      </w:r>
    </w:p>
    <w:p w14:paraId="3EB80178" w14:textId="77777777" w:rsidR="00C46D44" w:rsidRPr="00C46D44" w:rsidRDefault="00C46D44" w:rsidP="00C46D44">
      <w:pPr>
        <w:pStyle w:val="ab"/>
      </w:pPr>
      <w:r w:rsidRPr="00C46D44">
        <w:t xml:space="preserve">Cuijpers, P., </w:t>
      </w:r>
      <w:proofErr w:type="spellStart"/>
      <w:r w:rsidRPr="00C46D44">
        <w:t>Stringaris</w:t>
      </w:r>
      <w:proofErr w:type="spellEnd"/>
      <w:r w:rsidRPr="00C46D44">
        <w:t xml:space="preserve">, A., &amp; Wolpert, M. (2020). Treatment outcomes for depression: Challenges and opportunities. </w:t>
      </w:r>
      <w:r w:rsidRPr="00C46D44">
        <w:rPr>
          <w:i/>
          <w:iCs/>
        </w:rPr>
        <w:t>The Lancet Psychiatry</w:t>
      </w:r>
      <w:r w:rsidRPr="00C46D44">
        <w:t xml:space="preserve">, </w:t>
      </w:r>
      <w:r w:rsidRPr="00C46D44">
        <w:rPr>
          <w:i/>
          <w:iCs/>
        </w:rPr>
        <w:t>7</w:t>
      </w:r>
      <w:r w:rsidRPr="00C46D44">
        <w:t>(11), 925–927. https://doi.org/10.1016/S2215-0366(20)30036-5</w:t>
      </w:r>
    </w:p>
    <w:p w14:paraId="341D3CB3" w14:textId="77777777" w:rsidR="00C46D44" w:rsidRPr="00C46D44" w:rsidRDefault="00C46D44" w:rsidP="00C46D44">
      <w:pPr>
        <w:pStyle w:val="ab"/>
      </w:pPr>
      <w:proofErr w:type="spellStart"/>
      <w:r w:rsidRPr="00C46D44">
        <w:t>Dattani</w:t>
      </w:r>
      <w:proofErr w:type="spellEnd"/>
      <w:r w:rsidRPr="00C46D44">
        <w:t xml:space="preserve">, S. (2022). At what age do people experience depression for the first time? </w:t>
      </w:r>
      <w:r w:rsidRPr="00C46D44">
        <w:rPr>
          <w:i/>
          <w:iCs/>
        </w:rPr>
        <w:t>Our World in Data</w:t>
      </w:r>
      <w:r w:rsidRPr="00C46D44">
        <w:t>. https://ourworldindata.org/depression-age-of-onset</w:t>
      </w:r>
    </w:p>
    <w:p w14:paraId="60AE6C47" w14:textId="77777777" w:rsidR="00C46D44" w:rsidRPr="00C46D44" w:rsidRDefault="00C46D44" w:rsidP="00C46D44">
      <w:pPr>
        <w:pStyle w:val="ab"/>
      </w:pPr>
      <w:r w:rsidRPr="00C46D44">
        <w:t xml:space="preserve">Deng, H., Wen, F., Xu, H., Yang, H., Yan, J., Zheng, Y., Cui, Y., &amp; Li, Y. (2023). Prevalence of affective disorders in Chinese school-attending children and adolescents aged 6–16 based on a national survey by MINI-Kid. </w:t>
      </w:r>
      <w:r w:rsidRPr="00C46D44">
        <w:rPr>
          <w:i/>
          <w:iCs/>
        </w:rPr>
        <w:t>Journal of Affective Disorders</w:t>
      </w:r>
      <w:r w:rsidRPr="00C46D44">
        <w:t xml:space="preserve">, </w:t>
      </w:r>
      <w:r w:rsidRPr="00C46D44">
        <w:rPr>
          <w:i/>
          <w:iCs/>
        </w:rPr>
        <w:t>331</w:t>
      </w:r>
      <w:r w:rsidRPr="00C46D44">
        <w:t>, 192–199. https://doi.org/10.1016/j.jad.2023.03.060</w:t>
      </w:r>
    </w:p>
    <w:p w14:paraId="1E7CC40D" w14:textId="77777777" w:rsidR="00C46D44" w:rsidRPr="00C46D44" w:rsidRDefault="00C46D44" w:rsidP="00C46D44">
      <w:pPr>
        <w:pStyle w:val="ab"/>
      </w:pPr>
      <w:r w:rsidRPr="00C46D44">
        <w:t xml:space="preserve">Elson, M., Hussey, I., </w:t>
      </w:r>
      <w:proofErr w:type="spellStart"/>
      <w:r w:rsidRPr="00C46D44">
        <w:t>Alsalti</w:t>
      </w:r>
      <w:proofErr w:type="spellEnd"/>
      <w:r w:rsidRPr="00C46D44">
        <w:t xml:space="preserve">, T., &amp; Arslan, R. C. (2023). Psychological measures aren’t toothbrushes. </w:t>
      </w:r>
      <w:r w:rsidRPr="00C46D44">
        <w:rPr>
          <w:i/>
          <w:iCs/>
        </w:rPr>
        <w:t>Communications Psychology</w:t>
      </w:r>
      <w:r w:rsidRPr="00C46D44">
        <w:t xml:space="preserve">, </w:t>
      </w:r>
      <w:r w:rsidRPr="00C46D44">
        <w:rPr>
          <w:i/>
          <w:iCs/>
        </w:rPr>
        <w:t>1</w:t>
      </w:r>
      <w:r w:rsidRPr="00C46D44">
        <w:t>(1), 25. https://doi.org/10.1038/s44271-023-00026-9</w:t>
      </w:r>
    </w:p>
    <w:p w14:paraId="3379DB8C" w14:textId="77777777" w:rsidR="00C46D44" w:rsidRPr="00C46D44" w:rsidRDefault="00C46D44" w:rsidP="00C46D44">
      <w:pPr>
        <w:pStyle w:val="ab"/>
      </w:pPr>
      <w:r w:rsidRPr="00C46D44">
        <w:t xml:space="preserve">Fried, E. I. (2017). The 52 symptoms of major depression: Lack of content overlap among seven common depression scales. </w:t>
      </w:r>
      <w:r w:rsidRPr="00C46D44">
        <w:rPr>
          <w:i/>
          <w:iCs/>
        </w:rPr>
        <w:t>Journal of Affective Disorders</w:t>
      </w:r>
      <w:r w:rsidRPr="00C46D44">
        <w:t xml:space="preserve">, </w:t>
      </w:r>
      <w:r w:rsidRPr="00C46D44">
        <w:rPr>
          <w:i/>
          <w:iCs/>
        </w:rPr>
        <w:t>208</w:t>
      </w:r>
      <w:r w:rsidRPr="00C46D44">
        <w:t>, 191–197. https://doi.org/10.1016/j.jad.2016.10.019</w:t>
      </w:r>
    </w:p>
    <w:p w14:paraId="64E865DF" w14:textId="77777777" w:rsidR="00C46D44" w:rsidRPr="00C46D44" w:rsidRDefault="00C46D44" w:rsidP="00C46D44">
      <w:pPr>
        <w:pStyle w:val="ab"/>
      </w:pPr>
      <w:r w:rsidRPr="00C46D44">
        <w:t xml:space="preserve">Fried, E. I., </w:t>
      </w:r>
      <w:proofErr w:type="spellStart"/>
      <w:r w:rsidRPr="00C46D44">
        <w:t>Epskamp</w:t>
      </w:r>
      <w:proofErr w:type="spellEnd"/>
      <w:r w:rsidRPr="00C46D44">
        <w:t xml:space="preserve">, S., Nesse, R. M., </w:t>
      </w:r>
      <w:proofErr w:type="spellStart"/>
      <w:r w:rsidRPr="00C46D44">
        <w:t>Tuerlinckx</w:t>
      </w:r>
      <w:proofErr w:type="spellEnd"/>
      <w:r w:rsidRPr="00C46D44">
        <w:t xml:space="preserve">, F., &amp; Borsboom, D. (2016). What are ‘good’ depression symptoms? Comparing the centrality of DSM and non-DSM symptoms of depression in a network analysis. </w:t>
      </w:r>
      <w:r w:rsidRPr="00C46D44">
        <w:rPr>
          <w:i/>
          <w:iCs/>
        </w:rPr>
        <w:t>Journal of Affective Disorders</w:t>
      </w:r>
      <w:r w:rsidRPr="00C46D44">
        <w:t xml:space="preserve">, </w:t>
      </w:r>
      <w:r w:rsidRPr="00C46D44">
        <w:rPr>
          <w:i/>
          <w:iCs/>
        </w:rPr>
        <w:t>189</w:t>
      </w:r>
      <w:r w:rsidRPr="00C46D44">
        <w:t>, 314–320. https://doi.org/10.1016/j.jad.2015.09.005</w:t>
      </w:r>
    </w:p>
    <w:p w14:paraId="4298F7F3" w14:textId="77777777" w:rsidR="00C46D44" w:rsidRPr="00C46D44" w:rsidRDefault="00C46D44" w:rsidP="00C46D44">
      <w:pPr>
        <w:pStyle w:val="ab"/>
      </w:pPr>
      <w:r w:rsidRPr="00C46D44">
        <w:lastRenderedPageBreak/>
        <w:t xml:space="preserve">Fried, E. I., Flake, J. K., &amp; </w:t>
      </w:r>
      <w:proofErr w:type="spellStart"/>
      <w:r w:rsidRPr="00C46D44">
        <w:t>Robinaugh</w:t>
      </w:r>
      <w:proofErr w:type="spellEnd"/>
      <w:r w:rsidRPr="00C46D44">
        <w:t xml:space="preserve">, D. J. (2022). Revisiting the theoretical and methodological foundations of depression measurement. </w:t>
      </w:r>
      <w:r w:rsidRPr="00C46D44">
        <w:rPr>
          <w:i/>
          <w:iCs/>
        </w:rPr>
        <w:t>Nature Reviews Psychology</w:t>
      </w:r>
      <w:r w:rsidRPr="00C46D44">
        <w:t xml:space="preserve">, </w:t>
      </w:r>
      <w:r w:rsidRPr="00C46D44">
        <w:rPr>
          <w:i/>
          <w:iCs/>
        </w:rPr>
        <w:t>1</w:t>
      </w:r>
      <w:r w:rsidRPr="00C46D44">
        <w:t>(6), 358–368. https://doi.org/10.1038/s44159-022-00050-2</w:t>
      </w:r>
    </w:p>
    <w:p w14:paraId="016CFA40" w14:textId="77777777" w:rsidR="00C46D44" w:rsidRPr="00C46D44" w:rsidRDefault="00C46D44" w:rsidP="00C46D44">
      <w:pPr>
        <w:pStyle w:val="ab"/>
      </w:pPr>
      <w:r w:rsidRPr="00C46D44">
        <w:t xml:space="preserve">Fried, E. I., &amp; Nesse, R. M. (2015a). Depression is not a consistent syndrome: An investigation of unique symptom patterns in the STAR*D study. </w:t>
      </w:r>
      <w:r w:rsidRPr="00C46D44">
        <w:rPr>
          <w:i/>
          <w:iCs/>
        </w:rPr>
        <w:t>Journal of Affective Disorders</w:t>
      </w:r>
      <w:r w:rsidRPr="00C46D44">
        <w:t xml:space="preserve">, </w:t>
      </w:r>
      <w:r w:rsidRPr="00C46D44">
        <w:rPr>
          <w:i/>
          <w:iCs/>
        </w:rPr>
        <w:t>172</w:t>
      </w:r>
      <w:r w:rsidRPr="00C46D44">
        <w:t>, 96–102. https://doi.org/10.1016/j.jad.2014.10.010</w:t>
      </w:r>
    </w:p>
    <w:p w14:paraId="4CC91BFA" w14:textId="77777777" w:rsidR="00C46D44" w:rsidRPr="00C46D44" w:rsidRDefault="00C46D44" w:rsidP="00C46D44">
      <w:pPr>
        <w:pStyle w:val="ab"/>
      </w:pPr>
      <w:r w:rsidRPr="00C46D44">
        <w:t xml:space="preserve">Fried, E. I., &amp; Nesse, R. M. (2015b). Depression sum-scores don’t add up: Why analyzing specific depression symptoms is essential. </w:t>
      </w:r>
      <w:r w:rsidRPr="00C46D44">
        <w:rPr>
          <w:i/>
          <w:iCs/>
        </w:rPr>
        <w:t>BMC Medicine</w:t>
      </w:r>
      <w:r w:rsidRPr="00C46D44">
        <w:t xml:space="preserve">, </w:t>
      </w:r>
      <w:r w:rsidRPr="00C46D44">
        <w:rPr>
          <w:i/>
          <w:iCs/>
        </w:rPr>
        <w:t>13</w:t>
      </w:r>
      <w:r w:rsidRPr="00C46D44">
        <w:t>(1), 72. https://doi.org/10.1186/s12916-015-0325-4</w:t>
      </w:r>
    </w:p>
    <w:p w14:paraId="5A431E89" w14:textId="77777777" w:rsidR="00C46D44" w:rsidRPr="00C46D44" w:rsidRDefault="00C46D44" w:rsidP="00C46D44">
      <w:pPr>
        <w:pStyle w:val="ab"/>
      </w:pPr>
      <w:r w:rsidRPr="00C46D44">
        <w:t xml:space="preserve">Fu, X., &amp; Zhang,  </w:t>
      </w:r>
      <w:proofErr w:type="spellStart"/>
      <w:r w:rsidRPr="00C46D44">
        <w:t>kan.</w:t>
      </w:r>
      <w:proofErr w:type="spellEnd"/>
      <w:r w:rsidRPr="00C46D44">
        <w:t xml:space="preserve"> (2023). </w:t>
      </w:r>
      <w:r w:rsidRPr="00C46D44">
        <w:rPr>
          <w:i/>
          <w:iCs/>
        </w:rPr>
        <w:t>BLUE BOOK OF MENTAL HEALTH REPORT ON NATIONAL MENTAL HEALTH DEVELOPMENT IN CHINA (2021-2O22)</w:t>
      </w:r>
      <w:r w:rsidRPr="00C46D44">
        <w:t xml:space="preserve"> (1st ed.). Social Sciences Academic Press.</w:t>
      </w:r>
    </w:p>
    <w:p w14:paraId="5BF75578" w14:textId="77777777" w:rsidR="00C46D44" w:rsidRPr="00C46D44" w:rsidRDefault="00C46D44" w:rsidP="00C46D44">
      <w:pPr>
        <w:pStyle w:val="ab"/>
      </w:pPr>
      <w:proofErr w:type="spellStart"/>
      <w:r w:rsidRPr="00C46D44">
        <w:t>Gronier</w:t>
      </w:r>
      <w:proofErr w:type="spellEnd"/>
      <w:r w:rsidRPr="00C46D44">
        <w:t xml:space="preserve">, G. (2023). Psychometric Analyses in the Transcultural Adaptation of Psychological Scales. In S. Misciagna (Ed.), </w:t>
      </w:r>
      <w:r w:rsidRPr="00C46D44">
        <w:rPr>
          <w:i/>
          <w:iCs/>
        </w:rPr>
        <w:t>Psychometrics—New Insights in the Diagnosis of Mental Disorders</w:t>
      </w:r>
      <w:r w:rsidRPr="00C46D44">
        <w:t xml:space="preserve">. </w:t>
      </w:r>
      <w:proofErr w:type="spellStart"/>
      <w:r w:rsidRPr="00C46D44">
        <w:t>IntechOpen</w:t>
      </w:r>
      <w:proofErr w:type="spellEnd"/>
      <w:r w:rsidRPr="00C46D44">
        <w:t>. https://doi.org/10.5772/intechopen.105841</w:t>
      </w:r>
    </w:p>
    <w:p w14:paraId="3A96C56B" w14:textId="77777777" w:rsidR="00C46D44" w:rsidRPr="00C46D44" w:rsidRDefault="00C46D44" w:rsidP="00C46D44">
      <w:pPr>
        <w:pStyle w:val="ab"/>
      </w:pPr>
      <w:r w:rsidRPr="00C46D44">
        <w:t xml:space="preserve">Henrich, J., Heine, S. J., &amp; </w:t>
      </w:r>
      <w:proofErr w:type="spellStart"/>
      <w:r w:rsidRPr="00C46D44">
        <w:t>Norenzayan</w:t>
      </w:r>
      <w:proofErr w:type="spellEnd"/>
      <w:r w:rsidRPr="00C46D44">
        <w:t xml:space="preserve">, A. (2010). The weirdest people in the world? </w:t>
      </w:r>
      <w:r w:rsidRPr="00C46D44">
        <w:rPr>
          <w:i/>
          <w:iCs/>
        </w:rPr>
        <w:t>Behavioral and Brain Sciences</w:t>
      </w:r>
      <w:r w:rsidRPr="00C46D44">
        <w:t xml:space="preserve">, </w:t>
      </w:r>
      <w:r w:rsidRPr="00C46D44">
        <w:rPr>
          <w:i/>
          <w:iCs/>
        </w:rPr>
        <w:t>33</w:t>
      </w:r>
      <w:r w:rsidRPr="00C46D44">
        <w:t>(2–3), 61–83. https://doi.org/10.1017/S0140525X0999152X</w:t>
      </w:r>
    </w:p>
    <w:p w14:paraId="45207822" w14:textId="77777777" w:rsidR="00C46D44" w:rsidRPr="00C46D44" w:rsidRDefault="00C46D44" w:rsidP="00C46D44">
      <w:pPr>
        <w:pStyle w:val="ab"/>
      </w:pPr>
      <w:r w:rsidRPr="00C46D44">
        <w:t xml:space="preserve">Herrman, H., Patel, V., Kieling, C., Berk, M., Buchweitz, C., Cuijpers, P., Furukawa, T. A., Kessler, R. C., Kohrt, B. A., Maj, M., McGorry, P., Reynolds, C. F., Weissman, M. M., Chibanda, D., Dowrick, C., Howard, L. M., Hoven, C. W., </w:t>
      </w:r>
      <w:r w:rsidRPr="00C46D44">
        <w:lastRenderedPageBreak/>
        <w:t xml:space="preserve">Knapp, M., </w:t>
      </w:r>
      <w:proofErr w:type="spellStart"/>
      <w:r w:rsidRPr="00C46D44">
        <w:t>Mayberg</w:t>
      </w:r>
      <w:proofErr w:type="spellEnd"/>
      <w:r w:rsidRPr="00C46D44">
        <w:t xml:space="preserve">, H. S., … Wolpert, M. (2022). Time for united action on depression: A Lancet–World Psychiatric Association Commission. </w:t>
      </w:r>
      <w:r w:rsidRPr="00C46D44">
        <w:rPr>
          <w:i/>
          <w:iCs/>
        </w:rPr>
        <w:t>The Lancet</w:t>
      </w:r>
      <w:r w:rsidRPr="00C46D44">
        <w:t xml:space="preserve">, </w:t>
      </w:r>
      <w:r w:rsidRPr="00C46D44">
        <w:rPr>
          <w:i/>
          <w:iCs/>
        </w:rPr>
        <w:t>399</w:t>
      </w:r>
      <w:r w:rsidRPr="00C46D44">
        <w:t>(10328), 957–1022. https://doi.org/10.1016/S0140-6736(21)02141-3</w:t>
      </w:r>
    </w:p>
    <w:p w14:paraId="09AD772A" w14:textId="77777777" w:rsidR="00C46D44" w:rsidRPr="00C46D44" w:rsidRDefault="00C46D44" w:rsidP="00C46D44">
      <w:pPr>
        <w:pStyle w:val="ab"/>
      </w:pPr>
      <w:r w:rsidRPr="00C46D44">
        <w:t xml:space="preserve">Huang X., Zhang Y., &amp; Yu G. (2022). Prevalence of mental health problems among primary school students in Chinese mainland from 2010 to 2010:A meta-analysis. </w:t>
      </w:r>
      <w:r w:rsidRPr="00C46D44">
        <w:rPr>
          <w:i/>
          <w:iCs/>
        </w:rPr>
        <w:t>Advances in Psychological Science</w:t>
      </w:r>
      <w:r w:rsidRPr="00C46D44">
        <w:t xml:space="preserve">, </w:t>
      </w:r>
      <w:r w:rsidRPr="00C46D44">
        <w:rPr>
          <w:i/>
          <w:iCs/>
        </w:rPr>
        <w:t>30</w:t>
      </w:r>
      <w:r w:rsidRPr="00C46D44">
        <w:t>(5), 953–964. https://doi.org/10.3724/SP.J.1042.2022.00953</w:t>
      </w:r>
    </w:p>
    <w:p w14:paraId="5EC12C52" w14:textId="77777777" w:rsidR="00C46D44" w:rsidRPr="00C46D44" w:rsidRDefault="00C46D44" w:rsidP="00C46D44">
      <w:pPr>
        <w:pStyle w:val="ab"/>
      </w:pPr>
      <w:proofErr w:type="spellStart"/>
      <w:r w:rsidRPr="00C46D44">
        <w:t>Kułak-Bejda</w:t>
      </w:r>
      <w:proofErr w:type="spellEnd"/>
      <w:r w:rsidRPr="00C46D44">
        <w:t xml:space="preserve">, A., </w:t>
      </w:r>
      <w:proofErr w:type="spellStart"/>
      <w:r w:rsidRPr="00C46D44">
        <w:t>Bejda</w:t>
      </w:r>
      <w:proofErr w:type="spellEnd"/>
      <w:r w:rsidRPr="00C46D44">
        <w:t xml:space="preserve">, G., &amp; Waszkiewicz, N. (2022). Depression of Children and Adolescents. </w:t>
      </w:r>
      <w:r w:rsidRPr="00C46D44">
        <w:rPr>
          <w:i/>
          <w:iCs/>
        </w:rPr>
        <w:t>Progress in Health Sciences</w:t>
      </w:r>
      <w:r w:rsidRPr="00C46D44">
        <w:t xml:space="preserve">, </w:t>
      </w:r>
      <w:r w:rsidRPr="00C46D44">
        <w:rPr>
          <w:i/>
          <w:iCs/>
        </w:rPr>
        <w:t>12</w:t>
      </w:r>
      <w:r w:rsidRPr="00C46D44">
        <w:t>(2), 109–117. https://doi.org/10.5604/01.3001.0016.1754</w:t>
      </w:r>
    </w:p>
    <w:p w14:paraId="33CE2A1E" w14:textId="77777777" w:rsidR="00C46D44" w:rsidRPr="00C46D44" w:rsidRDefault="00C46D44" w:rsidP="00C46D44">
      <w:pPr>
        <w:pStyle w:val="ab"/>
      </w:pPr>
      <w:r w:rsidRPr="00C46D44">
        <w:t xml:space="preserve">Li, F., Cui, Y., Li, Y., Guo, L., Ke, X., Liu, J., Luo, X., Zheng, Y., &amp; Leckman, J. F. (2022). Prevalence of mental disorders in school children and adolescents in China: Diagnostic data from detailed clinical assessments of 17,524 individuals. </w:t>
      </w:r>
      <w:r w:rsidRPr="00C46D44">
        <w:rPr>
          <w:i/>
          <w:iCs/>
        </w:rPr>
        <w:t>Journal of Child Psychology and Psychiatry</w:t>
      </w:r>
      <w:r w:rsidRPr="00C46D44">
        <w:t xml:space="preserve">, </w:t>
      </w:r>
      <w:r w:rsidRPr="00C46D44">
        <w:rPr>
          <w:i/>
          <w:iCs/>
        </w:rPr>
        <w:t>63</w:t>
      </w:r>
      <w:r w:rsidRPr="00C46D44">
        <w:t>(1), 34–46. https://doi.org/10.1111/jcpp.13445</w:t>
      </w:r>
    </w:p>
    <w:p w14:paraId="0732A30F" w14:textId="77777777" w:rsidR="00C46D44" w:rsidRPr="00C46D44" w:rsidRDefault="00C46D44" w:rsidP="00C46D44">
      <w:pPr>
        <w:pStyle w:val="ab"/>
      </w:pPr>
      <w:r w:rsidRPr="00C46D44">
        <w:t xml:space="preserve">Ma, J., Zhou, H., Fu, Q., &amp; Lu, G. (2023). Facilitators and barriers in the development and implementation of depression prevention and treatment policies in China: A qualitative study. </w:t>
      </w:r>
      <w:r w:rsidRPr="00C46D44">
        <w:rPr>
          <w:i/>
          <w:iCs/>
        </w:rPr>
        <w:t>BMC Public Health</w:t>
      </w:r>
      <w:r w:rsidRPr="00C46D44">
        <w:t xml:space="preserve">, </w:t>
      </w:r>
      <w:r w:rsidRPr="00C46D44">
        <w:rPr>
          <w:i/>
          <w:iCs/>
        </w:rPr>
        <w:t>23</w:t>
      </w:r>
      <w:r w:rsidRPr="00C46D44">
        <w:t>(1), 276. https://doi.org/10.1186/s12889-023-15201-0</w:t>
      </w:r>
    </w:p>
    <w:p w14:paraId="3CA627FA" w14:textId="77777777" w:rsidR="00C46D44" w:rsidRPr="00C46D44" w:rsidRDefault="00C46D44" w:rsidP="00C46D44">
      <w:pPr>
        <w:pStyle w:val="ab"/>
      </w:pPr>
      <w:r w:rsidRPr="00C46D44">
        <w:t>McGrath, J. J., Al-</w:t>
      </w:r>
      <w:proofErr w:type="spellStart"/>
      <w:r w:rsidRPr="00C46D44">
        <w:t>Hamzawi</w:t>
      </w:r>
      <w:proofErr w:type="spellEnd"/>
      <w:r w:rsidRPr="00C46D44">
        <w:t xml:space="preserve">, A., Alonso, J., </w:t>
      </w:r>
      <w:proofErr w:type="spellStart"/>
      <w:r w:rsidRPr="00C46D44">
        <w:t>Altwaijri</w:t>
      </w:r>
      <w:proofErr w:type="spellEnd"/>
      <w:r w:rsidRPr="00C46D44">
        <w:t xml:space="preserve">, Y., Andrade, L. H., </w:t>
      </w:r>
      <w:proofErr w:type="spellStart"/>
      <w:r w:rsidRPr="00C46D44">
        <w:t>Bromet</w:t>
      </w:r>
      <w:proofErr w:type="spellEnd"/>
      <w:r w:rsidRPr="00C46D44">
        <w:t xml:space="preserve">, E. J., </w:t>
      </w:r>
      <w:proofErr w:type="spellStart"/>
      <w:r w:rsidRPr="00C46D44">
        <w:t>Bruffaerts</w:t>
      </w:r>
      <w:proofErr w:type="spellEnd"/>
      <w:r w:rsidRPr="00C46D44">
        <w:t xml:space="preserve">, R., De Almeida, J. M. C., </w:t>
      </w:r>
      <w:proofErr w:type="spellStart"/>
      <w:r w:rsidRPr="00C46D44">
        <w:t>Chardoul</w:t>
      </w:r>
      <w:proofErr w:type="spellEnd"/>
      <w:r w:rsidRPr="00C46D44">
        <w:t xml:space="preserve">, S., Chiu, W. T., Degenhardt, L., Demler, O. V., Ferry, F., </w:t>
      </w:r>
      <w:proofErr w:type="spellStart"/>
      <w:r w:rsidRPr="00C46D44">
        <w:t>Gureje</w:t>
      </w:r>
      <w:proofErr w:type="spellEnd"/>
      <w:r w:rsidRPr="00C46D44">
        <w:t xml:space="preserve">, O., Haro, J. M., Karam, E. G., Karam, G., </w:t>
      </w:r>
      <w:r w:rsidRPr="00C46D44">
        <w:lastRenderedPageBreak/>
        <w:t xml:space="preserve">Khaled, S. M., </w:t>
      </w:r>
      <w:proofErr w:type="spellStart"/>
      <w:r w:rsidRPr="00C46D44">
        <w:t>Kovess-Masfety</w:t>
      </w:r>
      <w:proofErr w:type="spellEnd"/>
      <w:r w:rsidRPr="00C46D44">
        <w:t xml:space="preserve">, V., … Zaslavsky, A. M. (2023). Age of onset and cumulative risk of mental disorders: A cross-national analysis of population surveys from 29 countries. </w:t>
      </w:r>
      <w:r w:rsidRPr="00C46D44">
        <w:rPr>
          <w:i/>
          <w:iCs/>
        </w:rPr>
        <w:t>The Lancet Psychiatry</w:t>
      </w:r>
      <w:r w:rsidRPr="00C46D44">
        <w:t xml:space="preserve">, </w:t>
      </w:r>
      <w:r w:rsidRPr="00C46D44">
        <w:rPr>
          <w:i/>
          <w:iCs/>
        </w:rPr>
        <w:t>10</w:t>
      </w:r>
      <w:r w:rsidRPr="00C46D44">
        <w:t>(9), 668–681. https://doi.org/10.1016/S2215-0366(23)00193-1</w:t>
      </w:r>
    </w:p>
    <w:p w14:paraId="4D587E22" w14:textId="77777777" w:rsidR="00C46D44" w:rsidRPr="00C46D44" w:rsidRDefault="00C46D44" w:rsidP="00C46D44">
      <w:pPr>
        <w:pStyle w:val="ab"/>
      </w:pPr>
      <w:proofErr w:type="spellStart"/>
      <w:r w:rsidRPr="00C46D44">
        <w:t>Muthukrishna</w:t>
      </w:r>
      <w:proofErr w:type="spellEnd"/>
      <w:r w:rsidRPr="00C46D44">
        <w:t xml:space="preserve">, M., Bell, A. V., Henrich, J., Curtin, C. M., </w:t>
      </w:r>
      <w:proofErr w:type="spellStart"/>
      <w:r w:rsidRPr="00C46D44">
        <w:t>Gedranovich</w:t>
      </w:r>
      <w:proofErr w:type="spellEnd"/>
      <w:r w:rsidRPr="00C46D44">
        <w:t xml:space="preserve">, A., McInerney, J., &amp; Thue, B. (2020). Beyond Western, Educated, Industrial, Rich, and Democratic (WEIRD) Psychology: Measuring and Mapping Scales of Cultural and Psychological Distance. </w:t>
      </w:r>
      <w:r w:rsidRPr="00C46D44">
        <w:rPr>
          <w:i/>
          <w:iCs/>
        </w:rPr>
        <w:t>Psychological Science</w:t>
      </w:r>
      <w:r w:rsidRPr="00C46D44">
        <w:t xml:space="preserve">, </w:t>
      </w:r>
      <w:r w:rsidRPr="00C46D44">
        <w:rPr>
          <w:i/>
          <w:iCs/>
        </w:rPr>
        <w:t>31</w:t>
      </w:r>
      <w:r w:rsidRPr="00C46D44">
        <w:t>(6), 678–701. https://doi.org/10.1177/0956797620916782</w:t>
      </w:r>
    </w:p>
    <w:p w14:paraId="56EBAFCC" w14:textId="77777777" w:rsidR="00C46D44" w:rsidRPr="00C46D44" w:rsidRDefault="00C46D44" w:rsidP="00C46D44">
      <w:pPr>
        <w:pStyle w:val="ab"/>
      </w:pPr>
      <w:r w:rsidRPr="00C46D44">
        <w:t xml:space="preserve">Pegg, S., Green, H. E., Kesselring, I., Burkhouse, K. L., &amp; Kujawa, A. (2023). Depression Assessment. In J. L. Matson (Ed.), </w:t>
      </w:r>
      <w:r w:rsidRPr="00C46D44">
        <w:rPr>
          <w:i/>
          <w:iCs/>
        </w:rPr>
        <w:t>Handbook of Clinical Child Psychology</w:t>
      </w:r>
      <w:r w:rsidRPr="00C46D44">
        <w:t xml:space="preserve"> (pp. 1027–1061). Springer International Publishing. https://doi.org/10.1007/978-3-031-24926-6_48</w:t>
      </w:r>
    </w:p>
    <w:p w14:paraId="2AC40FF5" w14:textId="77777777" w:rsidR="00C46D44" w:rsidRPr="00C46D44" w:rsidRDefault="00C46D44" w:rsidP="00C46D44">
      <w:pPr>
        <w:pStyle w:val="ab"/>
      </w:pPr>
      <w:r w:rsidRPr="00C46D44">
        <w:t xml:space="preserve">Shafer, A. B. (2006). Meta-analysis of the factor structures of four depression questionnaires: Beck, CES-D, Hamilton, and Zung. </w:t>
      </w:r>
      <w:r w:rsidRPr="00C46D44">
        <w:rPr>
          <w:i/>
          <w:iCs/>
        </w:rPr>
        <w:t>Journal of Clinical Psychology</w:t>
      </w:r>
      <w:r w:rsidRPr="00C46D44">
        <w:t xml:space="preserve">, </w:t>
      </w:r>
      <w:r w:rsidRPr="00C46D44">
        <w:rPr>
          <w:i/>
          <w:iCs/>
        </w:rPr>
        <w:t>62</w:t>
      </w:r>
      <w:r w:rsidRPr="00C46D44">
        <w:t>(1), 123–146. https://doi.org/10.1002/jclp.20213</w:t>
      </w:r>
    </w:p>
    <w:p w14:paraId="3EA50498" w14:textId="77777777" w:rsidR="00C46D44" w:rsidRPr="00C46D44" w:rsidRDefault="00C46D44" w:rsidP="00C46D44">
      <w:pPr>
        <w:pStyle w:val="ab"/>
      </w:pPr>
      <w:proofErr w:type="spellStart"/>
      <w:r w:rsidRPr="00C46D44">
        <w:t>Solmi</w:t>
      </w:r>
      <w:proofErr w:type="spellEnd"/>
      <w:r w:rsidRPr="00C46D44">
        <w:t xml:space="preserve">, M., </w:t>
      </w:r>
      <w:proofErr w:type="spellStart"/>
      <w:r w:rsidRPr="00C46D44">
        <w:t>Radua</w:t>
      </w:r>
      <w:proofErr w:type="spellEnd"/>
      <w:r w:rsidRPr="00C46D44">
        <w:t xml:space="preserve">, J., </w:t>
      </w:r>
      <w:proofErr w:type="spellStart"/>
      <w:r w:rsidRPr="00C46D44">
        <w:t>Olivola</w:t>
      </w:r>
      <w:proofErr w:type="spellEnd"/>
      <w:r w:rsidRPr="00C46D44">
        <w:t xml:space="preserve">, M., Croce, E., </w:t>
      </w:r>
      <w:proofErr w:type="spellStart"/>
      <w:r w:rsidRPr="00C46D44">
        <w:t>Soardo</w:t>
      </w:r>
      <w:proofErr w:type="spellEnd"/>
      <w:r w:rsidRPr="00C46D44">
        <w:t xml:space="preserve">, L., Salazar De Pablo, G., Il Shin, J., Kirkbride, J. B., Jones, P., Kim, J. H., Kim, J. Y., Carvalho, A. F., Seeman, M. V., Correll, C. U., &amp; </w:t>
      </w:r>
      <w:proofErr w:type="spellStart"/>
      <w:r w:rsidRPr="00C46D44">
        <w:t>Fusar</w:t>
      </w:r>
      <w:proofErr w:type="spellEnd"/>
      <w:r w:rsidRPr="00C46D44">
        <w:t xml:space="preserve">-Poli, P. (2022). Age at onset of mental disorders worldwide: Large-scale meta-analysis of 192 epidemiological studies. </w:t>
      </w:r>
      <w:r w:rsidRPr="00C46D44">
        <w:rPr>
          <w:i/>
          <w:iCs/>
        </w:rPr>
        <w:t>Molecular Psychiatry</w:t>
      </w:r>
      <w:r w:rsidRPr="00C46D44">
        <w:t xml:space="preserve">, </w:t>
      </w:r>
      <w:r w:rsidRPr="00C46D44">
        <w:rPr>
          <w:i/>
          <w:iCs/>
        </w:rPr>
        <w:t>27</w:t>
      </w:r>
      <w:r w:rsidRPr="00C46D44">
        <w:t>(1), 281–295. https://doi.org/10.1038/s41380-021-01161-7</w:t>
      </w:r>
    </w:p>
    <w:p w14:paraId="5BAE05D9" w14:textId="77777777" w:rsidR="00C46D44" w:rsidRPr="00C46D44" w:rsidRDefault="00C46D44" w:rsidP="00C46D44">
      <w:pPr>
        <w:pStyle w:val="ab"/>
      </w:pPr>
      <w:proofErr w:type="spellStart"/>
      <w:r w:rsidRPr="00C46D44">
        <w:lastRenderedPageBreak/>
        <w:t>Tindle</w:t>
      </w:r>
      <w:proofErr w:type="spellEnd"/>
      <w:r w:rsidRPr="00C46D44">
        <w:t xml:space="preserve">, R. (2021). Improving the global reach of psychological research. </w:t>
      </w:r>
      <w:r w:rsidRPr="00C46D44">
        <w:rPr>
          <w:i/>
          <w:iCs/>
        </w:rPr>
        <w:t>Discover Psychology</w:t>
      </w:r>
      <w:r w:rsidRPr="00C46D44">
        <w:t xml:space="preserve">, </w:t>
      </w:r>
      <w:r w:rsidRPr="00C46D44">
        <w:rPr>
          <w:i/>
          <w:iCs/>
        </w:rPr>
        <w:t>1</w:t>
      </w:r>
      <w:r w:rsidRPr="00C46D44">
        <w:t>(1), 5. https://doi.org/10.1007/s44202-021-00004-4</w:t>
      </w:r>
    </w:p>
    <w:p w14:paraId="3E232C60" w14:textId="77777777" w:rsidR="00C46D44" w:rsidRPr="00C46D44" w:rsidRDefault="00C46D44" w:rsidP="00C46D44">
      <w:pPr>
        <w:pStyle w:val="ab"/>
      </w:pPr>
      <w:r w:rsidRPr="00C46D44">
        <w:t xml:space="preserve">UNICEF China. (2021). </w:t>
      </w:r>
      <w:r w:rsidRPr="00C46D44">
        <w:rPr>
          <w:i/>
          <w:iCs/>
        </w:rPr>
        <w:t>ADOLESCENT MENTAL HEALTH A UNICEF PRIORITY FOR 2021-2025</w:t>
      </w:r>
      <w:r w:rsidRPr="00C46D44">
        <w:t>. https://china.un.org/en/176907-adolescent-mental-health</w:t>
      </w:r>
    </w:p>
    <w:p w14:paraId="666A30D8" w14:textId="77777777" w:rsidR="00C46D44" w:rsidRPr="00C46D44" w:rsidRDefault="00C46D44" w:rsidP="00C46D44">
      <w:pPr>
        <w:pStyle w:val="ab"/>
      </w:pPr>
      <w:r w:rsidRPr="00C46D44">
        <w:t xml:space="preserve">Veal, C., Tomlinson, A., Cipriani, A., </w:t>
      </w:r>
      <w:proofErr w:type="spellStart"/>
      <w:r w:rsidRPr="00C46D44">
        <w:t>Bulteau</w:t>
      </w:r>
      <w:proofErr w:type="spellEnd"/>
      <w:r w:rsidRPr="00C46D44">
        <w:t xml:space="preserve">, S., Henry, C., </w:t>
      </w:r>
      <w:proofErr w:type="spellStart"/>
      <w:r w:rsidRPr="00C46D44">
        <w:t>Müh</w:t>
      </w:r>
      <w:proofErr w:type="spellEnd"/>
      <w:r w:rsidRPr="00C46D44">
        <w:t xml:space="preserve">, C., </w:t>
      </w:r>
      <w:proofErr w:type="spellStart"/>
      <w:r w:rsidRPr="00C46D44">
        <w:t>Touboul</w:t>
      </w:r>
      <w:proofErr w:type="spellEnd"/>
      <w:r w:rsidRPr="00C46D44">
        <w:t xml:space="preserve">, S., De Waal, N., Levy-Soussan, H., Furukawa, T. A., Fried, E. I., Tran, V.-T., &amp; </w:t>
      </w:r>
      <w:proofErr w:type="spellStart"/>
      <w:r w:rsidRPr="00C46D44">
        <w:t>Chevance</w:t>
      </w:r>
      <w:proofErr w:type="spellEnd"/>
      <w:r w:rsidRPr="00C46D44">
        <w:t xml:space="preserve">, A. (2024). Heterogeneity of outcome measures in depression trials and the relevance of the content of outcome measures to patients: A systematic review. </w:t>
      </w:r>
      <w:r w:rsidRPr="00C46D44">
        <w:rPr>
          <w:i/>
          <w:iCs/>
        </w:rPr>
        <w:t>The Lancet Psychiatry</w:t>
      </w:r>
      <w:r w:rsidRPr="00C46D44">
        <w:t xml:space="preserve">, </w:t>
      </w:r>
      <w:r w:rsidRPr="00C46D44">
        <w:rPr>
          <w:i/>
          <w:iCs/>
        </w:rPr>
        <w:t>11</w:t>
      </w:r>
      <w:r w:rsidRPr="00C46D44">
        <w:t>(4), 285–294. https://doi.org/10.1016/S2215-0366(23)00438-8</w:t>
      </w:r>
    </w:p>
    <w:p w14:paraId="12E0C3BC" w14:textId="77777777" w:rsidR="00C46D44" w:rsidRPr="00C46D44" w:rsidRDefault="00C46D44" w:rsidP="00C46D44">
      <w:pPr>
        <w:pStyle w:val="ab"/>
      </w:pPr>
      <w:r w:rsidRPr="00C46D44">
        <w:t xml:space="preserve">Wang, X., Wang, X., &amp; Ma, H. (1999). </w:t>
      </w:r>
      <w:r w:rsidRPr="00C46D44">
        <w:rPr>
          <w:i/>
          <w:iCs/>
        </w:rPr>
        <w:t>Manual of the Mental Health Rating Scale</w:t>
      </w:r>
      <w:r w:rsidRPr="00C46D44">
        <w:t>. Chinese Journal of Mental Health.</w:t>
      </w:r>
    </w:p>
    <w:p w14:paraId="53C1C109" w14:textId="77777777" w:rsidR="00C46D44" w:rsidRPr="00C46D44" w:rsidRDefault="00C46D44" w:rsidP="00C46D44">
      <w:pPr>
        <w:pStyle w:val="ab"/>
      </w:pPr>
      <w:r w:rsidRPr="00C46D44">
        <w:t xml:space="preserve">Wang, Z., &amp; CHI, Y. (1984). Self-Rating Depression Scale(SDS). </w:t>
      </w:r>
      <w:r w:rsidRPr="00C46D44">
        <w:rPr>
          <w:i/>
          <w:iCs/>
        </w:rPr>
        <w:t>Shanghai Psychiatry</w:t>
      </w:r>
      <w:r w:rsidRPr="00C46D44">
        <w:t xml:space="preserve">, </w:t>
      </w:r>
      <w:r w:rsidRPr="00C46D44">
        <w:rPr>
          <w:i/>
          <w:iCs/>
        </w:rPr>
        <w:t>2</w:t>
      </w:r>
      <w:r w:rsidRPr="00C46D44">
        <w:t>, 71–72.</w:t>
      </w:r>
    </w:p>
    <w:p w14:paraId="4B1769E2" w14:textId="77777777" w:rsidR="00C46D44" w:rsidRPr="00C46D44" w:rsidRDefault="00C46D44" w:rsidP="00C46D44">
      <w:pPr>
        <w:pStyle w:val="ab"/>
      </w:pPr>
      <w:r w:rsidRPr="00C46D44">
        <w:t xml:space="preserve">Weidman, A. C., Steckler, C. M., &amp; Tracy, J. L. (2017). The jingle and jangle of emotion assessment: Imprecise measurement, casual scale usage, and conceptual fuzziness in emotion research. </w:t>
      </w:r>
      <w:r w:rsidRPr="00C46D44">
        <w:rPr>
          <w:i/>
          <w:iCs/>
        </w:rPr>
        <w:t>Emotion</w:t>
      </w:r>
      <w:r w:rsidRPr="00C46D44">
        <w:t xml:space="preserve">, </w:t>
      </w:r>
      <w:r w:rsidRPr="00C46D44">
        <w:rPr>
          <w:i/>
          <w:iCs/>
        </w:rPr>
        <w:t>17</w:t>
      </w:r>
      <w:r w:rsidRPr="00C46D44">
        <w:t>(2), 267–295. https://doi.org/10.1037/emo0000226</w:t>
      </w:r>
    </w:p>
    <w:p w14:paraId="5C45E75B" w14:textId="77777777" w:rsidR="00C46D44" w:rsidRPr="00C46D44" w:rsidRDefault="00C46D44" w:rsidP="00C46D44">
      <w:pPr>
        <w:pStyle w:val="ab"/>
      </w:pPr>
      <w:r w:rsidRPr="00C46D44">
        <w:t xml:space="preserve">Yu, X., Zhang, Y., &amp; Yu, G. (2022). Prevalence of mental health problems among senior high school students in mainland of China from 2010 to 2020: A meta-analysis. </w:t>
      </w:r>
      <w:r w:rsidRPr="00C46D44">
        <w:rPr>
          <w:i/>
          <w:iCs/>
        </w:rPr>
        <w:t>Advances in Psychological Science</w:t>
      </w:r>
      <w:r w:rsidRPr="00C46D44">
        <w:t xml:space="preserve">, </w:t>
      </w:r>
      <w:r w:rsidRPr="00C46D44">
        <w:rPr>
          <w:i/>
          <w:iCs/>
        </w:rPr>
        <w:t>30</w:t>
      </w:r>
      <w:r w:rsidRPr="00C46D44">
        <w:t>(5), 978. https://doi.org/10.3724/SP.J.1042.2022.00978</w:t>
      </w:r>
    </w:p>
    <w:p w14:paraId="00C96940" w14:textId="77777777" w:rsidR="00C46D44" w:rsidRPr="00C46D44" w:rsidRDefault="00C46D44" w:rsidP="00C46D44">
      <w:pPr>
        <w:pStyle w:val="ab"/>
      </w:pPr>
      <w:r w:rsidRPr="00C46D44">
        <w:lastRenderedPageBreak/>
        <w:t xml:space="preserve">Yu, Y., Wan, C., Zhao, X., Huebner, E. S., Tan, J., Xu, C., &amp; Zhang, J. (2020). Undergraduate students’ norms for the Chinese version of the symptom check-List-90-R (SCL-90-R). </w:t>
      </w:r>
      <w:r w:rsidRPr="00C46D44">
        <w:rPr>
          <w:i/>
          <w:iCs/>
        </w:rPr>
        <w:t>BMC Public Health</w:t>
      </w:r>
      <w:r w:rsidRPr="00C46D44">
        <w:t xml:space="preserve">, </w:t>
      </w:r>
      <w:r w:rsidRPr="00C46D44">
        <w:rPr>
          <w:i/>
          <w:iCs/>
        </w:rPr>
        <w:t>20</w:t>
      </w:r>
      <w:r w:rsidRPr="00C46D44">
        <w:t>(1), 1588. https://doi.org/10.1186/s12889-020-09689-z</w:t>
      </w:r>
    </w:p>
    <w:p w14:paraId="49D771E6" w14:textId="77777777" w:rsidR="00C46D44" w:rsidRPr="00C46D44" w:rsidRDefault="00C46D44" w:rsidP="00C46D44">
      <w:pPr>
        <w:pStyle w:val="ab"/>
      </w:pPr>
      <w:r w:rsidRPr="00C46D44">
        <w:t xml:space="preserve">Zeynep </w:t>
      </w:r>
      <w:proofErr w:type="spellStart"/>
      <w:r w:rsidRPr="00C46D44">
        <w:t>Başgöze</w:t>
      </w:r>
      <w:proofErr w:type="spellEnd"/>
      <w:r w:rsidRPr="00C46D44">
        <w:t xml:space="preserve">, Andrea Wiglesworth, Katherine A. Carosella, Bonnie Klimes-Dougan, &amp; Kathryn R. Cullen. (2021). Depression, Non-Suicidal Self-Injury, and Suicidality in Adolescents: Common and Distinct Precursors, Correlates, and Outcomes. </w:t>
      </w:r>
      <w:r w:rsidRPr="00C46D44">
        <w:rPr>
          <w:i/>
          <w:iCs/>
        </w:rPr>
        <w:t>Journal of Psychiatry and Brain Science</w:t>
      </w:r>
      <w:r w:rsidRPr="00C46D44">
        <w:t>. https://doi.org/10.20900/jpbs.20210018</w:t>
      </w:r>
    </w:p>
    <w:p w14:paraId="6939607E" w14:textId="77777777" w:rsidR="00C46D44" w:rsidRPr="00C46D44" w:rsidRDefault="00C46D44" w:rsidP="00C46D44">
      <w:pPr>
        <w:pStyle w:val="ab"/>
      </w:pPr>
      <w:r w:rsidRPr="00C46D44">
        <w:t xml:space="preserve">Zhang, H., &amp; Yu, J. (2012). The History of Psychological Testing Development in China. </w:t>
      </w:r>
      <w:r w:rsidRPr="00C46D44">
        <w:rPr>
          <w:i/>
          <w:iCs/>
        </w:rPr>
        <w:t>Journal of Psychological Science</w:t>
      </w:r>
      <w:r w:rsidRPr="00C46D44">
        <w:t xml:space="preserve">, </w:t>
      </w:r>
      <w:r w:rsidRPr="00C46D44">
        <w:rPr>
          <w:i/>
          <w:iCs/>
        </w:rPr>
        <w:t>35</w:t>
      </w:r>
      <w:r w:rsidRPr="00C46D44">
        <w:t>(3), 514–521.</w:t>
      </w:r>
    </w:p>
    <w:p w14:paraId="5937A234" w14:textId="77777777" w:rsidR="00C46D44" w:rsidRPr="00C46D44" w:rsidRDefault="00C46D44" w:rsidP="00C46D44">
      <w:pPr>
        <w:pStyle w:val="ab"/>
      </w:pPr>
      <w:r w:rsidRPr="00C46D44">
        <w:t xml:space="preserve">Zhang J., Wu Z., Fang G., Li J., Han  </w:t>
      </w:r>
      <w:proofErr w:type="spellStart"/>
      <w:r w:rsidRPr="00C46D44">
        <w:t>buxin</w:t>
      </w:r>
      <w:proofErr w:type="spellEnd"/>
      <w:r w:rsidRPr="00C46D44">
        <w:t xml:space="preserve">, &amp; Chen Z. (2010). Development of the Chinese age norms of CES-D in urban area. </w:t>
      </w:r>
      <w:r w:rsidRPr="00C46D44">
        <w:rPr>
          <w:i/>
          <w:iCs/>
        </w:rPr>
        <w:t>Chinese Mental Health Journal</w:t>
      </w:r>
      <w:r w:rsidRPr="00C46D44">
        <w:t xml:space="preserve">, </w:t>
      </w:r>
      <w:r w:rsidRPr="00C46D44">
        <w:rPr>
          <w:i/>
          <w:iCs/>
        </w:rPr>
        <w:t>24</w:t>
      </w:r>
      <w:r w:rsidRPr="00C46D44">
        <w:t>(2), 139–143.</w:t>
      </w:r>
    </w:p>
    <w:p w14:paraId="46569C54" w14:textId="77777777" w:rsidR="00C46D44" w:rsidRPr="00C46D44" w:rsidRDefault="00C46D44" w:rsidP="00C46D44">
      <w:pPr>
        <w:pStyle w:val="ab"/>
      </w:pPr>
      <w:r w:rsidRPr="00C46D44">
        <w:t xml:space="preserve">Zhang Y., Jin J., &amp; Yu G. (2022). Prevalence of mental health problems among junior high school students in Chinese mainland from 2010 to 2020: A meta-analysis. </w:t>
      </w:r>
      <w:r w:rsidRPr="00C46D44">
        <w:rPr>
          <w:i/>
          <w:iCs/>
        </w:rPr>
        <w:t>Advances in Psychological Science</w:t>
      </w:r>
      <w:r w:rsidRPr="00C46D44">
        <w:t xml:space="preserve">, </w:t>
      </w:r>
      <w:r w:rsidRPr="00C46D44">
        <w:rPr>
          <w:i/>
          <w:iCs/>
        </w:rPr>
        <w:t>30</w:t>
      </w:r>
      <w:r w:rsidRPr="00C46D44">
        <w:t>(5), 965–977. https://doi.org/10.3724/SP.J.1042.2022.00965</w:t>
      </w:r>
    </w:p>
    <w:p w14:paraId="6B0CD4BA" w14:textId="46787F83" w:rsidR="004D751B" w:rsidRPr="00727486" w:rsidRDefault="004D751B" w:rsidP="00E04CA1">
      <w:pPr>
        <w:pStyle w:val="3"/>
        <w:rPr>
          <w:color w:val="000000" w:themeColor="text1"/>
        </w:rPr>
      </w:pPr>
      <w:r w:rsidRPr="00727486">
        <w:rPr>
          <w:color w:val="000000" w:themeColor="text1"/>
        </w:rPr>
        <w:fldChar w:fldCharType="end"/>
      </w:r>
    </w:p>
    <w:sectPr w:rsidR="004D751B" w:rsidRPr="0072748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Hu Chuan-Peng" w:date="2024-05-08T23:00:00Z" w:initials="HC">
    <w:p w14:paraId="19B1A569" w14:textId="26BE4F0B" w:rsidR="0009025B" w:rsidRDefault="0009025B">
      <w:pPr>
        <w:pStyle w:val="a7"/>
      </w:pPr>
      <w:r>
        <w:rPr>
          <w:rStyle w:val="a9"/>
        </w:rPr>
        <w:annotationRef/>
      </w:r>
      <w:r>
        <w:rPr>
          <w:rFonts w:hint="eastAsia"/>
        </w:rPr>
        <w:t>把大学生算成青少年晚期，应该也行</w:t>
      </w:r>
      <w:r w:rsidR="00035DD3">
        <w:rPr>
          <w:rFonts w:hint="eastAsia"/>
        </w:rPr>
        <w:t>，这样标题短一点。</w:t>
      </w:r>
    </w:p>
  </w:comment>
  <w:comment w:id="2" w:author="Hu Chuan-Peng" w:date="2024-05-08T23:01:00Z" w:initials="HC">
    <w:p w14:paraId="3F249A5A" w14:textId="0C8BC738" w:rsidR="000E7FEB" w:rsidRDefault="000E7FEB" w:rsidP="000E7FEB">
      <w:pPr>
        <w:pStyle w:val="a7"/>
        <w:ind w:firstLine="0"/>
      </w:pPr>
      <w:r>
        <w:rPr>
          <w:rStyle w:val="a9"/>
        </w:rPr>
        <w:annotationRef/>
      </w:r>
      <w:r>
        <w:rPr>
          <w:rFonts w:hint="eastAsia"/>
        </w:rPr>
        <w:t>前言咱们可能也得再考虑稍微增加一些内容，突出咱们的特色：青少年和</w:t>
      </w:r>
      <w:r w:rsidR="001C59F1">
        <w:rPr>
          <w:rFonts w:hint="eastAsia"/>
        </w:rPr>
        <w:t>非英文国家</w:t>
      </w:r>
    </w:p>
  </w:comment>
  <w:comment w:id="3" w:author="浩远 汪" w:date="2024-05-09T15:59:00Z" w:initials="浩汪">
    <w:p w14:paraId="7733FF31" w14:textId="57B8C213" w:rsidR="000C6D43" w:rsidRDefault="000C6D43">
      <w:pPr>
        <w:pStyle w:val="a7"/>
      </w:pPr>
      <w:r>
        <w:rPr>
          <w:rStyle w:val="a9"/>
        </w:rPr>
        <w:annotationRef/>
      </w:r>
      <w:r>
        <w:rPr>
          <w:rFonts w:hint="eastAsia"/>
        </w:rPr>
        <w:t>已添加</w:t>
      </w:r>
    </w:p>
  </w:comment>
  <w:comment w:id="38" w:author="Hu Chuan-Peng" w:date="2024-05-17T03:36:00Z" w:initials="HC">
    <w:p w14:paraId="188318E0" w14:textId="7F9798F8" w:rsidR="00F817C4" w:rsidRDefault="00F817C4">
      <w:pPr>
        <w:pStyle w:val="a7"/>
      </w:pPr>
      <w:r>
        <w:rPr>
          <w:rStyle w:val="a9"/>
        </w:rPr>
        <w:annotationRef/>
      </w:r>
      <w:r>
        <w:rPr>
          <w:rFonts w:hint="eastAsia"/>
        </w:rPr>
        <w:t>这一句话说的是青少年与成人不同，只给了结论，应该再具体说说有什么不一样。</w:t>
      </w:r>
    </w:p>
  </w:comment>
  <w:comment w:id="39" w:author="浩远 汪" w:date="2024-05-21T10:33:00Z" w:initials="浩汪">
    <w:p w14:paraId="75D45A33" w14:textId="19CBFC71" w:rsidR="00E84062" w:rsidRDefault="00E84062">
      <w:pPr>
        <w:pStyle w:val="a7"/>
      </w:pPr>
      <w:r>
        <w:rPr>
          <w:rStyle w:val="a9"/>
        </w:rPr>
        <w:annotationRef/>
      </w:r>
      <w:r>
        <w:rPr>
          <w:rFonts w:hint="eastAsia"/>
        </w:rPr>
        <w:t>已添加，主要是在持续时间上和病理学特征上有所不同。</w:t>
      </w:r>
    </w:p>
  </w:comment>
  <w:comment w:id="41" w:author="Hu Chuan-Peng" w:date="2024-05-22T03:19:00Z" w:initials="HC">
    <w:p w14:paraId="75566083" w14:textId="387AF47B" w:rsidR="000F228F" w:rsidRDefault="000F228F">
      <w:pPr>
        <w:pStyle w:val="a7"/>
      </w:pPr>
      <w:r>
        <w:rPr>
          <w:rStyle w:val="a9"/>
        </w:rPr>
        <w:annotationRef/>
      </w:r>
      <w:r>
        <w:rPr>
          <w:rFonts w:hint="eastAsia"/>
        </w:rPr>
        <w:t>讨论中提到了中国人的心理测量历史，但是这里完全没有提啊，我觉得这里也可以提一下。</w:t>
      </w:r>
    </w:p>
  </w:comment>
  <w:comment w:id="42" w:author="浩远 汪" w:date="2024-05-22T15:48:00Z" w:initials="浩汪">
    <w:p w14:paraId="5D71C79F" w14:textId="7225E7CD" w:rsidR="009C62D2" w:rsidRDefault="009C62D2">
      <w:pPr>
        <w:pStyle w:val="a7"/>
      </w:pPr>
      <w:r>
        <w:rPr>
          <w:rStyle w:val="a9"/>
        </w:rPr>
        <w:annotationRef/>
      </w:r>
      <w:r>
        <w:rPr>
          <w:rFonts w:hint="eastAsia"/>
        </w:rPr>
        <w:t>已添加。</w:t>
      </w:r>
    </w:p>
  </w:comment>
  <w:comment w:id="43" w:author="Hu Chuan-Peng" w:date="2024-05-17T03:37:00Z" w:initials="HC">
    <w:p w14:paraId="130190B0" w14:textId="43702ACD" w:rsidR="00F817C4" w:rsidRDefault="00F817C4">
      <w:pPr>
        <w:pStyle w:val="a7"/>
      </w:pPr>
      <w:r>
        <w:rPr>
          <w:rStyle w:val="a9"/>
        </w:rPr>
        <w:annotationRef/>
      </w:r>
      <w:r>
        <w:rPr>
          <w:rFonts w:hint="eastAsia"/>
        </w:rPr>
        <w:t>同样，这里也只是给了结论，需要再给点例子。</w:t>
      </w:r>
    </w:p>
  </w:comment>
  <w:comment w:id="44" w:author="浩远 汪" w:date="2024-05-21T12:44:00Z" w:initials="浩汪">
    <w:p w14:paraId="42B4B73E" w14:textId="3DAF9ABE" w:rsidR="008B5DA9" w:rsidRDefault="008B5DA9" w:rsidP="008B5DA9">
      <w:pPr>
        <w:pStyle w:val="a7"/>
        <w:ind w:firstLine="0"/>
      </w:pPr>
      <w:r>
        <w:rPr>
          <w:rStyle w:val="a9"/>
        </w:rPr>
        <w:annotationRef/>
      </w:r>
      <w:r>
        <w:rPr>
          <w:rFonts w:hint="eastAsia"/>
        </w:rPr>
        <w:t>已添加</w:t>
      </w:r>
    </w:p>
  </w:comment>
  <w:comment w:id="48" w:author="Hu Chuan-Peng" w:date="2024-05-17T03:38:00Z" w:initials="HC">
    <w:p w14:paraId="7931DDB9" w14:textId="24DC7649" w:rsidR="00F817C4" w:rsidRDefault="00F817C4">
      <w:pPr>
        <w:pStyle w:val="a7"/>
      </w:pPr>
      <w:r>
        <w:rPr>
          <w:rStyle w:val="a9"/>
        </w:rPr>
        <w:annotationRef/>
      </w:r>
      <w:r>
        <w:rPr>
          <w:rFonts w:hint="eastAsia"/>
        </w:rPr>
        <w:t>这个关于我们研究如何做的句子，需要放在前言最后一段的第一句。</w:t>
      </w:r>
    </w:p>
  </w:comment>
  <w:comment w:id="49" w:author="浩远 汪" w:date="2024-05-21T10:18:00Z" w:initials="浩汪">
    <w:p w14:paraId="32A5474D" w14:textId="74D309DE" w:rsidR="00DA59C3" w:rsidRDefault="00DA59C3">
      <w:pPr>
        <w:pStyle w:val="a7"/>
      </w:pPr>
      <w:r>
        <w:rPr>
          <w:rStyle w:val="a9"/>
        </w:rPr>
        <w:annotationRef/>
      </w:r>
      <w:r>
        <w:rPr>
          <w:rFonts w:hint="eastAsia"/>
        </w:rPr>
        <w:t>现在这里就是前言最后一段的第一句呀</w:t>
      </w:r>
    </w:p>
  </w:comment>
  <w:comment w:id="57" w:author="Hu Chuan-Peng" w:date="2024-05-22T03:06:00Z" w:initials="HC">
    <w:p w14:paraId="06572059" w14:textId="1E5EC889" w:rsidR="00BD42B6" w:rsidRDefault="00BD42B6">
      <w:pPr>
        <w:pStyle w:val="a7"/>
      </w:pPr>
      <w:r>
        <w:rPr>
          <w:rStyle w:val="a9"/>
        </w:rPr>
        <w:annotationRef/>
      </w:r>
      <w:r>
        <w:rPr>
          <w:rFonts w:hint="eastAsia"/>
        </w:rPr>
        <w:t>它们在多少个文章中被使用应该是可以找到的吧</w:t>
      </w:r>
    </w:p>
  </w:comment>
  <w:comment w:id="58" w:author="浩远 汪" w:date="2024-05-22T13:35:00Z" w:initials="浩汪">
    <w:p w14:paraId="022A1902" w14:textId="3D653162" w:rsidR="00DC463D" w:rsidRDefault="00DC463D">
      <w:pPr>
        <w:pStyle w:val="a7"/>
      </w:pPr>
      <w:r>
        <w:rPr>
          <w:rStyle w:val="a9"/>
        </w:rPr>
        <w:annotationRef/>
      </w:r>
      <w:r>
        <w:rPr>
          <w:rFonts w:hint="eastAsia"/>
        </w:rPr>
        <w:t>可以的</w:t>
      </w:r>
    </w:p>
  </w:comment>
  <w:comment w:id="59" w:author="Hu Chuan-Peng" w:date="2024-05-22T03:07:00Z" w:initials="HC">
    <w:p w14:paraId="57C14885" w14:textId="4BAAC412" w:rsidR="00845CE0" w:rsidRDefault="00845CE0">
      <w:pPr>
        <w:pStyle w:val="a7"/>
      </w:pPr>
      <w:r>
        <w:rPr>
          <w:rStyle w:val="a9"/>
        </w:rPr>
        <w:annotationRef/>
      </w:r>
      <w:r>
        <w:rPr>
          <w:rFonts w:hint="eastAsia"/>
        </w:rPr>
        <w:t>这个图中加上没有找到条目的</w:t>
      </w:r>
      <w:r>
        <w:t>6</w:t>
      </w:r>
      <w:r>
        <w:rPr>
          <w:rFonts w:hint="eastAsia"/>
        </w:rPr>
        <w:t>个问卷吧，把它们用红色标出来？</w:t>
      </w:r>
    </w:p>
  </w:comment>
  <w:comment w:id="60" w:author="浩远 汪" w:date="2024-05-22T13:36:00Z" w:initials="浩汪">
    <w:p w14:paraId="6E243FE2" w14:textId="4BB1ECE4" w:rsidR="00DC463D" w:rsidRDefault="00DC463D">
      <w:pPr>
        <w:pStyle w:val="a7"/>
      </w:pPr>
      <w:r>
        <w:rPr>
          <w:rStyle w:val="a9"/>
        </w:rPr>
        <w:annotationRef/>
      </w:r>
      <w:r>
        <w:rPr>
          <w:rFonts w:hint="eastAsia"/>
        </w:rPr>
        <w:t>已经跟孟真说了</w:t>
      </w:r>
    </w:p>
  </w:comment>
  <w:comment w:id="68" w:author="浩远 汪" w:date="2024-05-23T15:02:00Z" w:initials="浩汪">
    <w:p w14:paraId="4802B507" w14:textId="77777777" w:rsidR="00697C85" w:rsidRDefault="00697C85">
      <w:pPr>
        <w:pStyle w:val="a7"/>
      </w:pPr>
      <w:r>
        <w:rPr>
          <w:rStyle w:val="a9"/>
        </w:rPr>
        <w:annotationRef/>
      </w:r>
      <w:r>
        <w:rPr>
          <w:rFonts w:hint="eastAsia"/>
        </w:rPr>
        <w:t>传鹏好，这个症状比较多，具体症状我放在补充材料的表里了，这里只报告了数字。</w:t>
      </w:r>
    </w:p>
    <w:p w14:paraId="714B9FBD" w14:textId="7963D00C" w:rsidR="00697C85" w:rsidRDefault="00697C85">
      <w:pPr>
        <w:pStyle w:val="a7"/>
      </w:pPr>
      <w:r>
        <w:rPr>
          <w:rFonts w:hint="eastAsia"/>
        </w:rPr>
        <w:t>下面中国的也如此。</w:t>
      </w:r>
      <w:r>
        <w:br/>
      </w:r>
      <w:r w:rsidR="005D0F45">
        <w:rPr>
          <w:rFonts w:hint="eastAsia"/>
        </w:rPr>
        <w:t>感觉</w:t>
      </w:r>
      <w:r>
        <w:rPr>
          <w:rFonts w:hint="eastAsia"/>
        </w:rPr>
        <w:t>可以考虑在图片用不同颜色中标记出来儿童青少年和中国的是什么。</w:t>
      </w:r>
    </w:p>
  </w:comment>
  <w:comment w:id="89" w:author="浩远 汪" w:date="2024-05-07T15:44:00Z" w:initials="浩汪">
    <w:p w14:paraId="6395850F" w14:textId="237C5551" w:rsidR="00987FD9" w:rsidRDefault="00987FD9" w:rsidP="00987FD9">
      <w:pPr>
        <w:pStyle w:val="a7"/>
        <w:ind w:firstLine="0"/>
      </w:pPr>
      <w:r>
        <w:rPr>
          <w:rStyle w:val="a9"/>
        </w:rPr>
        <w:annotationRef/>
      </w:r>
      <w:r>
        <w:rPr>
          <w:rFonts w:hint="eastAsia"/>
        </w:rPr>
        <w:t>没发现中国编制的</w:t>
      </w:r>
      <w:r w:rsidR="00124631">
        <w:rPr>
          <w:rFonts w:hint="eastAsia"/>
        </w:rPr>
        <w:t>在重叠度上</w:t>
      </w:r>
      <w:r>
        <w:rPr>
          <w:rFonts w:hint="eastAsia"/>
        </w:rPr>
        <w:t>有啥特别之处</w:t>
      </w:r>
      <w:r>
        <w:rPr>
          <w:rFonts w:hint="eastAsia"/>
        </w:rPr>
        <w:t xml:space="preserve">0.0 </w:t>
      </w:r>
    </w:p>
  </w:comment>
  <w:comment w:id="90" w:author="Hu Chuan-Peng" w:date="2024-05-08T22:50:00Z" w:initials="HC">
    <w:p w14:paraId="03648860" w14:textId="0CD05B09" w:rsidR="001518F2" w:rsidRDefault="001518F2" w:rsidP="001518F2">
      <w:pPr>
        <w:pStyle w:val="a7"/>
        <w:ind w:firstLine="0"/>
      </w:pPr>
      <w:r>
        <w:rPr>
          <w:rStyle w:val="a9"/>
        </w:rPr>
        <w:annotationRef/>
      </w:r>
      <w:r>
        <w:rPr>
          <w:rFonts w:hint="eastAsia"/>
        </w:rPr>
        <w:t>内容上与非中国研究编制的量表上有什么特殊之处呢？</w:t>
      </w:r>
    </w:p>
  </w:comment>
  <w:comment w:id="91" w:author="浩远 汪" w:date="2024-05-10T12:36:00Z" w:initials="浩汪">
    <w:p w14:paraId="4EAE712D" w14:textId="11099DD3" w:rsidR="00551FB2" w:rsidRDefault="00551FB2">
      <w:pPr>
        <w:pStyle w:val="a7"/>
      </w:pPr>
      <w:r>
        <w:rPr>
          <w:rStyle w:val="a9"/>
        </w:rPr>
        <w:annotationRef/>
      </w:r>
      <w:r>
        <w:rPr>
          <w:rFonts w:hint="eastAsia"/>
        </w:rPr>
        <w:t>剩下的</w:t>
      </w:r>
      <w:r>
        <w:rPr>
          <w:rFonts w:hint="eastAsia"/>
        </w:rPr>
        <w:t>ceps</w:t>
      </w:r>
      <w:r>
        <w:rPr>
          <w:rFonts w:hint="eastAsia"/>
        </w:rPr>
        <w:t>只有四个题，</w:t>
      </w:r>
      <w:r>
        <w:rPr>
          <w:rFonts w:hint="eastAsia"/>
        </w:rPr>
        <w:t>ji_2007</w:t>
      </w:r>
      <w:r>
        <w:rPr>
          <w:rFonts w:hint="eastAsia"/>
        </w:rPr>
        <w:t>只有</w:t>
      </w:r>
      <w:r>
        <w:rPr>
          <w:rFonts w:hint="eastAsia"/>
        </w:rPr>
        <w:t>2</w:t>
      </w:r>
      <w:r>
        <w:rPr>
          <w:rFonts w:hint="eastAsia"/>
        </w:rPr>
        <w:t>个题，内容上也没啥特殊的地方。</w:t>
      </w:r>
      <w:r>
        <w:br/>
      </w:r>
      <w:r>
        <w:rPr>
          <w:rFonts w:hint="eastAsia"/>
        </w:rPr>
        <w:t>感觉现在写的跟下面的</w:t>
      </w:r>
      <w:r>
        <w:rPr>
          <w:rFonts w:hint="eastAsia"/>
        </w:rPr>
        <w:t>4.2</w:t>
      </w:r>
      <w:r>
        <w:rPr>
          <w:rFonts w:hint="eastAsia"/>
        </w:rPr>
        <w:t>的第三点有点重复。</w:t>
      </w:r>
    </w:p>
  </w:comment>
  <w:comment w:id="95" w:author="Hu Chuan-Peng" w:date="2024-05-08T22:55:00Z" w:initials="HC">
    <w:p w14:paraId="300A17F7" w14:textId="4262E4D9" w:rsidR="001518F2" w:rsidRDefault="001518F2">
      <w:pPr>
        <w:pStyle w:val="a7"/>
      </w:pPr>
      <w:r>
        <w:rPr>
          <w:rStyle w:val="a9"/>
        </w:rPr>
        <w:annotationRef/>
      </w:r>
      <w:r>
        <w:rPr>
          <w:rFonts w:hint="eastAsia"/>
        </w:rPr>
        <w:t>这里面的几点内容之间的关系似乎不太清晰。感觉要再理一下。</w:t>
      </w:r>
    </w:p>
  </w:comment>
  <w:comment w:id="96" w:author="浩远 汪" w:date="2024-05-09T16:23:00Z" w:initials="浩汪">
    <w:p w14:paraId="0A40185B" w14:textId="77777777" w:rsidR="003818B6" w:rsidRDefault="003818B6">
      <w:pPr>
        <w:pStyle w:val="a7"/>
      </w:pPr>
      <w:r>
        <w:rPr>
          <w:rStyle w:val="a9"/>
        </w:rPr>
        <w:annotationRef/>
      </w:r>
      <w:r>
        <w:rPr>
          <w:rFonts w:hint="eastAsia"/>
        </w:rPr>
        <w:t>在前言进行了一定补充</w:t>
      </w:r>
    </w:p>
    <w:p w14:paraId="52733183" w14:textId="00D861A0" w:rsidR="003818B6" w:rsidRDefault="003818B6" w:rsidP="003818B6">
      <w:pPr>
        <w:pStyle w:val="a7"/>
      </w:pPr>
      <w:r>
        <w:rPr>
          <w:rFonts w:hint="eastAsia"/>
        </w:rPr>
        <w:t>并且调整了一下顺序，现在是对前言最后一段关注了的三个问题一一进行了讨论</w:t>
      </w:r>
      <w:r w:rsidR="0091358F">
        <w:rPr>
          <w:rFonts w:hint="eastAsia"/>
        </w:rPr>
        <w:t>。</w:t>
      </w:r>
      <w:r>
        <w:br/>
      </w:r>
      <w:r>
        <w:rPr>
          <w:rFonts w:hint="eastAsia"/>
        </w:rPr>
        <w:t xml:space="preserve">1 </w:t>
      </w:r>
      <w:r>
        <w:rPr>
          <w:rFonts w:hint="eastAsia"/>
        </w:rPr>
        <w:t>青少年抑郁测量</w:t>
      </w:r>
      <w:r>
        <w:rPr>
          <w:rFonts w:hint="eastAsia"/>
        </w:rPr>
        <w:t xml:space="preserve"> </w:t>
      </w:r>
    </w:p>
    <w:p w14:paraId="283F43EF" w14:textId="77777777" w:rsidR="003818B6" w:rsidRDefault="003818B6" w:rsidP="003818B6">
      <w:pPr>
        <w:pStyle w:val="a7"/>
      </w:pPr>
      <w:r>
        <w:rPr>
          <w:rFonts w:hint="eastAsia"/>
        </w:rPr>
        <w:t xml:space="preserve">2 </w:t>
      </w:r>
      <w:r>
        <w:rPr>
          <w:rFonts w:hint="eastAsia"/>
        </w:rPr>
        <w:t>中国的心理测量历史</w:t>
      </w:r>
      <w:r>
        <w:rPr>
          <w:rFonts w:hint="eastAsia"/>
        </w:rPr>
        <w:t xml:space="preserve"> </w:t>
      </w:r>
    </w:p>
    <w:p w14:paraId="6BD48159" w14:textId="1E1DFD65" w:rsidR="003818B6" w:rsidRDefault="003818B6" w:rsidP="003818B6">
      <w:pPr>
        <w:pStyle w:val="a7"/>
      </w:pPr>
      <w:r>
        <w:rPr>
          <w:rFonts w:hint="eastAsia"/>
        </w:rPr>
        <w:t xml:space="preserve">3 </w:t>
      </w:r>
      <w:r>
        <w:rPr>
          <w:rFonts w:hint="eastAsia"/>
        </w:rPr>
        <w:t>抑郁测量的碎片化</w:t>
      </w:r>
    </w:p>
    <w:p w14:paraId="775894AE" w14:textId="214193EC" w:rsidR="003818B6" w:rsidRDefault="003818B6">
      <w:pPr>
        <w:pStyle w:val="a7"/>
      </w:pPr>
      <w:r>
        <w:rPr>
          <w:rFonts w:hint="eastAsia"/>
        </w:rPr>
        <w:t>最后是讨论整个抑郁的方法基础</w:t>
      </w:r>
    </w:p>
    <w:p w14:paraId="5C2B47EA" w14:textId="39D58F05" w:rsidR="003818B6" w:rsidRDefault="003818B6">
      <w:pPr>
        <w:pStyle w:val="a7"/>
      </w:pPr>
    </w:p>
    <w:p w14:paraId="1C383D59" w14:textId="248A6324" w:rsidR="003818B6" w:rsidRDefault="003818B6">
      <w:pPr>
        <w:pStyle w:val="a7"/>
      </w:pPr>
    </w:p>
  </w:comment>
  <w:comment w:id="97" w:author="Hu Chuan-Peng" w:date="2024-05-22T03:17:00Z" w:initials="HC">
    <w:p w14:paraId="525AF170" w14:textId="2645B720" w:rsidR="00676BB2" w:rsidRDefault="00676BB2">
      <w:pPr>
        <w:pStyle w:val="a7"/>
      </w:pPr>
      <w:r>
        <w:rPr>
          <w:rStyle w:val="a9"/>
        </w:rPr>
        <w:annotationRef/>
      </w:r>
      <w:r>
        <w:rPr>
          <w:rFonts w:hint="eastAsia"/>
        </w:rPr>
        <w:t>不要过度强调中国，要强调非西方国家。</w:t>
      </w:r>
    </w:p>
  </w:comment>
  <w:comment w:id="98" w:author="浩远 汪" w:date="2024-05-22T15:59:00Z" w:initials="浩汪">
    <w:p w14:paraId="4D1364A2" w14:textId="6E9189B3" w:rsidR="000130D5" w:rsidRDefault="000130D5">
      <w:pPr>
        <w:pStyle w:val="a7"/>
      </w:pPr>
      <w:r>
        <w:rPr>
          <w:rStyle w:val="a9"/>
        </w:rPr>
        <w:annotationRef/>
      </w:r>
      <w:r>
        <w:rPr>
          <w:rFonts w:hint="eastAsia"/>
        </w:rPr>
        <w:t>好的</w:t>
      </w:r>
    </w:p>
  </w:comment>
  <w:comment w:id="101" w:author="Hu Chuan-Peng" w:date="2024-04-30T10:54:00Z" w:initials="HC">
    <w:p w14:paraId="72FCF12B" w14:textId="77777777" w:rsidR="0091358F" w:rsidRDefault="0091358F" w:rsidP="0091358F">
      <w:pPr>
        <w:pStyle w:val="a7"/>
      </w:pPr>
      <w:r>
        <w:rPr>
          <w:rStyle w:val="a9"/>
        </w:rPr>
        <w:annotationRef/>
      </w:r>
      <w:r>
        <w:rPr>
          <w:rFonts w:hint="eastAsia"/>
        </w:rPr>
        <w:t>这里应该是借中国的现实，对其他非英文国家的研究也提供参考。</w:t>
      </w:r>
    </w:p>
  </w:comment>
  <w:comment w:id="102" w:author="Hu Chuan-Peng" w:date="2024-05-08T22:53:00Z" w:initials="HC">
    <w:p w14:paraId="1CEFD4AD" w14:textId="11CAAECE" w:rsidR="001518F2" w:rsidRDefault="001518F2">
      <w:pPr>
        <w:pStyle w:val="a7"/>
      </w:pPr>
      <w:r>
        <w:rPr>
          <w:rStyle w:val="a9"/>
        </w:rPr>
        <w:annotationRef/>
      </w:r>
      <w:r>
        <w:rPr>
          <w:rFonts w:hint="eastAsia"/>
        </w:rPr>
        <w:t>赞！</w:t>
      </w:r>
    </w:p>
  </w:comment>
  <w:comment w:id="107" w:author="Hu Chuan-Peng" w:date="2024-04-23T09:43:00Z" w:initials="HC">
    <w:p w14:paraId="0740A832" w14:textId="77777777" w:rsidR="002D5548" w:rsidRDefault="002D5548" w:rsidP="002D5548">
      <w:pPr>
        <w:pStyle w:val="a7"/>
        <w:ind w:firstLineChars="125" w:firstLine="200"/>
      </w:pPr>
      <w:r>
        <w:rPr>
          <w:rStyle w:val="a9"/>
        </w:rPr>
        <w:annotationRef/>
      </w:r>
      <w:r>
        <w:rPr>
          <w:rFonts w:hint="eastAsia"/>
        </w:rPr>
        <w:t>APA</w:t>
      </w:r>
      <w:r>
        <w:rPr>
          <w:rFonts w:hint="eastAsia"/>
        </w:rPr>
        <w:t>不是首行缩进，是悬进吧？</w:t>
      </w:r>
    </w:p>
    <w:p w14:paraId="11DA5CCA" w14:textId="4E336D9B" w:rsidR="002D5548" w:rsidRDefault="002D5548" w:rsidP="002D5548">
      <w:pPr>
        <w:pStyle w:val="a7"/>
        <w:ind w:leftChars="75" w:left="180" w:firstLineChars="125" w:firstLine="300"/>
      </w:pPr>
      <w:r>
        <w:rPr>
          <w:rFonts w:hint="eastAsia"/>
        </w:rPr>
        <w:t>你使用的是什么格式？为什么标题为会有单引号？</w:t>
      </w:r>
      <w:r w:rsidR="001E1BE1">
        <w:rPr>
          <w:rFonts w:hint="eastAsia"/>
        </w:rPr>
        <w:t>年份没有加括号。</w:t>
      </w:r>
    </w:p>
  </w:comment>
  <w:comment w:id="108" w:author="浩远 汪" w:date="2024-04-23T14:57:00Z" w:initials="浩汪">
    <w:p w14:paraId="659B52F8" w14:textId="0CEC98CD" w:rsidR="00E04CA1" w:rsidRDefault="00E04CA1">
      <w:pPr>
        <w:pStyle w:val="a7"/>
      </w:pPr>
      <w:r>
        <w:rPr>
          <w:rStyle w:val="a9"/>
        </w:rPr>
        <w:annotationRef/>
      </w:r>
      <w:r>
        <w:rPr>
          <w:rFonts w:hint="eastAsia"/>
        </w:rPr>
        <w:t>改成悬进了，我用的是</w:t>
      </w:r>
      <w:proofErr w:type="spellStart"/>
      <w:r>
        <w:rPr>
          <w:rFonts w:hint="eastAsia"/>
        </w:rPr>
        <w:t>zotero</w:t>
      </w:r>
      <w:proofErr w:type="spellEnd"/>
      <w:r w:rsidR="00FF2B0D">
        <w:rPr>
          <w:rFonts w:hint="eastAsia"/>
        </w:rPr>
        <w:t>里的</w:t>
      </w:r>
      <w:r w:rsidR="00FF2B0D">
        <w:rPr>
          <w:rFonts w:hint="eastAsia"/>
        </w:rPr>
        <w:t>apa6</w:t>
      </w:r>
      <w:r w:rsidR="00FF2B0D">
        <w:rPr>
          <w:rFonts w:hint="eastAsia"/>
        </w:rPr>
        <w:t>，改成</w:t>
      </w:r>
      <w:r w:rsidR="00FF2B0D">
        <w:rPr>
          <w:rFonts w:hint="eastAsia"/>
        </w:rPr>
        <w:t>apa7</w:t>
      </w:r>
      <w:r w:rsidR="00FF2B0D">
        <w:rPr>
          <w:rFonts w:hint="eastAsia"/>
        </w:rPr>
        <w:t>的话则没有单引号了。</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9B1A569" w15:done="1"/>
  <w15:commentEx w15:paraId="3F249A5A" w15:done="1"/>
  <w15:commentEx w15:paraId="7733FF31" w15:paraIdParent="3F249A5A" w15:done="1"/>
  <w15:commentEx w15:paraId="188318E0" w15:done="1"/>
  <w15:commentEx w15:paraId="75D45A33" w15:paraIdParent="188318E0" w15:done="1"/>
  <w15:commentEx w15:paraId="75566083" w15:done="1"/>
  <w15:commentEx w15:paraId="5D71C79F" w15:paraIdParent="75566083" w15:done="1"/>
  <w15:commentEx w15:paraId="130190B0" w15:done="1"/>
  <w15:commentEx w15:paraId="42B4B73E" w15:paraIdParent="130190B0" w15:done="1"/>
  <w15:commentEx w15:paraId="7931DDB9" w15:done="1"/>
  <w15:commentEx w15:paraId="32A5474D" w15:paraIdParent="7931DDB9" w15:done="1"/>
  <w15:commentEx w15:paraId="06572059" w15:done="1"/>
  <w15:commentEx w15:paraId="022A1902" w15:paraIdParent="06572059" w15:done="1"/>
  <w15:commentEx w15:paraId="57C14885" w15:done="1"/>
  <w15:commentEx w15:paraId="6E243FE2" w15:paraIdParent="57C14885" w15:done="1"/>
  <w15:commentEx w15:paraId="714B9FBD" w15:done="1"/>
  <w15:commentEx w15:paraId="6395850F" w15:done="1"/>
  <w15:commentEx w15:paraId="03648860" w15:paraIdParent="6395850F" w15:done="1"/>
  <w15:commentEx w15:paraId="4EAE712D" w15:paraIdParent="6395850F" w15:done="1"/>
  <w15:commentEx w15:paraId="300A17F7" w15:done="1"/>
  <w15:commentEx w15:paraId="1C383D59" w15:paraIdParent="300A17F7" w15:done="1"/>
  <w15:commentEx w15:paraId="525AF170" w15:paraIdParent="300A17F7" w15:done="1"/>
  <w15:commentEx w15:paraId="4D1364A2" w15:paraIdParent="300A17F7" w15:done="1"/>
  <w15:commentEx w15:paraId="72FCF12B" w15:done="0"/>
  <w15:commentEx w15:paraId="1CEFD4AD" w15:done="1"/>
  <w15:commentEx w15:paraId="11DA5CCA" w15:done="1"/>
  <w15:commentEx w15:paraId="659B52F8" w15:paraIdParent="11DA5CC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40C0203" w16cex:dateUtc="2024-05-08T15:00:00Z"/>
  <w16cex:commentExtensible w16cex:durableId="6F5BAE8F" w16cex:dateUtc="2024-05-08T15:01:00Z"/>
  <w16cex:commentExtensible w16cex:durableId="4BA15679" w16cex:dateUtc="2024-05-09T07:59:00Z"/>
  <w16cex:commentExtensible w16cex:durableId="4FDE7DEE" w16cex:dateUtc="2024-05-16T19:36:00Z"/>
  <w16cex:commentExtensible w16cex:durableId="374B7561" w16cex:dateUtc="2024-05-21T02:33:00Z"/>
  <w16cex:commentExtensible w16cex:durableId="296D457B" w16cex:dateUtc="2024-05-21T19:19:00Z"/>
  <w16cex:commentExtensible w16cex:durableId="54276D12" w16cex:dateUtc="2024-05-22T07:48:00Z"/>
  <w16cex:commentExtensible w16cex:durableId="2ABD2BBC" w16cex:dateUtc="2024-05-16T19:37:00Z"/>
  <w16cex:commentExtensible w16cex:durableId="02B0A198" w16cex:dateUtc="2024-05-21T04:44:00Z"/>
  <w16cex:commentExtensible w16cex:durableId="42942A66" w16cex:dateUtc="2024-05-16T19:38:00Z"/>
  <w16cex:commentExtensible w16cex:durableId="4BA23253" w16cex:dateUtc="2024-05-21T02:18:00Z"/>
  <w16cex:commentExtensible w16cex:durableId="0B76A079" w16cex:dateUtc="2024-05-21T19:06:00Z"/>
  <w16cex:commentExtensible w16cex:durableId="36A95AE4" w16cex:dateUtc="2024-05-22T05:35:00Z"/>
  <w16cex:commentExtensible w16cex:durableId="50371F87" w16cex:dateUtc="2024-05-21T19:07:00Z"/>
  <w16cex:commentExtensible w16cex:durableId="6C58B7CC" w16cex:dateUtc="2024-05-22T05:36:00Z"/>
  <w16cex:commentExtensible w16cex:durableId="4DE32AAA" w16cex:dateUtc="2024-05-23T07:02:00Z"/>
  <w16cex:commentExtensible w16cex:durableId="32B609C3" w16cex:dateUtc="2024-05-07T07:44:00Z"/>
  <w16cex:commentExtensible w16cex:durableId="6D671E7B" w16cex:dateUtc="2024-05-08T14:50:00Z"/>
  <w16cex:commentExtensible w16cex:durableId="169A9531" w16cex:dateUtc="2024-05-10T04:36:00Z"/>
  <w16cex:commentExtensible w16cex:durableId="7E12A4CD" w16cex:dateUtc="2024-05-08T14:55:00Z"/>
  <w16cex:commentExtensible w16cex:durableId="6BC30017" w16cex:dateUtc="2024-05-09T08:23:00Z"/>
  <w16cex:commentExtensible w16cex:durableId="6C411B18" w16cex:dateUtc="2024-05-21T19:17:00Z"/>
  <w16cex:commentExtensible w16cex:durableId="41BBE4D9" w16cex:dateUtc="2024-05-22T07:59:00Z"/>
  <w16cex:commentExtensible w16cex:durableId="5AD8D0FC" w16cex:dateUtc="2024-04-30T02:54:00Z"/>
  <w16cex:commentExtensible w16cex:durableId="40922B54" w16cex:dateUtc="2024-05-08T14:53:00Z"/>
  <w16cex:commentExtensible w16cex:durableId="551E86D6" w16cex:dateUtc="2024-04-23T01:43:00Z"/>
  <w16cex:commentExtensible w16cex:durableId="2468038F" w16cex:dateUtc="2024-04-23T06: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9B1A569" w16cid:durableId="540C0203"/>
  <w16cid:commentId w16cid:paraId="3F249A5A" w16cid:durableId="6F5BAE8F"/>
  <w16cid:commentId w16cid:paraId="7733FF31" w16cid:durableId="4BA15679"/>
  <w16cid:commentId w16cid:paraId="188318E0" w16cid:durableId="4FDE7DEE"/>
  <w16cid:commentId w16cid:paraId="75D45A33" w16cid:durableId="374B7561"/>
  <w16cid:commentId w16cid:paraId="75566083" w16cid:durableId="296D457B"/>
  <w16cid:commentId w16cid:paraId="5D71C79F" w16cid:durableId="54276D12"/>
  <w16cid:commentId w16cid:paraId="130190B0" w16cid:durableId="2ABD2BBC"/>
  <w16cid:commentId w16cid:paraId="42B4B73E" w16cid:durableId="02B0A198"/>
  <w16cid:commentId w16cid:paraId="7931DDB9" w16cid:durableId="42942A66"/>
  <w16cid:commentId w16cid:paraId="32A5474D" w16cid:durableId="4BA23253"/>
  <w16cid:commentId w16cid:paraId="06572059" w16cid:durableId="0B76A079"/>
  <w16cid:commentId w16cid:paraId="022A1902" w16cid:durableId="36A95AE4"/>
  <w16cid:commentId w16cid:paraId="57C14885" w16cid:durableId="50371F87"/>
  <w16cid:commentId w16cid:paraId="6E243FE2" w16cid:durableId="6C58B7CC"/>
  <w16cid:commentId w16cid:paraId="714B9FBD" w16cid:durableId="4DE32AAA"/>
  <w16cid:commentId w16cid:paraId="6395850F" w16cid:durableId="32B609C3"/>
  <w16cid:commentId w16cid:paraId="03648860" w16cid:durableId="6D671E7B"/>
  <w16cid:commentId w16cid:paraId="4EAE712D" w16cid:durableId="169A9531"/>
  <w16cid:commentId w16cid:paraId="300A17F7" w16cid:durableId="7E12A4CD"/>
  <w16cid:commentId w16cid:paraId="1C383D59" w16cid:durableId="6BC30017"/>
  <w16cid:commentId w16cid:paraId="525AF170" w16cid:durableId="6C411B18"/>
  <w16cid:commentId w16cid:paraId="4D1364A2" w16cid:durableId="41BBE4D9"/>
  <w16cid:commentId w16cid:paraId="72FCF12B" w16cid:durableId="5AD8D0FC"/>
  <w16cid:commentId w16cid:paraId="1CEFD4AD" w16cid:durableId="40922B54"/>
  <w16cid:commentId w16cid:paraId="11DA5CCA" w16cid:durableId="551E86D6"/>
  <w16cid:commentId w16cid:paraId="659B52F8" w16cid:durableId="246803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880B82B" w14:textId="77777777" w:rsidR="0027126B" w:rsidRDefault="0027126B" w:rsidP="00FC1EED">
      <w:pPr>
        <w:spacing w:line="240" w:lineRule="auto"/>
        <w:ind w:firstLine="480"/>
      </w:pPr>
      <w:r>
        <w:separator/>
      </w:r>
    </w:p>
  </w:endnote>
  <w:endnote w:type="continuationSeparator" w:id="0">
    <w:p w14:paraId="1CAC6636" w14:textId="77777777" w:rsidR="0027126B" w:rsidRDefault="0027126B" w:rsidP="00FC1EE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668B90E" w14:textId="77777777" w:rsidR="0027126B" w:rsidRDefault="0027126B" w:rsidP="00FC1EED">
      <w:pPr>
        <w:spacing w:line="240" w:lineRule="auto"/>
        <w:ind w:firstLine="480"/>
      </w:pPr>
      <w:r>
        <w:separator/>
      </w:r>
    </w:p>
  </w:footnote>
  <w:footnote w:type="continuationSeparator" w:id="0">
    <w:p w14:paraId="364A4CED" w14:textId="77777777" w:rsidR="0027126B" w:rsidRDefault="0027126B" w:rsidP="00FC1EED">
      <w:pPr>
        <w:spacing w:line="240" w:lineRule="auto"/>
        <w:ind w:firstLine="48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4487573"/>
    <w:multiLevelType w:val="hybridMultilevel"/>
    <w:tmpl w:val="783030B2"/>
    <w:lvl w:ilvl="0" w:tplc="40D81D54">
      <w:start w:val="1"/>
      <w:numFmt w:val="decimal"/>
      <w:lvlText w:val="%1，"/>
      <w:lvlJc w:val="left"/>
      <w:pPr>
        <w:ind w:left="843" w:hanging="363"/>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3D6C1FA6"/>
    <w:multiLevelType w:val="hybridMultilevel"/>
    <w:tmpl w:val="4170BBCC"/>
    <w:lvl w:ilvl="0" w:tplc="562412BE">
      <w:start w:val="1"/>
      <w:numFmt w:val="decimal"/>
      <w:lvlText w:val="%1、"/>
      <w:lvlJc w:val="left"/>
      <w:pPr>
        <w:ind w:left="363" w:hanging="363"/>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5A6E6EBA"/>
    <w:multiLevelType w:val="hybridMultilevel"/>
    <w:tmpl w:val="CB5AF6F2"/>
    <w:lvl w:ilvl="0" w:tplc="FF10D786">
      <w:start w:val="1"/>
      <w:numFmt w:val="decimal"/>
      <w:lvlText w:val="%1、"/>
      <w:lvlJc w:val="left"/>
      <w:pPr>
        <w:ind w:left="843" w:hanging="363"/>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num w:numId="1" w16cid:durableId="977539653">
    <w:abstractNumId w:val="0"/>
  </w:num>
  <w:num w:numId="2" w16cid:durableId="849637142">
    <w:abstractNumId w:val="2"/>
  </w:num>
  <w:num w:numId="3" w16cid:durableId="213740640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u Chuan-Peng">
    <w15:presenceInfo w15:providerId="Windows Live" w15:userId="b3f3f6a417be6905"/>
  </w15:person>
  <w15:person w15:author="浩远 汪">
    <w15:presenceInfo w15:providerId="Windows Live" w15:userId="42301a22ef3a30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B04"/>
    <w:rsid w:val="00003AA9"/>
    <w:rsid w:val="000069CD"/>
    <w:rsid w:val="00007BB5"/>
    <w:rsid w:val="000130D5"/>
    <w:rsid w:val="00017B2D"/>
    <w:rsid w:val="00020D5C"/>
    <w:rsid w:val="000275B6"/>
    <w:rsid w:val="00035DD3"/>
    <w:rsid w:val="00045A41"/>
    <w:rsid w:val="00046779"/>
    <w:rsid w:val="00046957"/>
    <w:rsid w:val="0004790B"/>
    <w:rsid w:val="00051284"/>
    <w:rsid w:val="00054814"/>
    <w:rsid w:val="00055B14"/>
    <w:rsid w:val="0006335C"/>
    <w:rsid w:val="00065A08"/>
    <w:rsid w:val="00067A55"/>
    <w:rsid w:val="000709C6"/>
    <w:rsid w:val="00075050"/>
    <w:rsid w:val="000774CC"/>
    <w:rsid w:val="00077EBD"/>
    <w:rsid w:val="000802C4"/>
    <w:rsid w:val="000803D7"/>
    <w:rsid w:val="0009025B"/>
    <w:rsid w:val="000909D8"/>
    <w:rsid w:val="00093DF4"/>
    <w:rsid w:val="00094BDC"/>
    <w:rsid w:val="00095FA2"/>
    <w:rsid w:val="000A1AA0"/>
    <w:rsid w:val="000B2DA3"/>
    <w:rsid w:val="000B3DBD"/>
    <w:rsid w:val="000B5642"/>
    <w:rsid w:val="000C099C"/>
    <w:rsid w:val="000C0A4B"/>
    <w:rsid w:val="000C2FEB"/>
    <w:rsid w:val="000C394B"/>
    <w:rsid w:val="000C6D43"/>
    <w:rsid w:val="000C6D64"/>
    <w:rsid w:val="000C6F7A"/>
    <w:rsid w:val="000C7B5B"/>
    <w:rsid w:val="000E1646"/>
    <w:rsid w:val="000E7FEB"/>
    <w:rsid w:val="000F228F"/>
    <w:rsid w:val="000F33E0"/>
    <w:rsid w:val="000F7503"/>
    <w:rsid w:val="001027D9"/>
    <w:rsid w:val="00111618"/>
    <w:rsid w:val="00114C99"/>
    <w:rsid w:val="00121B47"/>
    <w:rsid w:val="00122BF1"/>
    <w:rsid w:val="00124631"/>
    <w:rsid w:val="001267C1"/>
    <w:rsid w:val="001272A3"/>
    <w:rsid w:val="00132CB3"/>
    <w:rsid w:val="001340CF"/>
    <w:rsid w:val="00134928"/>
    <w:rsid w:val="00134F1A"/>
    <w:rsid w:val="001440CD"/>
    <w:rsid w:val="0015049D"/>
    <w:rsid w:val="00151705"/>
    <w:rsid w:val="00151740"/>
    <w:rsid w:val="001518F2"/>
    <w:rsid w:val="001561B7"/>
    <w:rsid w:val="001608E9"/>
    <w:rsid w:val="0016110E"/>
    <w:rsid w:val="00161351"/>
    <w:rsid w:val="00165969"/>
    <w:rsid w:val="00171DE9"/>
    <w:rsid w:val="00173321"/>
    <w:rsid w:val="00175539"/>
    <w:rsid w:val="00182207"/>
    <w:rsid w:val="001830EB"/>
    <w:rsid w:val="00183110"/>
    <w:rsid w:val="001944A8"/>
    <w:rsid w:val="001A0036"/>
    <w:rsid w:val="001A2D81"/>
    <w:rsid w:val="001A3248"/>
    <w:rsid w:val="001A5278"/>
    <w:rsid w:val="001B0250"/>
    <w:rsid w:val="001B2554"/>
    <w:rsid w:val="001B2F6A"/>
    <w:rsid w:val="001B6373"/>
    <w:rsid w:val="001C300C"/>
    <w:rsid w:val="001C59F1"/>
    <w:rsid w:val="001C7F05"/>
    <w:rsid w:val="001D1639"/>
    <w:rsid w:val="001D328F"/>
    <w:rsid w:val="001D39DD"/>
    <w:rsid w:val="001D63A7"/>
    <w:rsid w:val="001E09D0"/>
    <w:rsid w:val="001E1BE1"/>
    <w:rsid w:val="001E1E97"/>
    <w:rsid w:val="001E5331"/>
    <w:rsid w:val="001E7F25"/>
    <w:rsid w:val="001F1B04"/>
    <w:rsid w:val="001F215E"/>
    <w:rsid w:val="001F50A4"/>
    <w:rsid w:val="00200C2D"/>
    <w:rsid w:val="002026CD"/>
    <w:rsid w:val="00204E76"/>
    <w:rsid w:val="0021089D"/>
    <w:rsid w:val="00210C7A"/>
    <w:rsid w:val="002166E3"/>
    <w:rsid w:val="00222966"/>
    <w:rsid w:val="00227B1E"/>
    <w:rsid w:val="00232753"/>
    <w:rsid w:val="00242A57"/>
    <w:rsid w:val="00243E13"/>
    <w:rsid w:val="00244F48"/>
    <w:rsid w:val="00250B42"/>
    <w:rsid w:val="00257214"/>
    <w:rsid w:val="00266404"/>
    <w:rsid w:val="002670D8"/>
    <w:rsid w:val="00270EE9"/>
    <w:rsid w:val="0027126B"/>
    <w:rsid w:val="00273068"/>
    <w:rsid w:val="00276527"/>
    <w:rsid w:val="00277455"/>
    <w:rsid w:val="00290A34"/>
    <w:rsid w:val="002929EA"/>
    <w:rsid w:val="00295450"/>
    <w:rsid w:val="002A4204"/>
    <w:rsid w:val="002B2F8D"/>
    <w:rsid w:val="002B323D"/>
    <w:rsid w:val="002B6AB2"/>
    <w:rsid w:val="002B7A6B"/>
    <w:rsid w:val="002C2170"/>
    <w:rsid w:val="002C3B3E"/>
    <w:rsid w:val="002C4073"/>
    <w:rsid w:val="002C6310"/>
    <w:rsid w:val="002D0709"/>
    <w:rsid w:val="002D3A3E"/>
    <w:rsid w:val="002D43E5"/>
    <w:rsid w:val="002D5548"/>
    <w:rsid w:val="002E033E"/>
    <w:rsid w:val="002E733B"/>
    <w:rsid w:val="002F1A7D"/>
    <w:rsid w:val="002F57EA"/>
    <w:rsid w:val="002F7257"/>
    <w:rsid w:val="00302284"/>
    <w:rsid w:val="003027BE"/>
    <w:rsid w:val="003038AA"/>
    <w:rsid w:val="003038B4"/>
    <w:rsid w:val="0030414F"/>
    <w:rsid w:val="00307C04"/>
    <w:rsid w:val="003141DF"/>
    <w:rsid w:val="00324C04"/>
    <w:rsid w:val="00330E05"/>
    <w:rsid w:val="00346B44"/>
    <w:rsid w:val="00351F4C"/>
    <w:rsid w:val="00352BDB"/>
    <w:rsid w:val="00357BF4"/>
    <w:rsid w:val="003633C7"/>
    <w:rsid w:val="003674D5"/>
    <w:rsid w:val="00367C71"/>
    <w:rsid w:val="00370A89"/>
    <w:rsid w:val="0037551F"/>
    <w:rsid w:val="003818B6"/>
    <w:rsid w:val="00391297"/>
    <w:rsid w:val="00393C48"/>
    <w:rsid w:val="003A141A"/>
    <w:rsid w:val="003A2AC4"/>
    <w:rsid w:val="003A5F8C"/>
    <w:rsid w:val="003A6BF5"/>
    <w:rsid w:val="003B4D78"/>
    <w:rsid w:val="003C2718"/>
    <w:rsid w:val="003D2855"/>
    <w:rsid w:val="003D4FE5"/>
    <w:rsid w:val="003D507B"/>
    <w:rsid w:val="003F00C0"/>
    <w:rsid w:val="003F031F"/>
    <w:rsid w:val="003F3621"/>
    <w:rsid w:val="00400FB0"/>
    <w:rsid w:val="00407891"/>
    <w:rsid w:val="004101DC"/>
    <w:rsid w:val="0041042F"/>
    <w:rsid w:val="0041090D"/>
    <w:rsid w:val="004208DB"/>
    <w:rsid w:val="00424354"/>
    <w:rsid w:val="00430193"/>
    <w:rsid w:val="00432D20"/>
    <w:rsid w:val="00440C81"/>
    <w:rsid w:val="00446EF9"/>
    <w:rsid w:val="004516C4"/>
    <w:rsid w:val="00461A5E"/>
    <w:rsid w:val="00465CB6"/>
    <w:rsid w:val="00467779"/>
    <w:rsid w:val="00473BDB"/>
    <w:rsid w:val="0048062E"/>
    <w:rsid w:val="004A16BE"/>
    <w:rsid w:val="004A39B1"/>
    <w:rsid w:val="004A7E6B"/>
    <w:rsid w:val="004B4BB8"/>
    <w:rsid w:val="004B69A3"/>
    <w:rsid w:val="004B6D52"/>
    <w:rsid w:val="004D3F65"/>
    <w:rsid w:val="004D751B"/>
    <w:rsid w:val="004F0CD1"/>
    <w:rsid w:val="004F404A"/>
    <w:rsid w:val="0051727A"/>
    <w:rsid w:val="00522B52"/>
    <w:rsid w:val="00523794"/>
    <w:rsid w:val="00527D75"/>
    <w:rsid w:val="00530B22"/>
    <w:rsid w:val="0053735F"/>
    <w:rsid w:val="005376EC"/>
    <w:rsid w:val="00537C36"/>
    <w:rsid w:val="00547B64"/>
    <w:rsid w:val="005512E5"/>
    <w:rsid w:val="00551FB2"/>
    <w:rsid w:val="005541B5"/>
    <w:rsid w:val="00555FDE"/>
    <w:rsid w:val="00557A88"/>
    <w:rsid w:val="005604BF"/>
    <w:rsid w:val="00567632"/>
    <w:rsid w:val="00577239"/>
    <w:rsid w:val="00577388"/>
    <w:rsid w:val="005811FB"/>
    <w:rsid w:val="00581EEE"/>
    <w:rsid w:val="00583D67"/>
    <w:rsid w:val="005843A6"/>
    <w:rsid w:val="005853FD"/>
    <w:rsid w:val="00587D6D"/>
    <w:rsid w:val="00587E87"/>
    <w:rsid w:val="00592677"/>
    <w:rsid w:val="00593AF2"/>
    <w:rsid w:val="00593E18"/>
    <w:rsid w:val="005A2A03"/>
    <w:rsid w:val="005B2E57"/>
    <w:rsid w:val="005B5D57"/>
    <w:rsid w:val="005C7FDF"/>
    <w:rsid w:val="005D0F45"/>
    <w:rsid w:val="005D14D2"/>
    <w:rsid w:val="005D2CB3"/>
    <w:rsid w:val="005D6516"/>
    <w:rsid w:val="005D65B0"/>
    <w:rsid w:val="005D798D"/>
    <w:rsid w:val="005D7C4C"/>
    <w:rsid w:val="005E11C5"/>
    <w:rsid w:val="005E27CC"/>
    <w:rsid w:val="005E47A2"/>
    <w:rsid w:val="005F3CD5"/>
    <w:rsid w:val="00601B1F"/>
    <w:rsid w:val="00602C92"/>
    <w:rsid w:val="0060702D"/>
    <w:rsid w:val="00610DF3"/>
    <w:rsid w:val="006203A6"/>
    <w:rsid w:val="00635701"/>
    <w:rsid w:val="006454FA"/>
    <w:rsid w:val="006556F1"/>
    <w:rsid w:val="00657C9B"/>
    <w:rsid w:val="0066171B"/>
    <w:rsid w:val="00670A12"/>
    <w:rsid w:val="00676BB2"/>
    <w:rsid w:val="00682F17"/>
    <w:rsid w:val="00684332"/>
    <w:rsid w:val="006865FF"/>
    <w:rsid w:val="0068670A"/>
    <w:rsid w:val="00691C99"/>
    <w:rsid w:val="00694ED4"/>
    <w:rsid w:val="00697C85"/>
    <w:rsid w:val="006A02C6"/>
    <w:rsid w:val="006A0830"/>
    <w:rsid w:val="006A283B"/>
    <w:rsid w:val="006B2022"/>
    <w:rsid w:val="006B5D74"/>
    <w:rsid w:val="006B689F"/>
    <w:rsid w:val="006C2BE7"/>
    <w:rsid w:val="006D6E7A"/>
    <w:rsid w:val="006D7493"/>
    <w:rsid w:val="006E0397"/>
    <w:rsid w:val="006E7B0B"/>
    <w:rsid w:val="007010A9"/>
    <w:rsid w:val="007026BE"/>
    <w:rsid w:val="007120DE"/>
    <w:rsid w:val="007149FD"/>
    <w:rsid w:val="00714D6F"/>
    <w:rsid w:val="00721975"/>
    <w:rsid w:val="00723104"/>
    <w:rsid w:val="00727486"/>
    <w:rsid w:val="00730605"/>
    <w:rsid w:val="00731668"/>
    <w:rsid w:val="00733F25"/>
    <w:rsid w:val="007413BA"/>
    <w:rsid w:val="00741ABF"/>
    <w:rsid w:val="007449CC"/>
    <w:rsid w:val="00747357"/>
    <w:rsid w:val="00751F1E"/>
    <w:rsid w:val="00753C98"/>
    <w:rsid w:val="00754E74"/>
    <w:rsid w:val="00761D0E"/>
    <w:rsid w:val="007666A6"/>
    <w:rsid w:val="00770F03"/>
    <w:rsid w:val="0077489C"/>
    <w:rsid w:val="00786726"/>
    <w:rsid w:val="007908E0"/>
    <w:rsid w:val="007937C9"/>
    <w:rsid w:val="00797F69"/>
    <w:rsid w:val="007A38C6"/>
    <w:rsid w:val="007A7662"/>
    <w:rsid w:val="007B564F"/>
    <w:rsid w:val="007B7A9A"/>
    <w:rsid w:val="007C410B"/>
    <w:rsid w:val="007C7C43"/>
    <w:rsid w:val="007D22E2"/>
    <w:rsid w:val="007D3236"/>
    <w:rsid w:val="007D68CF"/>
    <w:rsid w:val="007E5901"/>
    <w:rsid w:val="007F03A1"/>
    <w:rsid w:val="007F4437"/>
    <w:rsid w:val="008105F7"/>
    <w:rsid w:val="00815DA6"/>
    <w:rsid w:val="00820A8E"/>
    <w:rsid w:val="00822103"/>
    <w:rsid w:val="00832806"/>
    <w:rsid w:val="00837E4F"/>
    <w:rsid w:val="008413C6"/>
    <w:rsid w:val="008443B8"/>
    <w:rsid w:val="00845CE0"/>
    <w:rsid w:val="0084606A"/>
    <w:rsid w:val="00856493"/>
    <w:rsid w:val="00861001"/>
    <w:rsid w:val="008767E0"/>
    <w:rsid w:val="00885C00"/>
    <w:rsid w:val="0088717B"/>
    <w:rsid w:val="00892569"/>
    <w:rsid w:val="008A0A4C"/>
    <w:rsid w:val="008A0C99"/>
    <w:rsid w:val="008B150A"/>
    <w:rsid w:val="008B2B23"/>
    <w:rsid w:val="008B5DA9"/>
    <w:rsid w:val="008C1459"/>
    <w:rsid w:val="008C14B1"/>
    <w:rsid w:val="008D2DA8"/>
    <w:rsid w:val="008D3D75"/>
    <w:rsid w:val="008D50C6"/>
    <w:rsid w:val="008D6777"/>
    <w:rsid w:val="008E1B5E"/>
    <w:rsid w:val="008E4C34"/>
    <w:rsid w:val="008E627F"/>
    <w:rsid w:val="008F1B61"/>
    <w:rsid w:val="009018EE"/>
    <w:rsid w:val="00906BE5"/>
    <w:rsid w:val="009079FF"/>
    <w:rsid w:val="00910F56"/>
    <w:rsid w:val="009121A8"/>
    <w:rsid w:val="0091358F"/>
    <w:rsid w:val="00917FC7"/>
    <w:rsid w:val="00920F86"/>
    <w:rsid w:val="0092696E"/>
    <w:rsid w:val="00927288"/>
    <w:rsid w:val="00936D1D"/>
    <w:rsid w:val="00937BA7"/>
    <w:rsid w:val="009404F5"/>
    <w:rsid w:val="0094333C"/>
    <w:rsid w:val="0095577A"/>
    <w:rsid w:val="00957B10"/>
    <w:rsid w:val="009665D2"/>
    <w:rsid w:val="00967469"/>
    <w:rsid w:val="00972584"/>
    <w:rsid w:val="009732BE"/>
    <w:rsid w:val="00982F92"/>
    <w:rsid w:val="009857F1"/>
    <w:rsid w:val="00986250"/>
    <w:rsid w:val="00987FD9"/>
    <w:rsid w:val="0099300B"/>
    <w:rsid w:val="00993A44"/>
    <w:rsid w:val="009A4C68"/>
    <w:rsid w:val="009B2CEF"/>
    <w:rsid w:val="009B4497"/>
    <w:rsid w:val="009B502E"/>
    <w:rsid w:val="009B57D0"/>
    <w:rsid w:val="009C2394"/>
    <w:rsid w:val="009C5A69"/>
    <w:rsid w:val="009C62D2"/>
    <w:rsid w:val="009D116A"/>
    <w:rsid w:val="009D1BF2"/>
    <w:rsid w:val="009D37E7"/>
    <w:rsid w:val="009D5280"/>
    <w:rsid w:val="009E2263"/>
    <w:rsid w:val="009F1D81"/>
    <w:rsid w:val="009F6A66"/>
    <w:rsid w:val="009F79E9"/>
    <w:rsid w:val="00A030A8"/>
    <w:rsid w:val="00A06813"/>
    <w:rsid w:val="00A11CA8"/>
    <w:rsid w:val="00A1483C"/>
    <w:rsid w:val="00A1553F"/>
    <w:rsid w:val="00A2450E"/>
    <w:rsid w:val="00A27742"/>
    <w:rsid w:val="00A27AC1"/>
    <w:rsid w:val="00A30871"/>
    <w:rsid w:val="00A315E5"/>
    <w:rsid w:val="00A40702"/>
    <w:rsid w:val="00A4595E"/>
    <w:rsid w:val="00A463D7"/>
    <w:rsid w:val="00A46B62"/>
    <w:rsid w:val="00A477DA"/>
    <w:rsid w:val="00A57823"/>
    <w:rsid w:val="00A578B6"/>
    <w:rsid w:val="00A63D4D"/>
    <w:rsid w:val="00A72BF1"/>
    <w:rsid w:val="00A77536"/>
    <w:rsid w:val="00A86DCA"/>
    <w:rsid w:val="00A91A4F"/>
    <w:rsid w:val="00A94B5C"/>
    <w:rsid w:val="00AA3A52"/>
    <w:rsid w:val="00AA4ACE"/>
    <w:rsid w:val="00AA6B3E"/>
    <w:rsid w:val="00AA735C"/>
    <w:rsid w:val="00AB6D18"/>
    <w:rsid w:val="00AB7E62"/>
    <w:rsid w:val="00AD41DC"/>
    <w:rsid w:val="00AD4C94"/>
    <w:rsid w:val="00AE3A2E"/>
    <w:rsid w:val="00AE4406"/>
    <w:rsid w:val="00AE5226"/>
    <w:rsid w:val="00B05AA5"/>
    <w:rsid w:val="00B14065"/>
    <w:rsid w:val="00B16347"/>
    <w:rsid w:val="00B3266B"/>
    <w:rsid w:val="00B327F1"/>
    <w:rsid w:val="00B3451A"/>
    <w:rsid w:val="00B4283E"/>
    <w:rsid w:val="00B509C3"/>
    <w:rsid w:val="00B5189B"/>
    <w:rsid w:val="00B53247"/>
    <w:rsid w:val="00B572E6"/>
    <w:rsid w:val="00B57518"/>
    <w:rsid w:val="00B60049"/>
    <w:rsid w:val="00B60CCC"/>
    <w:rsid w:val="00B62014"/>
    <w:rsid w:val="00B6215F"/>
    <w:rsid w:val="00B66909"/>
    <w:rsid w:val="00B71EB9"/>
    <w:rsid w:val="00B73F4F"/>
    <w:rsid w:val="00B76554"/>
    <w:rsid w:val="00B77CBB"/>
    <w:rsid w:val="00B80175"/>
    <w:rsid w:val="00B81B76"/>
    <w:rsid w:val="00B86847"/>
    <w:rsid w:val="00B9043E"/>
    <w:rsid w:val="00B9680E"/>
    <w:rsid w:val="00BA06EB"/>
    <w:rsid w:val="00BA5856"/>
    <w:rsid w:val="00BB2F4A"/>
    <w:rsid w:val="00BB5575"/>
    <w:rsid w:val="00BB5EE5"/>
    <w:rsid w:val="00BB732B"/>
    <w:rsid w:val="00BC4A9C"/>
    <w:rsid w:val="00BC576A"/>
    <w:rsid w:val="00BC70E1"/>
    <w:rsid w:val="00BD0476"/>
    <w:rsid w:val="00BD42B6"/>
    <w:rsid w:val="00BE11C2"/>
    <w:rsid w:val="00BE19CC"/>
    <w:rsid w:val="00BE3B76"/>
    <w:rsid w:val="00BE41E2"/>
    <w:rsid w:val="00BE5C40"/>
    <w:rsid w:val="00BE7D15"/>
    <w:rsid w:val="00BF0930"/>
    <w:rsid w:val="00BF3F9C"/>
    <w:rsid w:val="00BF63BB"/>
    <w:rsid w:val="00C020DA"/>
    <w:rsid w:val="00C03838"/>
    <w:rsid w:val="00C03911"/>
    <w:rsid w:val="00C1278B"/>
    <w:rsid w:val="00C2086E"/>
    <w:rsid w:val="00C2367B"/>
    <w:rsid w:val="00C25402"/>
    <w:rsid w:val="00C27C74"/>
    <w:rsid w:val="00C3125E"/>
    <w:rsid w:val="00C337F1"/>
    <w:rsid w:val="00C400A9"/>
    <w:rsid w:val="00C45CDF"/>
    <w:rsid w:val="00C46D44"/>
    <w:rsid w:val="00C54DF2"/>
    <w:rsid w:val="00C555B2"/>
    <w:rsid w:val="00C572F2"/>
    <w:rsid w:val="00C626BF"/>
    <w:rsid w:val="00C65729"/>
    <w:rsid w:val="00C66CFD"/>
    <w:rsid w:val="00C71516"/>
    <w:rsid w:val="00C8295F"/>
    <w:rsid w:val="00C87FDD"/>
    <w:rsid w:val="00C92D9E"/>
    <w:rsid w:val="00CA7ECB"/>
    <w:rsid w:val="00CB1D92"/>
    <w:rsid w:val="00CC5126"/>
    <w:rsid w:val="00CC5BDC"/>
    <w:rsid w:val="00CD09F8"/>
    <w:rsid w:val="00CD0BD2"/>
    <w:rsid w:val="00CD6B3E"/>
    <w:rsid w:val="00CE1365"/>
    <w:rsid w:val="00CE3DC7"/>
    <w:rsid w:val="00CF277D"/>
    <w:rsid w:val="00CF51A2"/>
    <w:rsid w:val="00CF646A"/>
    <w:rsid w:val="00CF7231"/>
    <w:rsid w:val="00D009C9"/>
    <w:rsid w:val="00D010E4"/>
    <w:rsid w:val="00D019D3"/>
    <w:rsid w:val="00D02399"/>
    <w:rsid w:val="00D03AD5"/>
    <w:rsid w:val="00D047EF"/>
    <w:rsid w:val="00D118C4"/>
    <w:rsid w:val="00D11DCA"/>
    <w:rsid w:val="00D148DC"/>
    <w:rsid w:val="00D22838"/>
    <w:rsid w:val="00D23983"/>
    <w:rsid w:val="00D27B19"/>
    <w:rsid w:val="00D36716"/>
    <w:rsid w:val="00D40664"/>
    <w:rsid w:val="00D406FD"/>
    <w:rsid w:val="00D4368F"/>
    <w:rsid w:val="00D51BB2"/>
    <w:rsid w:val="00D5258D"/>
    <w:rsid w:val="00D539A2"/>
    <w:rsid w:val="00D54368"/>
    <w:rsid w:val="00D546B3"/>
    <w:rsid w:val="00D55F02"/>
    <w:rsid w:val="00D57023"/>
    <w:rsid w:val="00D7067E"/>
    <w:rsid w:val="00D71946"/>
    <w:rsid w:val="00D84BCB"/>
    <w:rsid w:val="00D85F64"/>
    <w:rsid w:val="00DA11EF"/>
    <w:rsid w:val="00DA1F25"/>
    <w:rsid w:val="00DA59C3"/>
    <w:rsid w:val="00DB3426"/>
    <w:rsid w:val="00DB53BB"/>
    <w:rsid w:val="00DB7FBD"/>
    <w:rsid w:val="00DC2490"/>
    <w:rsid w:val="00DC3454"/>
    <w:rsid w:val="00DC463D"/>
    <w:rsid w:val="00DC5A06"/>
    <w:rsid w:val="00DC6FAE"/>
    <w:rsid w:val="00DD030C"/>
    <w:rsid w:val="00DD19DC"/>
    <w:rsid w:val="00DD27A8"/>
    <w:rsid w:val="00DD361D"/>
    <w:rsid w:val="00DE1707"/>
    <w:rsid w:val="00DE4A7C"/>
    <w:rsid w:val="00DF4A8A"/>
    <w:rsid w:val="00DF74B4"/>
    <w:rsid w:val="00E04CA1"/>
    <w:rsid w:val="00E11429"/>
    <w:rsid w:val="00E11A74"/>
    <w:rsid w:val="00E2187A"/>
    <w:rsid w:val="00E266C1"/>
    <w:rsid w:val="00E267B9"/>
    <w:rsid w:val="00E27CC4"/>
    <w:rsid w:val="00E3448E"/>
    <w:rsid w:val="00E3457D"/>
    <w:rsid w:val="00E34698"/>
    <w:rsid w:val="00E37261"/>
    <w:rsid w:val="00E401A4"/>
    <w:rsid w:val="00E414B5"/>
    <w:rsid w:val="00E449EC"/>
    <w:rsid w:val="00E45D89"/>
    <w:rsid w:val="00E46A2A"/>
    <w:rsid w:val="00E50D82"/>
    <w:rsid w:val="00E53A13"/>
    <w:rsid w:val="00E56092"/>
    <w:rsid w:val="00E605F5"/>
    <w:rsid w:val="00E6156D"/>
    <w:rsid w:val="00E64B55"/>
    <w:rsid w:val="00E650D7"/>
    <w:rsid w:val="00E65367"/>
    <w:rsid w:val="00E717CC"/>
    <w:rsid w:val="00E72E1F"/>
    <w:rsid w:val="00E76C9F"/>
    <w:rsid w:val="00E80632"/>
    <w:rsid w:val="00E82581"/>
    <w:rsid w:val="00E834C4"/>
    <w:rsid w:val="00E84062"/>
    <w:rsid w:val="00E8428A"/>
    <w:rsid w:val="00E869D4"/>
    <w:rsid w:val="00E87CF5"/>
    <w:rsid w:val="00E911FE"/>
    <w:rsid w:val="00E93EDE"/>
    <w:rsid w:val="00E94225"/>
    <w:rsid w:val="00EA37D7"/>
    <w:rsid w:val="00EA5C80"/>
    <w:rsid w:val="00EB3D9D"/>
    <w:rsid w:val="00EB5700"/>
    <w:rsid w:val="00EC0013"/>
    <w:rsid w:val="00EC117F"/>
    <w:rsid w:val="00EC169B"/>
    <w:rsid w:val="00EC45F7"/>
    <w:rsid w:val="00ED1917"/>
    <w:rsid w:val="00ED40EF"/>
    <w:rsid w:val="00EE3105"/>
    <w:rsid w:val="00EF1626"/>
    <w:rsid w:val="00EF2028"/>
    <w:rsid w:val="00EF3545"/>
    <w:rsid w:val="00EF47D8"/>
    <w:rsid w:val="00EF55FC"/>
    <w:rsid w:val="00F023B5"/>
    <w:rsid w:val="00F02446"/>
    <w:rsid w:val="00F03D9E"/>
    <w:rsid w:val="00F05942"/>
    <w:rsid w:val="00F066EC"/>
    <w:rsid w:val="00F06805"/>
    <w:rsid w:val="00F06A71"/>
    <w:rsid w:val="00F11C47"/>
    <w:rsid w:val="00F14A29"/>
    <w:rsid w:val="00F15E48"/>
    <w:rsid w:val="00F2095F"/>
    <w:rsid w:val="00F23222"/>
    <w:rsid w:val="00F245B2"/>
    <w:rsid w:val="00F2764B"/>
    <w:rsid w:val="00F32A8D"/>
    <w:rsid w:val="00F40955"/>
    <w:rsid w:val="00F413AF"/>
    <w:rsid w:val="00F424BA"/>
    <w:rsid w:val="00F46054"/>
    <w:rsid w:val="00F465CB"/>
    <w:rsid w:val="00F5422B"/>
    <w:rsid w:val="00F575FE"/>
    <w:rsid w:val="00F720E7"/>
    <w:rsid w:val="00F74BA3"/>
    <w:rsid w:val="00F77E10"/>
    <w:rsid w:val="00F80409"/>
    <w:rsid w:val="00F817C4"/>
    <w:rsid w:val="00F86A2E"/>
    <w:rsid w:val="00F909A7"/>
    <w:rsid w:val="00FB12D3"/>
    <w:rsid w:val="00FC1EED"/>
    <w:rsid w:val="00FC6418"/>
    <w:rsid w:val="00FD7C1D"/>
    <w:rsid w:val="00FE7734"/>
    <w:rsid w:val="00FF2B0D"/>
    <w:rsid w:val="00FF2B3B"/>
    <w:rsid w:val="00FF4427"/>
    <w:rsid w:val="00FF5B49"/>
    <w:rsid w:val="00FF5B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C43FCFF"/>
  <w14:defaultImageDpi w14:val="32767"/>
  <w15:chartTrackingRefBased/>
  <w15:docId w15:val="{D5D49A12-2130-4AAF-9DE4-64CEC2736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kern w:val="2"/>
        <w:sz w:val="28"/>
        <w:szCs w:val="3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04CA1"/>
    <w:pPr>
      <w:widowControl w:val="0"/>
      <w:spacing w:line="480" w:lineRule="auto"/>
      <w:ind w:firstLine="720"/>
      <w:jc w:val="both"/>
    </w:pPr>
    <w:rPr>
      <w:sz w:val="24"/>
    </w:rPr>
  </w:style>
  <w:style w:type="paragraph" w:styleId="1">
    <w:name w:val="heading 1"/>
    <w:basedOn w:val="a"/>
    <w:next w:val="a"/>
    <w:link w:val="10"/>
    <w:uiPriority w:val="9"/>
    <w:qFormat/>
    <w:rsid w:val="00FF2B0D"/>
    <w:pPr>
      <w:keepNext/>
      <w:keepLines/>
      <w:ind w:firstLine="0"/>
      <w:outlineLvl w:val="0"/>
    </w:pPr>
    <w:rPr>
      <w:b/>
      <w:bCs/>
      <w:kern w:val="44"/>
      <w:szCs w:val="44"/>
    </w:rPr>
  </w:style>
  <w:style w:type="paragraph" w:styleId="2">
    <w:name w:val="heading 2"/>
    <w:basedOn w:val="a"/>
    <w:next w:val="a"/>
    <w:link w:val="20"/>
    <w:uiPriority w:val="9"/>
    <w:unhideWhenUsed/>
    <w:qFormat/>
    <w:rsid w:val="0077489C"/>
    <w:pPr>
      <w:keepNext/>
      <w:keepLines/>
      <w:ind w:firstLine="0"/>
      <w:outlineLvl w:val="1"/>
    </w:pPr>
    <w:rPr>
      <w:rFonts w:cstheme="majorBidi"/>
      <w:b/>
      <w:bCs/>
    </w:rPr>
  </w:style>
  <w:style w:type="paragraph" w:styleId="3">
    <w:name w:val="heading 3"/>
    <w:aliases w:val="参考文献"/>
    <w:basedOn w:val="a"/>
    <w:next w:val="a"/>
    <w:link w:val="30"/>
    <w:uiPriority w:val="9"/>
    <w:unhideWhenUsed/>
    <w:qFormat/>
    <w:rsid w:val="00FF2B0D"/>
    <w:pPr>
      <w:keepNext/>
      <w:keepLines/>
      <w:ind w:left="720" w:hanging="720"/>
      <w:outlineLvl w:val="2"/>
    </w:pPr>
    <w:rPr>
      <w:bC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C1EED"/>
    <w:pPr>
      <w:tabs>
        <w:tab w:val="center" w:pos="4153"/>
        <w:tab w:val="right" w:pos="8306"/>
      </w:tabs>
      <w:snapToGrid w:val="0"/>
      <w:spacing w:line="240" w:lineRule="auto"/>
      <w:ind w:firstLine="0"/>
      <w:jc w:val="center"/>
    </w:pPr>
    <w:rPr>
      <w:sz w:val="18"/>
      <w:szCs w:val="18"/>
    </w:rPr>
  </w:style>
  <w:style w:type="character" w:customStyle="1" w:styleId="a4">
    <w:name w:val="页眉 字符"/>
    <w:basedOn w:val="a0"/>
    <w:link w:val="a3"/>
    <w:uiPriority w:val="99"/>
    <w:rsid w:val="00FC1EED"/>
    <w:rPr>
      <w:sz w:val="18"/>
      <w:szCs w:val="18"/>
    </w:rPr>
  </w:style>
  <w:style w:type="paragraph" w:styleId="a5">
    <w:name w:val="footer"/>
    <w:basedOn w:val="a"/>
    <w:link w:val="a6"/>
    <w:uiPriority w:val="99"/>
    <w:unhideWhenUsed/>
    <w:rsid w:val="00FC1EED"/>
    <w:pPr>
      <w:tabs>
        <w:tab w:val="center" w:pos="4153"/>
        <w:tab w:val="right" w:pos="8306"/>
      </w:tabs>
      <w:snapToGrid w:val="0"/>
      <w:spacing w:line="240" w:lineRule="auto"/>
      <w:ind w:firstLine="0"/>
      <w:jc w:val="left"/>
    </w:pPr>
    <w:rPr>
      <w:sz w:val="18"/>
      <w:szCs w:val="18"/>
    </w:rPr>
  </w:style>
  <w:style w:type="character" w:customStyle="1" w:styleId="a6">
    <w:name w:val="页脚 字符"/>
    <w:basedOn w:val="a0"/>
    <w:link w:val="a5"/>
    <w:uiPriority w:val="99"/>
    <w:rsid w:val="00FC1EED"/>
    <w:rPr>
      <w:sz w:val="18"/>
      <w:szCs w:val="18"/>
    </w:rPr>
  </w:style>
  <w:style w:type="character" w:customStyle="1" w:styleId="10">
    <w:name w:val="标题 1 字符"/>
    <w:basedOn w:val="a0"/>
    <w:link w:val="1"/>
    <w:uiPriority w:val="9"/>
    <w:rsid w:val="00FF2B0D"/>
    <w:rPr>
      <w:b/>
      <w:bCs/>
      <w:kern w:val="44"/>
      <w:sz w:val="24"/>
      <w:szCs w:val="44"/>
    </w:rPr>
  </w:style>
  <w:style w:type="paragraph" w:styleId="a7">
    <w:name w:val="annotation text"/>
    <w:basedOn w:val="a"/>
    <w:link w:val="a8"/>
    <w:uiPriority w:val="99"/>
    <w:unhideWhenUsed/>
    <w:rsid w:val="00FC1EED"/>
    <w:pPr>
      <w:jc w:val="left"/>
    </w:pPr>
  </w:style>
  <w:style w:type="character" w:customStyle="1" w:styleId="a8">
    <w:name w:val="批注文字 字符"/>
    <w:basedOn w:val="a0"/>
    <w:link w:val="a7"/>
    <w:uiPriority w:val="99"/>
    <w:rsid w:val="00FC1EED"/>
    <w:rPr>
      <w:sz w:val="24"/>
    </w:rPr>
  </w:style>
  <w:style w:type="character" w:styleId="a9">
    <w:name w:val="annotation reference"/>
    <w:basedOn w:val="a0"/>
    <w:uiPriority w:val="99"/>
    <w:semiHidden/>
    <w:unhideWhenUsed/>
    <w:rsid w:val="00FC1EED"/>
    <w:rPr>
      <w:sz w:val="16"/>
      <w:szCs w:val="16"/>
    </w:rPr>
  </w:style>
  <w:style w:type="table" w:styleId="aa">
    <w:name w:val="Table Grid"/>
    <w:basedOn w:val="a1"/>
    <w:uiPriority w:val="39"/>
    <w:rsid w:val="00FC1E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77489C"/>
    <w:rPr>
      <w:rFonts w:cstheme="majorBidi"/>
      <w:b/>
      <w:bCs/>
      <w:sz w:val="24"/>
    </w:rPr>
  </w:style>
  <w:style w:type="character" w:customStyle="1" w:styleId="innerzoteroCitation">
    <w:name w:val="innerzoteroCitation"/>
    <w:basedOn w:val="a0"/>
    <w:rsid w:val="004D751B"/>
    <w:rPr>
      <w:b w:val="0"/>
      <w:i w:val="0"/>
      <w:color w:val="0000FF"/>
      <w:vertAlign w:val="baseline"/>
    </w:rPr>
  </w:style>
  <w:style w:type="character" w:customStyle="1" w:styleId="zoteroCitation">
    <w:name w:val="zoteroCitation"/>
    <w:basedOn w:val="a0"/>
    <w:rsid w:val="004D751B"/>
    <w:rPr>
      <w:b w:val="0"/>
      <w:i w:val="0"/>
      <w:color w:val="0000FF"/>
      <w:vertAlign w:val="baseline"/>
    </w:rPr>
  </w:style>
  <w:style w:type="paragraph" w:styleId="ab">
    <w:name w:val="Bibliography"/>
    <w:basedOn w:val="a"/>
    <w:next w:val="a"/>
    <w:uiPriority w:val="37"/>
    <w:unhideWhenUsed/>
    <w:rsid w:val="004D751B"/>
    <w:pPr>
      <w:ind w:left="720" w:hanging="720"/>
    </w:pPr>
  </w:style>
  <w:style w:type="paragraph" w:styleId="ac">
    <w:name w:val="List Paragraph"/>
    <w:basedOn w:val="a"/>
    <w:uiPriority w:val="34"/>
    <w:qFormat/>
    <w:rsid w:val="00ED40EF"/>
    <w:pPr>
      <w:ind w:firstLine="420"/>
    </w:pPr>
  </w:style>
  <w:style w:type="paragraph" w:styleId="ad">
    <w:name w:val="annotation subject"/>
    <w:basedOn w:val="a7"/>
    <w:next w:val="a7"/>
    <w:link w:val="ae"/>
    <w:uiPriority w:val="99"/>
    <w:semiHidden/>
    <w:unhideWhenUsed/>
    <w:rsid w:val="00C572F2"/>
    <w:rPr>
      <w:b/>
      <w:bCs/>
    </w:rPr>
  </w:style>
  <w:style w:type="character" w:customStyle="1" w:styleId="ae">
    <w:name w:val="批注主题 字符"/>
    <w:basedOn w:val="a8"/>
    <w:link w:val="ad"/>
    <w:uiPriority w:val="99"/>
    <w:semiHidden/>
    <w:rsid w:val="00C572F2"/>
    <w:rPr>
      <w:b/>
      <w:bCs/>
      <w:sz w:val="24"/>
    </w:rPr>
  </w:style>
  <w:style w:type="paragraph" w:styleId="af">
    <w:name w:val="Revision"/>
    <w:hidden/>
    <w:uiPriority w:val="99"/>
    <w:semiHidden/>
    <w:rsid w:val="003633C7"/>
    <w:rPr>
      <w:sz w:val="24"/>
    </w:rPr>
  </w:style>
  <w:style w:type="character" w:styleId="af0">
    <w:name w:val="Hyperlink"/>
    <w:basedOn w:val="a0"/>
    <w:uiPriority w:val="99"/>
    <w:unhideWhenUsed/>
    <w:rsid w:val="006B2022"/>
    <w:rPr>
      <w:color w:val="0000FF"/>
      <w:u w:val="single"/>
    </w:rPr>
  </w:style>
  <w:style w:type="character" w:styleId="af1">
    <w:name w:val="Unresolved Mention"/>
    <w:basedOn w:val="a0"/>
    <w:uiPriority w:val="99"/>
    <w:semiHidden/>
    <w:unhideWhenUsed/>
    <w:rsid w:val="003D4FE5"/>
    <w:rPr>
      <w:color w:val="605E5C"/>
      <w:shd w:val="clear" w:color="auto" w:fill="E1DFDD"/>
    </w:rPr>
  </w:style>
  <w:style w:type="character" w:styleId="af2">
    <w:name w:val="FollowedHyperlink"/>
    <w:basedOn w:val="a0"/>
    <w:uiPriority w:val="99"/>
    <w:semiHidden/>
    <w:unhideWhenUsed/>
    <w:rsid w:val="00D84BCB"/>
    <w:rPr>
      <w:color w:val="954F72" w:themeColor="followedHyperlink"/>
      <w:u w:val="single"/>
    </w:rPr>
  </w:style>
  <w:style w:type="paragraph" w:styleId="af3">
    <w:name w:val="Normal (Web)"/>
    <w:basedOn w:val="a"/>
    <w:uiPriority w:val="99"/>
    <w:semiHidden/>
    <w:unhideWhenUsed/>
    <w:rsid w:val="00E11429"/>
    <w:pPr>
      <w:widowControl/>
      <w:spacing w:before="100" w:beforeAutospacing="1" w:after="100" w:afterAutospacing="1" w:line="240" w:lineRule="auto"/>
      <w:ind w:firstLine="0"/>
      <w:jc w:val="left"/>
    </w:pPr>
    <w:rPr>
      <w:rFonts w:ascii="宋体" w:hAnsi="宋体" w:cs="宋体"/>
      <w:kern w:val="0"/>
      <w:szCs w:val="24"/>
    </w:rPr>
  </w:style>
  <w:style w:type="character" w:customStyle="1" w:styleId="30">
    <w:name w:val="标题 3 字符"/>
    <w:aliases w:val="参考文献 字符"/>
    <w:basedOn w:val="a0"/>
    <w:link w:val="3"/>
    <w:uiPriority w:val="9"/>
    <w:rsid w:val="00FF2B0D"/>
    <w:rPr>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9227260">
      <w:bodyDiv w:val="1"/>
      <w:marLeft w:val="0"/>
      <w:marRight w:val="0"/>
      <w:marTop w:val="0"/>
      <w:marBottom w:val="0"/>
      <w:divBdr>
        <w:top w:val="none" w:sz="0" w:space="0" w:color="auto"/>
        <w:left w:val="none" w:sz="0" w:space="0" w:color="auto"/>
        <w:bottom w:val="none" w:sz="0" w:space="0" w:color="auto"/>
        <w:right w:val="none" w:sz="0" w:space="0" w:color="auto"/>
      </w:divBdr>
      <w:divsChild>
        <w:div w:id="522549590">
          <w:marLeft w:val="480"/>
          <w:marRight w:val="0"/>
          <w:marTop w:val="0"/>
          <w:marBottom w:val="0"/>
          <w:divBdr>
            <w:top w:val="none" w:sz="0" w:space="0" w:color="auto"/>
            <w:left w:val="none" w:sz="0" w:space="0" w:color="auto"/>
            <w:bottom w:val="none" w:sz="0" w:space="0" w:color="auto"/>
            <w:right w:val="none" w:sz="0" w:space="0" w:color="auto"/>
          </w:divBdr>
          <w:divsChild>
            <w:div w:id="80223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72818">
      <w:bodyDiv w:val="1"/>
      <w:marLeft w:val="0"/>
      <w:marRight w:val="0"/>
      <w:marTop w:val="0"/>
      <w:marBottom w:val="0"/>
      <w:divBdr>
        <w:top w:val="none" w:sz="0" w:space="0" w:color="auto"/>
        <w:left w:val="none" w:sz="0" w:space="0" w:color="auto"/>
        <w:bottom w:val="none" w:sz="0" w:space="0" w:color="auto"/>
        <w:right w:val="none" w:sz="0" w:space="0" w:color="auto"/>
      </w:divBdr>
    </w:div>
    <w:div w:id="221644099">
      <w:bodyDiv w:val="1"/>
      <w:marLeft w:val="0"/>
      <w:marRight w:val="0"/>
      <w:marTop w:val="0"/>
      <w:marBottom w:val="0"/>
      <w:divBdr>
        <w:top w:val="none" w:sz="0" w:space="0" w:color="auto"/>
        <w:left w:val="none" w:sz="0" w:space="0" w:color="auto"/>
        <w:bottom w:val="none" w:sz="0" w:space="0" w:color="auto"/>
        <w:right w:val="none" w:sz="0" w:space="0" w:color="auto"/>
      </w:divBdr>
    </w:div>
    <w:div w:id="380373005">
      <w:bodyDiv w:val="1"/>
      <w:marLeft w:val="0"/>
      <w:marRight w:val="0"/>
      <w:marTop w:val="0"/>
      <w:marBottom w:val="0"/>
      <w:divBdr>
        <w:top w:val="none" w:sz="0" w:space="0" w:color="auto"/>
        <w:left w:val="none" w:sz="0" w:space="0" w:color="auto"/>
        <w:bottom w:val="none" w:sz="0" w:space="0" w:color="auto"/>
        <w:right w:val="none" w:sz="0" w:space="0" w:color="auto"/>
      </w:divBdr>
    </w:div>
    <w:div w:id="513034791">
      <w:bodyDiv w:val="1"/>
      <w:marLeft w:val="0"/>
      <w:marRight w:val="0"/>
      <w:marTop w:val="0"/>
      <w:marBottom w:val="0"/>
      <w:divBdr>
        <w:top w:val="none" w:sz="0" w:space="0" w:color="auto"/>
        <w:left w:val="none" w:sz="0" w:space="0" w:color="auto"/>
        <w:bottom w:val="none" w:sz="0" w:space="0" w:color="auto"/>
        <w:right w:val="none" w:sz="0" w:space="0" w:color="auto"/>
      </w:divBdr>
    </w:div>
    <w:div w:id="670373529">
      <w:bodyDiv w:val="1"/>
      <w:marLeft w:val="0"/>
      <w:marRight w:val="0"/>
      <w:marTop w:val="0"/>
      <w:marBottom w:val="0"/>
      <w:divBdr>
        <w:top w:val="none" w:sz="0" w:space="0" w:color="auto"/>
        <w:left w:val="none" w:sz="0" w:space="0" w:color="auto"/>
        <w:bottom w:val="none" w:sz="0" w:space="0" w:color="auto"/>
        <w:right w:val="none" w:sz="0" w:space="0" w:color="auto"/>
      </w:divBdr>
      <w:divsChild>
        <w:div w:id="979723265">
          <w:marLeft w:val="0"/>
          <w:marRight w:val="0"/>
          <w:marTop w:val="0"/>
          <w:marBottom w:val="0"/>
          <w:divBdr>
            <w:top w:val="none" w:sz="0" w:space="0" w:color="auto"/>
            <w:left w:val="none" w:sz="0" w:space="0" w:color="auto"/>
            <w:bottom w:val="none" w:sz="0" w:space="0" w:color="auto"/>
            <w:right w:val="none" w:sz="0" w:space="0" w:color="auto"/>
          </w:divBdr>
        </w:div>
      </w:divsChild>
    </w:div>
    <w:div w:id="693311651">
      <w:bodyDiv w:val="1"/>
      <w:marLeft w:val="0"/>
      <w:marRight w:val="0"/>
      <w:marTop w:val="0"/>
      <w:marBottom w:val="0"/>
      <w:divBdr>
        <w:top w:val="none" w:sz="0" w:space="0" w:color="auto"/>
        <w:left w:val="none" w:sz="0" w:space="0" w:color="auto"/>
        <w:bottom w:val="none" w:sz="0" w:space="0" w:color="auto"/>
        <w:right w:val="none" w:sz="0" w:space="0" w:color="auto"/>
      </w:divBdr>
      <w:divsChild>
        <w:div w:id="711999744">
          <w:marLeft w:val="480"/>
          <w:marRight w:val="0"/>
          <w:marTop w:val="0"/>
          <w:marBottom w:val="0"/>
          <w:divBdr>
            <w:top w:val="none" w:sz="0" w:space="0" w:color="auto"/>
            <w:left w:val="none" w:sz="0" w:space="0" w:color="auto"/>
            <w:bottom w:val="none" w:sz="0" w:space="0" w:color="auto"/>
            <w:right w:val="none" w:sz="0" w:space="0" w:color="auto"/>
          </w:divBdr>
          <w:divsChild>
            <w:div w:id="107073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629117">
      <w:bodyDiv w:val="1"/>
      <w:marLeft w:val="0"/>
      <w:marRight w:val="0"/>
      <w:marTop w:val="0"/>
      <w:marBottom w:val="0"/>
      <w:divBdr>
        <w:top w:val="none" w:sz="0" w:space="0" w:color="auto"/>
        <w:left w:val="none" w:sz="0" w:space="0" w:color="auto"/>
        <w:bottom w:val="none" w:sz="0" w:space="0" w:color="auto"/>
        <w:right w:val="none" w:sz="0" w:space="0" w:color="auto"/>
      </w:divBdr>
    </w:div>
    <w:div w:id="959996816">
      <w:bodyDiv w:val="1"/>
      <w:marLeft w:val="0"/>
      <w:marRight w:val="0"/>
      <w:marTop w:val="0"/>
      <w:marBottom w:val="0"/>
      <w:divBdr>
        <w:top w:val="none" w:sz="0" w:space="0" w:color="auto"/>
        <w:left w:val="none" w:sz="0" w:space="0" w:color="auto"/>
        <w:bottom w:val="none" w:sz="0" w:space="0" w:color="auto"/>
        <w:right w:val="none" w:sz="0" w:space="0" w:color="auto"/>
      </w:divBdr>
      <w:divsChild>
        <w:div w:id="1110205608">
          <w:marLeft w:val="480"/>
          <w:marRight w:val="0"/>
          <w:marTop w:val="0"/>
          <w:marBottom w:val="0"/>
          <w:divBdr>
            <w:top w:val="none" w:sz="0" w:space="0" w:color="auto"/>
            <w:left w:val="none" w:sz="0" w:space="0" w:color="auto"/>
            <w:bottom w:val="none" w:sz="0" w:space="0" w:color="auto"/>
            <w:right w:val="none" w:sz="0" w:space="0" w:color="auto"/>
          </w:divBdr>
          <w:divsChild>
            <w:div w:id="175624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311621">
      <w:bodyDiv w:val="1"/>
      <w:marLeft w:val="0"/>
      <w:marRight w:val="0"/>
      <w:marTop w:val="0"/>
      <w:marBottom w:val="0"/>
      <w:divBdr>
        <w:top w:val="none" w:sz="0" w:space="0" w:color="auto"/>
        <w:left w:val="none" w:sz="0" w:space="0" w:color="auto"/>
        <w:bottom w:val="none" w:sz="0" w:space="0" w:color="auto"/>
        <w:right w:val="none" w:sz="0" w:space="0" w:color="auto"/>
      </w:divBdr>
    </w:div>
    <w:div w:id="1146821107">
      <w:bodyDiv w:val="1"/>
      <w:marLeft w:val="0"/>
      <w:marRight w:val="0"/>
      <w:marTop w:val="0"/>
      <w:marBottom w:val="0"/>
      <w:divBdr>
        <w:top w:val="none" w:sz="0" w:space="0" w:color="auto"/>
        <w:left w:val="none" w:sz="0" w:space="0" w:color="auto"/>
        <w:bottom w:val="none" w:sz="0" w:space="0" w:color="auto"/>
        <w:right w:val="none" w:sz="0" w:space="0" w:color="auto"/>
      </w:divBdr>
    </w:div>
    <w:div w:id="1294024032">
      <w:bodyDiv w:val="1"/>
      <w:marLeft w:val="0"/>
      <w:marRight w:val="0"/>
      <w:marTop w:val="0"/>
      <w:marBottom w:val="0"/>
      <w:divBdr>
        <w:top w:val="none" w:sz="0" w:space="0" w:color="auto"/>
        <w:left w:val="none" w:sz="0" w:space="0" w:color="auto"/>
        <w:bottom w:val="none" w:sz="0" w:space="0" w:color="auto"/>
        <w:right w:val="none" w:sz="0" w:space="0" w:color="auto"/>
      </w:divBdr>
      <w:divsChild>
        <w:div w:id="113016739">
          <w:marLeft w:val="480"/>
          <w:marRight w:val="0"/>
          <w:marTop w:val="0"/>
          <w:marBottom w:val="0"/>
          <w:divBdr>
            <w:top w:val="none" w:sz="0" w:space="0" w:color="auto"/>
            <w:left w:val="none" w:sz="0" w:space="0" w:color="auto"/>
            <w:bottom w:val="none" w:sz="0" w:space="0" w:color="auto"/>
            <w:right w:val="none" w:sz="0" w:space="0" w:color="auto"/>
          </w:divBdr>
          <w:divsChild>
            <w:div w:id="169981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330824">
      <w:bodyDiv w:val="1"/>
      <w:marLeft w:val="0"/>
      <w:marRight w:val="0"/>
      <w:marTop w:val="0"/>
      <w:marBottom w:val="0"/>
      <w:divBdr>
        <w:top w:val="none" w:sz="0" w:space="0" w:color="auto"/>
        <w:left w:val="none" w:sz="0" w:space="0" w:color="auto"/>
        <w:bottom w:val="none" w:sz="0" w:space="0" w:color="auto"/>
        <w:right w:val="none" w:sz="0" w:space="0" w:color="auto"/>
      </w:divBdr>
    </w:div>
    <w:div w:id="1579943689">
      <w:bodyDiv w:val="1"/>
      <w:marLeft w:val="0"/>
      <w:marRight w:val="0"/>
      <w:marTop w:val="0"/>
      <w:marBottom w:val="0"/>
      <w:divBdr>
        <w:top w:val="none" w:sz="0" w:space="0" w:color="auto"/>
        <w:left w:val="none" w:sz="0" w:space="0" w:color="auto"/>
        <w:bottom w:val="none" w:sz="0" w:space="0" w:color="auto"/>
        <w:right w:val="none" w:sz="0" w:space="0" w:color="auto"/>
      </w:divBdr>
      <w:divsChild>
        <w:div w:id="9646573">
          <w:marLeft w:val="480"/>
          <w:marRight w:val="0"/>
          <w:marTop w:val="0"/>
          <w:marBottom w:val="0"/>
          <w:divBdr>
            <w:top w:val="none" w:sz="0" w:space="0" w:color="auto"/>
            <w:left w:val="none" w:sz="0" w:space="0" w:color="auto"/>
            <w:bottom w:val="none" w:sz="0" w:space="0" w:color="auto"/>
            <w:right w:val="none" w:sz="0" w:space="0" w:color="auto"/>
          </w:divBdr>
          <w:divsChild>
            <w:div w:id="144369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197929">
      <w:bodyDiv w:val="1"/>
      <w:marLeft w:val="0"/>
      <w:marRight w:val="0"/>
      <w:marTop w:val="0"/>
      <w:marBottom w:val="0"/>
      <w:divBdr>
        <w:top w:val="none" w:sz="0" w:space="0" w:color="auto"/>
        <w:left w:val="none" w:sz="0" w:space="0" w:color="auto"/>
        <w:bottom w:val="none" w:sz="0" w:space="0" w:color="auto"/>
        <w:right w:val="none" w:sz="0" w:space="0" w:color="auto"/>
      </w:divBdr>
    </w:div>
    <w:div w:id="1831749468">
      <w:bodyDiv w:val="1"/>
      <w:marLeft w:val="0"/>
      <w:marRight w:val="0"/>
      <w:marTop w:val="0"/>
      <w:marBottom w:val="0"/>
      <w:divBdr>
        <w:top w:val="none" w:sz="0" w:space="0" w:color="auto"/>
        <w:left w:val="none" w:sz="0" w:space="0" w:color="auto"/>
        <w:bottom w:val="none" w:sz="0" w:space="0" w:color="auto"/>
        <w:right w:val="none" w:sz="0" w:space="0" w:color="auto"/>
      </w:divBdr>
      <w:divsChild>
        <w:div w:id="890530883">
          <w:marLeft w:val="480"/>
          <w:marRight w:val="0"/>
          <w:marTop w:val="0"/>
          <w:marBottom w:val="0"/>
          <w:divBdr>
            <w:top w:val="none" w:sz="0" w:space="0" w:color="auto"/>
            <w:left w:val="none" w:sz="0" w:space="0" w:color="auto"/>
            <w:bottom w:val="none" w:sz="0" w:space="0" w:color="auto"/>
            <w:right w:val="none" w:sz="0" w:space="0" w:color="auto"/>
          </w:divBdr>
          <w:divsChild>
            <w:div w:id="1207985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445552">
      <w:bodyDiv w:val="1"/>
      <w:marLeft w:val="0"/>
      <w:marRight w:val="0"/>
      <w:marTop w:val="0"/>
      <w:marBottom w:val="0"/>
      <w:divBdr>
        <w:top w:val="none" w:sz="0" w:space="0" w:color="auto"/>
        <w:left w:val="none" w:sz="0" w:space="0" w:color="auto"/>
        <w:bottom w:val="none" w:sz="0" w:space="0" w:color="auto"/>
        <w:right w:val="none" w:sz="0" w:space="0" w:color="auto"/>
      </w:divBdr>
      <w:divsChild>
        <w:div w:id="1296259658">
          <w:marLeft w:val="480"/>
          <w:marRight w:val="0"/>
          <w:marTop w:val="0"/>
          <w:marBottom w:val="0"/>
          <w:divBdr>
            <w:top w:val="none" w:sz="0" w:space="0" w:color="auto"/>
            <w:left w:val="none" w:sz="0" w:space="0" w:color="auto"/>
            <w:bottom w:val="none" w:sz="0" w:space="0" w:color="auto"/>
            <w:right w:val="none" w:sz="0" w:space="0" w:color="auto"/>
          </w:divBdr>
          <w:divsChild>
            <w:div w:id="203280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144249">
      <w:bodyDiv w:val="1"/>
      <w:marLeft w:val="0"/>
      <w:marRight w:val="0"/>
      <w:marTop w:val="0"/>
      <w:marBottom w:val="0"/>
      <w:divBdr>
        <w:top w:val="none" w:sz="0" w:space="0" w:color="auto"/>
        <w:left w:val="none" w:sz="0" w:space="0" w:color="auto"/>
        <w:bottom w:val="none" w:sz="0" w:space="0" w:color="auto"/>
        <w:right w:val="none" w:sz="0" w:space="0" w:color="auto"/>
      </w:divBdr>
      <w:divsChild>
        <w:div w:id="1226721203">
          <w:marLeft w:val="0"/>
          <w:marRight w:val="0"/>
          <w:marTop w:val="0"/>
          <w:marBottom w:val="0"/>
          <w:divBdr>
            <w:top w:val="none" w:sz="0" w:space="0" w:color="auto"/>
            <w:left w:val="none" w:sz="0" w:space="0" w:color="auto"/>
            <w:bottom w:val="none" w:sz="0" w:space="0" w:color="auto"/>
            <w:right w:val="none" w:sz="0" w:space="0" w:color="auto"/>
          </w:divBdr>
        </w:div>
        <w:div w:id="736973105">
          <w:marLeft w:val="0"/>
          <w:marRight w:val="0"/>
          <w:marTop w:val="0"/>
          <w:marBottom w:val="0"/>
          <w:divBdr>
            <w:top w:val="none" w:sz="0" w:space="0" w:color="auto"/>
            <w:left w:val="none" w:sz="0" w:space="0" w:color="auto"/>
            <w:bottom w:val="none" w:sz="0" w:space="0" w:color="auto"/>
            <w:right w:val="none" w:sz="0" w:space="0" w:color="auto"/>
          </w:divBdr>
        </w:div>
        <w:div w:id="1725375033">
          <w:marLeft w:val="0"/>
          <w:marRight w:val="0"/>
          <w:marTop w:val="0"/>
          <w:marBottom w:val="0"/>
          <w:divBdr>
            <w:top w:val="none" w:sz="0" w:space="0" w:color="auto"/>
            <w:left w:val="none" w:sz="0" w:space="0" w:color="auto"/>
            <w:bottom w:val="none" w:sz="0" w:space="0" w:color="auto"/>
            <w:right w:val="none" w:sz="0" w:space="0" w:color="auto"/>
          </w:divBdr>
        </w:div>
      </w:divsChild>
    </w:div>
    <w:div w:id="1966425752">
      <w:bodyDiv w:val="1"/>
      <w:marLeft w:val="0"/>
      <w:marRight w:val="0"/>
      <w:marTop w:val="0"/>
      <w:marBottom w:val="0"/>
      <w:divBdr>
        <w:top w:val="none" w:sz="0" w:space="0" w:color="auto"/>
        <w:left w:val="none" w:sz="0" w:space="0" w:color="auto"/>
        <w:bottom w:val="none" w:sz="0" w:space="0" w:color="auto"/>
        <w:right w:val="none" w:sz="0" w:space="0" w:color="auto"/>
      </w:divBdr>
    </w:div>
    <w:div w:id="1977298262">
      <w:bodyDiv w:val="1"/>
      <w:marLeft w:val="0"/>
      <w:marRight w:val="0"/>
      <w:marTop w:val="0"/>
      <w:marBottom w:val="0"/>
      <w:divBdr>
        <w:top w:val="none" w:sz="0" w:space="0" w:color="auto"/>
        <w:left w:val="none" w:sz="0" w:space="0" w:color="auto"/>
        <w:bottom w:val="none" w:sz="0" w:space="0" w:color="auto"/>
        <w:right w:val="none" w:sz="0" w:space="0" w:color="auto"/>
      </w:divBdr>
      <w:divsChild>
        <w:div w:id="1802576788">
          <w:marLeft w:val="480"/>
          <w:marRight w:val="0"/>
          <w:marTop w:val="0"/>
          <w:marBottom w:val="0"/>
          <w:divBdr>
            <w:top w:val="none" w:sz="0" w:space="0" w:color="auto"/>
            <w:left w:val="none" w:sz="0" w:space="0" w:color="auto"/>
            <w:bottom w:val="none" w:sz="0" w:space="0" w:color="auto"/>
            <w:right w:val="none" w:sz="0" w:space="0" w:color="auto"/>
          </w:divBdr>
          <w:divsChild>
            <w:div w:id="38353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41244">
      <w:bodyDiv w:val="1"/>
      <w:marLeft w:val="0"/>
      <w:marRight w:val="0"/>
      <w:marTop w:val="0"/>
      <w:marBottom w:val="0"/>
      <w:divBdr>
        <w:top w:val="none" w:sz="0" w:space="0" w:color="auto"/>
        <w:left w:val="none" w:sz="0" w:space="0" w:color="auto"/>
        <w:bottom w:val="none" w:sz="0" w:space="0" w:color="auto"/>
        <w:right w:val="none" w:sz="0" w:space="0" w:color="auto"/>
      </w:divBdr>
      <w:divsChild>
        <w:div w:id="988241883">
          <w:marLeft w:val="480"/>
          <w:marRight w:val="0"/>
          <w:marTop w:val="0"/>
          <w:marBottom w:val="0"/>
          <w:divBdr>
            <w:top w:val="none" w:sz="0" w:space="0" w:color="auto"/>
            <w:left w:val="none" w:sz="0" w:space="0" w:color="auto"/>
            <w:bottom w:val="none" w:sz="0" w:space="0" w:color="auto"/>
            <w:right w:val="none" w:sz="0" w:space="0" w:color="auto"/>
          </w:divBdr>
          <w:divsChild>
            <w:div w:id="102644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543805">
      <w:bodyDiv w:val="1"/>
      <w:marLeft w:val="0"/>
      <w:marRight w:val="0"/>
      <w:marTop w:val="0"/>
      <w:marBottom w:val="0"/>
      <w:divBdr>
        <w:top w:val="none" w:sz="0" w:space="0" w:color="auto"/>
        <w:left w:val="none" w:sz="0" w:space="0" w:color="auto"/>
        <w:bottom w:val="none" w:sz="0" w:space="0" w:color="auto"/>
        <w:right w:val="none" w:sz="0" w:space="0" w:color="auto"/>
      </w:divBdr>
      <w:divsChild>
        <w:div w:id="1369380465">
          <w:marLeft w:val="480"/>
          <w:marRight w:val="0"/>
          <w:marTop w:val="0"/>
          <w:marBottom w:val="0"/>
          <w:divBdr>
            <w:top w:val="none" w:sz="0" w:space="0" w:color="auto"/>
            <w:left w:val="none" w:sz="0" w:space="0" w:color="auto"/>
            <w:bottom w:val="none" w:sz="0" w:space="0" w:color="auto"/>
            <w:right w:val="none" w:sz="0" w:space="0" w:color="auto"/>
          </w:divBdr>
          <w:divsChild>
            <w:div w:id="2103720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1077485">
      <w:bodyDiv w:val="1"/>
      <w:marLeft w:val="0"/>
      <w:marRight w:val="0"/>
      <w:marTop w:val="0"/>
      <w:marBottom w:val="0"/>
      <w:divBdr>
        <w:top w:val="none" w:sz="0" w:space="0" w:color="auto"/>
        <w:left w:val="none" w:sz="0" w:space="0" w:color="auto"/>
        <w:bottom w:val="none" w:sz="0" w:space="0" w:color="auto"/>
        <w:right w:val="none" w:sz="0" w:space="0" w:color="auto"/>
      </w:divBdr>
      <w:divsChild>
        <w:div w:id="17982558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hcp4715@hot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11DAC5-F2B4-461F-8DE4-1559C83B9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1</Pages>
  <Words>24960</Words>
  <Characters>142272</Characters>
  <Application>Microsoft Office Word</Application>
  <DocSecurity>0</DocSecurity>
  <Lines>1185</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远 汪</dc:creator>
  <cp:keywords/>
  <dc:description/>
  <cp:lastModifiedBy>浩远 汪</cp:lastModifiedBy>
  <cp:revision>8</cp:revision>
  <dcterms:created xsi:type="dcterms:W3CDTF">2024-05-30T11:59:00Z</dcterms:created>
  <dcterms:modified xsi:type="dcterms:W3CDTF">2024-05-31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5ZrjQjE"/&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